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C36B5" w14:textId="4271BF75" w:rsidR="00AE29F8" w:rsidRDefault="00AE29F8" w:rsidP="00D9004F">
      <w:pPr>
        <w:jc w:val="center"/>
        <w:rPr>
          <w:rFonts w:eastAsia="Times New Roman" w:cstheme="minorHAnsi"/>
          <w:b/>
          <w:bCs/>
          <w:color w:val="000000"/>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7AE22241" w14:textId="35332979" w:rsidR="00770B8B" w:rsidRDefault="00770B8B" w:rsidP="00D9004F">
      <w:pPr>
        <w:jc w:val="center"/>
        <w:rPr>
          <w:rFonts w:eastAsia="Times New Roman" w:cstheme="minorHAnsi"/>
          <w:color w:val="000000"/>
          <w:vertAlign w:val="superscript"/>
        </w:rPr>
      </w:pPr>
      <w:r>
        <w:rPr>
          <w:rFonts w:eastAsia="Times New Roman" w:cstheme="minorHAnsi"/>
          <w:color w:val="000000"/>
        </w:rPr>
        <w:t>Madeleine C. Kline</w:t>
      </w:r>
      <w:r>
        <w:rPr>
          <w:rFonts w:eastAsia="Times New Roman" w:cstheme="minorHAnsi"/>
          <w:color w:val="000000"/>
          <w:vertAlign w:val="superscript"/>
        </w:rPr>
        <w:t>1,2</w:t>
      </w:r>
      <w:r>
        <w:rPr>
          <w:rFonts w:eastAsia="Times New Roman" w:cstheme="minorHAnsi"/>
          <w:color w:val="000000"/>
        </w:rPr>
        <w:t>, Stephen M. Kissler</w:t>
      </w:r>
      <w:r>
        <w:rPr>
          <w:rFonts w:eastAsia="Times New Roman" w:cstheme="minorHAnsi"/>
          <w:color w:val="000000"/>
          <w:vertAlign w:val="superscript"/>
        </w:rPr>
        <w:t>1,2</w:t>
      </w:r>
      <w:r w:rsidR="00D95100">
        <w:rPr>
          <w:rFonts w:eastAsia="Times New Roman" w:cstheme="minorHAnsi"/>
          <w:color w:val="000000"/>
          <w:vertAlign w:val="superscript"/>
        </w:rPr>
        <w:t>,3</w:t>
      </w:r>
      <w:r>
        <w:rPr>
          <w:rFonts w:eastAsia="Times New Roman" w:cstheme="minorHAnsi"/>
          <w:color w:val="000000"/>
        </w:rPr>
        <w:t>, Lilith K. Whittles</w:t>
      </w:r>
      <w:r>
        <w:rPr>
          <w:rFonts w:eastAsia="Times New Roman" w:cstheme="minorHAnsi"/>
          <w:color w:val="000000"/>
          <w:vertAlign w:val="superscript"/>
        </w:rPr>
        <w:t>4</w:t>
      </w:r>
      <w:r>
        <w:rPr>
          <w:rFonts w:eastAsia="Times New Roman" w:cstheme="minorHAnsi"/>
          <w:color w:val="000000"/>
        </w:rPr>
        <w:t>, Michael L. Barnett</w:t>
      </w:r>
      <w:r>
        <w:rPr>
          <w:rFonts w:eastAsia="Times New Roman" w:cstheme="minorHAnsi"/>
          <w:color w:val="000000"/>
          <w:vertAlign w:val="superscript"/>
        </w:rPr>
        <w:t>5</w:t>
      </w:r>
      <w:r w:rsidR="00ED7A3F">
        <w:rPr>
          <w:rFonts w:eastAsia="Times New Roman" w:cstheme="minorHAnsi"/>
          <w:color w:val="000000"/>
          <w:vertAlign w:val="superscript"/>
        </w:rPr>
        <w:t>,6</w:t>
      </w:r>
      <w:r>
        <w:rPr>
          <w:rFonts w:eastAsia="Times New Roman" w:cstheme="minorHAnsi"/>
          <w:color w:val="000000"/>
        </w:rPr>
        <w:t>, Yonatan H. Grad</w:t>
      </w:r>
      <w:r>
        <w:rPr>
          <w:rFonts w:eastAsia="Times New Roman" w:cstheme="minorHAnsi"/>
          <w:color w:val="000000"/>
          <w:vertAlign w:val="superscript"/>
        </w:rPr>
        <w:t>1,2,</w:t>
      </w:r>
      <w:r w:rsidR="00ED7A3F">
        <w:rPr>
          <w:rFonts w:eastAsia="Times New Roman" w:cstheme="minorHAnsi"/>
          <w:color w:val="000000"/>
          <w:vertAlign w:val="superscript"/>
        </w:rPr>
        <w:t>7</w:t>
      </w:r>
    </w:p>
    <w:p w14:paraId="72A33FDE" w14:textId="21A04FAD" w:rsidR="00770B8B" w:rsidRDefault="00770B8B" w:rsidP="00770B8B">
      <w:pPr>
        <w:pStyle w:val="ListParagraph"/>
        <w:numPr>
          <w:ilvl w:val="0"/>
          <w:numId w:val="26"/>
        </w:numPr>
        <w:rPr>
          <w:rFonts w:eastAsia="Times New Roman" w:cstheme="minorHAnsi"/>
        </w:rPr>
      </w:pPr>
      <w:r>
        <w:rPr>
          <w:rFonts w:eastAsia="Times New Roman" w:cstheme="minorHAnsi"/>
        </w:rPr>
        <w:t>Department of Immunology and Infectious Diseases, Harvard T.H. Chan School of Public Health, Boston, MA</w:t>
      </w:r>
      <w:r w:rsidR="00ED7A3F">
        <w:rPr>
          <w:rFonts w:eastAsia="Times New Roman" w:cstheme="minorHAnsi"/>
        </w:rPr>
        <w:t>, USA</w:t>
      </w:r>
    </w:p>
    <w:p w14:paraId="54B94647" w14:textId="0800651E" w:rsidR="00770B8B" w:rsidRDefault="00770B8B" w:rsidP="00770B8B">
      <w:pPr>
        <w:pStyle w:val="ListParagraph"/>
        <w:numPr>
          <w:ilvl w:val="0"/>
          <w:numId w:val="26"/>
        </w:numPr>
        <w:rPr>
          <w:rFonts w:eastAsia="Times New Roman" w:cstheme="minorHAnsi"/>
        </w:rPr>
      </w:pPr>
      <w:r>
        <w:rPr>
          <w:rFonts w:eastAsia="Times New Roman" w:cstheme="minorHAnsi"/>
        </w:rPr>
        <w:t>Center for Communicable Disease Dynamics, Harvard T.H. Chan School of Public Health, Boston, MA</w:t>
      </w:r>
      <w:r w:rsidR="00ED7A3F">
        <w:rPr>
          <w:rFonts w:eastAsia="Times New Roman" w:cstheme="minorHAnsi"/>
        </w:rPr>
        <w:t>, USA</w:t>
      </w:r>
    </w:p>
    <w:p w14:paraId="10B8F84D" w14:textId="09323D1D" w:rsidR="00D95100" w:rsidRDefault="00D95100" w:rsidP="00770B8B">
      <w:pPr>
        <w:pStyle w:val="ListParagraph"/>
        <w:numPr>
          <w:ilvl w:val="0"/>
          <w:numId w:val="26"/>
        </w:numPr>
        <w:rPr>
          <w:rFonts w:eastAsia="Times New Roman" w:cstheme="minorHAnsi"/>
        </w:rPr>
      </w:pPr>
      <w:r>
        <w:rPr>
          <w:rFonts w:eastAsia="Times New Roman" w:cstheme="minorHAnsi"/>
        </w:rPr>
        <w:t>Department of Computer Science, University of Colorado Boulder, Boulder, CO, USA</w:t>
      </w:r>
    </w:p>
    <w:p w14:paraId="453A7027" w14:textId="77777777" w:rsidR="00ED7A3F" w:rsidRPr="00ED7A3F" w:rsidRDefault="00ED7A3F" w:rsidP="00770B8B">
      <w:pPr>
        <w:pStyle w:val="ListParagraph"/>
        <w:numPr>
          <w:ilvl w:val="0"/>
          <w:numId w:val="26"/>
        </w:numPr>
        <w:rPr>
          <w:rFonts w:eastAsia="Times New Roman" w:cstheme="minorHAnsi"/>
          <w:color w:val="000000" w:themeColor="text1"/>
        </w:rPr>
      </w:pPr>
      <w:r w:rsidRPr="00ED7A3F">
        <w:rPr>
          <w:rFonts w:ascii="Calibri" w:hAnsi="Calibri" w:cs="Calibri"/>
          <w:color w:val="000000" w:themeColor="text1"/>
        </w:rPr>
        <w:t>MRC Centre for Global Infectious Disease Analysis and NIHR Health Protection Research Unit in Modelling and Health Economics, School of Public Health, Imperial College London, Norfolk Place, London, W2 1PG, UK</w:t>
      </w:r>
    </w:p>
    <w:p w14:paraId="5A27B1E6" w14:textId="080BBC10" w:rsidR="00770B8B" w:rsidRDefault="00770B8B" w:rsidP="00770B8B">
      <w:pPr>
        <w:pStyle w:val="ListParagraph"/>
        <w:numPr>
          <w:ilvl w:val="0"/>
          <w:numId w:val="26"/>
        </w:numPr>
        <w:rPr>
          <w:rFonts w:eastAsia="Times New Roman" w:cstheme="minorHAnsi"/>
        </w:rPr>
      </w:pPr>
      <w:r>
        <w:rPr>
          <w:rFonts w:eastAsia="Times New Roman" w:cstheme="minorHAnsi"/>
        </w:rPr>
        <w:t>Department of Health Policy and Management, Harvard T.H. Chan School of Public Health</w:t>
      </w:r>
    </w:p>
    <w:p w14:paraId="6797DA5F" w14:textId="58DDFF40" w:rsidR="00ED7A3F" w:rsidRDefault="00ED7A3F" w:rsidP="00AE29F8">
      <w:pPr>
        <w:pStyle w:val="ListParagraph"/>
        <w:numPr>
          <w:ilvl w:val="0"/>
          <w:numId w:val="26"/>
        </w:numPr>
        <w:rPr>
          <w:rFonts w:eastAsia="Times New Roman" w:cstheme="minorHAnsi"/>
        </w:rPr>
      </w:pPr>
      <w:r>
        <w:rPr>
          <w:rFonts w:eastAsia="Times New Roman" w:cstheme="minorHAnsi"/>
        </w:rPr>
        <w:t>Division of General Internal Medicine and Primary Care, Brigham and Women’s Hospital, Harvard Medical School, Boston, MA, USA</w:t>
      </w:r>
    </w:p>
    <w:p w14:paraId="36DE45F7" w14:textId="2DEA7A00" w:rsidR="00ED7A3F" w:rsidRPr="00ED7A3F" w:rsidRDefault="00ED7A3F" w:rsidP="00AE29F8">
      <w:pPr>
        <w:pStyle w:val="ListParagraph"/>
        <w:numPr>
          <w:ilvl w:val="0"/>
          <w:numId w:val="26"/>
        </w:numPr>
        <w:rPr>
          <w:rFonts w:eastAsia="Times New Roman" w:cstheme="minorHAnsi"/>
        </w:rPr>
      </w:pPr>
      <w:r>
        <w:rPr>
          <w:rFonts w:eastAsia="Times New Roman" w:cstheme="minorHAnsi"/>
        </w:rPr>
        <w:t>Division of Infectious Diseases, Brigham and Women’s Hospital, Harvard Medical School, Boston, MA, USA</w:t>
      </w:r>
    </w:p>
    <w:p w14:paraId="32FEC843" w14:textId="77777777" w:rsidR="00117B0D" w:rsidRDefault="00117B0D">
      <w:pPr>
        <w:rPr>
          <w:b/>
          <w:bCs/>
        </w:rPr>
      </w:pPr>
    </w:p>
    <w:p w14:paraId="6AB96B36" w14:textId="77777777" w:rsidR="00132892" w:rsidRDefault="00132892" w:rsidP="00132892">
      <w:pPr>
        <w:rPr>
          <w:rFonts w:eastAsia="Times New Roman" w:cstheme="minorHAnsi"/>
        </w:rPr>
      </w:pPr>
    </w:p>
    <w:p w14:paraId="2E5FD256" w14:textId="77777777" w:rsidR="00AA0B70" w:rsidRDefault="00132892" w:rsidP="00132892">
      <w:pPr>
        <w:rPr>
          <w:rFonts w:eastAsia="Times New Roman" w:cstheme="minorHAnsi"/>
        </w:rPr>
      </w:pPr>
      <w:r>
        <w:rPr>
          <w:rFonts w:eastAsia="Times New Roman" w:cstheme="minorHAnsi"/>
        </w:rPr>
        <w:t xml:space="preserve">Corresponding author: </w:t>
      </w:r>
    </w:p>
    <w:p w14:paraId="6A008672" w14:textId="6BDD9311" w:rsidR="004C54FF" w:rsidRDefault="000102A6" w:rsidP="00132892">
      <w:pPr>
        <w:rPr>
          <w:rFonts w:eastAsia="Times New Roman" w:cstheme="minorHAnsi"/>
        </w:rPr>
      </w:pPr>
      <w:r>
        <w:rPr>
          <w:rFonts w:eastAsia="Times New Roman" w:cstheme="minorHAnsi"/>
        </w:rPr>
        <w:t>Yonatan H. Grad</w:t>
      </w:r>
    </w:p>
    <w:p w14:paraId="7E02D29B" w14:textId="77777777" w:rsidR="00AA0B70" w:rsidRPr="00DF7B0B" w:rsidRDefault="00AA0B70" w:rsidP="00AA0B70">
      <w:r>
        <w:t xml:space="preserve">Harvard T.H. Chan School of Public Health </w:t>
      </w:r>
    </w:p>
    <w:p w14:paraId="4D568D47" w14:textId="77777777" w:rsidR="00AA0B70" w:rsidRDefault="00AA0B70" w:rsidP="00AA0B70">
      <w:pPr>
        <w:rPr>
          <w:rFonts w:eastAsia="Times New Roman" w:cstheme="minorHAnsi"/>
        </w:rPr>
      </w:pPr>
      <w:r>
        <w:rPr>
          <w:rFonts w:eastAsia="Times New Roman" w:cstheme="minorHAnsi"/>
        </w:rPr>
        <w:t>665 Huntington Ave</w:t>
      </w:r>
    </w:p>
    <w:p w14:paraId="0C76B822" w14:textId="77777777" w:rsidR="00AA0B70" w:rsidRDefault="00AA0B70" w:rsidP="00AA0B70">
      <w:pPr>
        <w:rPr>
          <w:rFonts w:eastAsia="Times New Roman" w:cstheme="minorHAnsi"/>
        </w:rPr>
      </w:pPr>
      <w:r>
        <w:rPr>
          <w:rFonts w:eastAsia="Times New Roman" w:cstheme="minorHAnsi"/>
        </w:rPr>
        <w:t>Boston, MA 02115</w:t>
      </w:r>
    </w:p>
    <w:p w14:paraId="4182B3F0" w14:textId="77777777" w:rsidR="00AA0B70" w:rsidRDefault="00AA0B70" w:rsidP="00AA0B70">
      <w:pPr>
        <w:rPr>
          <w:rFonts w:eastAsia="Times New Roman" w:cstheme="minorHAnsi"/>
        </w:rPr>
      </w:pPr>
      <w:r>
        <w:rPr>
          <w:rFonts w:eastAsia="Times New Roman" w:cstheme="minorHAnsi"/>
        </w:rPr>
        <w:t xml:space="preserve">617-432-2275 </w:t>
      </w:r>
    </w:p>
    <w:p w14:paraId="4E3DD1E2" w14:textId="77777777" w:rsidR="00AA0B70" w:rsidRDefault="00AA0B70" w:rsidP="00AA0B70">
      <w:pPr>
        <w:rPr>
          <w:rFonts w:eastAsia="Times New Roman" w:cstheme="minorHAnsi"/>
        </w:rPr>
      </w:pPr>
      <w:r>
        <w:rPr>
          <w:rFonts w:eastAsia="Times New Roman" w:cstheme="minorHAnsi"/>
        </w:rPr>
        <w:t xml:space="preserve"> </w:t>
      </w:r>
      <w:hyperlink r:id="rId8" w:history="1">
        <w:r w:rsidRPr="00AD6D1F">
          <w:rPr>
            <w:rStyle w:val="Hyperlink"/>
            <w:rFonts w:eastAsia="Times New Roman" w:cstheme="minorHAnsi"/>
          </w:rPr>
          <w:t>ygrad@hsph.harvard.edu</w:t>
        </w:r>
      </w:hyperlink>
      <w:r>
        <w:rPr>
          <w:rFonts w:eastAsia="Times New Roman" w:cstheme="minorHAnsi"/>
        </w:rPr>
        <w:t xml:space="preserve"> </w:t>
      </w:r>
    </w:p>
    <w:p w14:paraId="1505084C" w14:textId="07AD305D" w:rsidR="00132892" w:rsidRDefault="00132892" w:rsidP="00132892">
      <w:pPr>
        <w:rPr>
          <w:rFonts w:eastAsia="Times New Roman" w:cstheme="minorHAnsi"/>
        </w:rPr>
      </w:pPr>
    </w:p>
    <w:p w14:paraId="7D1BF916" w14:textId="77777777" w:rsidR="00132892" w:rsidRDefault="00132892" w:rsidP="00132892">
      <w:pPr>
        <w:rPr>
          <w:rFonts w:eastAsia="Times New Roman" w:cstheme="minorHAnsi"/>
        </w:rPr>
      </w:pPr>
    </w:p>
    <w:p w14:paraId="352FCB03" w14:textId="72748953" w:rsidR="00132892" w:rsidRDefault="00132892" w:rsidP="00132892">
      <w:pPr>
        <w:rPr>
          <w:rFonts w:eastAsia="Times New Roman" w:cstheme="minorHAnsi"/>
        </w:rPr>
      </w:pPr>
      <w:r>
        <w:rPr>
          <w:rFonts w:eastAsia="Times New Roman" w:cstheme="minorHAnsi"/>
        </w:rPr>
        <w:t xml:space="preserve">Summary: </w:t>
      </w:r>
      <w:r w:rsidR="00323957">
        <w:rPr>
          <w:rFonts w:eastAsia="Times New Roman" w:cstheme="minorHAnsi"/>
        </w:rPr>
        <w:t>The incidence of s</w:t>
      </w:r>
      <w:r>
        <w:rPr>
          <w:rFonts w:eastAsia="Times New Roman" w:cstheme="minorHAnsi"/>
        </w:rPr>
        <w:t xml:space="preserve">treptococcal pharyngitis </w:t>
      </w:r>
      <w:r w:rsidR="00323957">
        <w:rPr>
          <w:rFonts w:eastAsia="Times New Roman" w:cstheme="minorHAnsi"/>
        </w:rPr>
        <w:t>varies across the U</w:t>
      </w:r>
      <w:r w:rsidR="00CD4B02">
        <w:rPr>
          <w:rFonts w:eastAsia="Times New Roman" w:cstheme="minorHAnsi"/>
        </w:rPr>
        <w:t>.</w:t>
      </w:r>
      <w:r w:rsidR="00323957">
        <w:rPr>
          <w:rFonts w:eastAsia="Times New Roman" w:cstheme="minorHAnsi"/>
        </w:rPr>
        <w:t>S</w:t>
      </w:r>
      <w:r w:rsidR="00CD4B02">
        <w:rPr>
          <w:rFonts w:eastAsia="Times New Roman" w:cstheme="minorHAnsi"/>
        </w:rPr>
        <w:t>.</w:t>
      </w:r>
      <w:r w:rsidR="00323957">
        <w:rPr>
          <w:rFonts w:eastAsia="Times New Roman" w:cstheme="minorHAnsi"/>
        </w:rPr>
        <w:t xml:space="preserve">, with highest rates </w:t>
      </w:r>
      <w:r>
        <w:rPr>
          <w:rFonts w:eastAsia="Times New Roman" w:cstheme="minorHAnsi"/>
        </w:rPr>
        <w:t>in the South</w:t>
      </w:r>
      <w:r w:rsidR="00323957">
        <w:rPr>
          <w:rFonts w:eastAsia="Times New Roman" w:cstheme="minorHAnsi"/>
        </w:rPr>
        <w:t xml:space="preserve"> and</w:t>
      </w:r>
      <w:r>
        <w:rPr>
          <w:rFonts w:eastAsia="Times New Roman" w:cstheme="minorHAnsi"/>
        </w:rPr>
        <w:t xml:space="preserve"> lowe</w:t>
      </w:r>
      <w:r w:rsidR="00DE0E76">
        <w:rPr>
          <w:rFonts w:eastAsia="Times New Roman" w:cstheme="minorHAnsi"/>
        </w:rPr>
        <w:t>st</w:t>
      </w:r>
      <w:r>
        <w:rPr>
          <w:rFonts w:eastAsia="Times New Roman" w:cstheme="minorHAnsi"/>
        </w:rPr>
        <w:t xml:space="preserve"> in the West</w:t>
      </w:r>
      <w:r w:rsidR="00323957">
        <w:rPr>
          <w:rFonts w:eastAsia="Times New Roman" w:cstheme="minorHAnsi"/>
        </w:rPr>
        <w:t>.</w:t>
      </w:r>
      <w:r>
        <w:rPr>
          <w:rFonts w:eastAsia="Times New Roman" w:cstheme="minorHAnsi"/>
        </w:rPr>
        <w:t xml:space="preserve"> </w:t>
      </w:r>
      <w:r w:rsidR="00323957">
        <w:rPr>
          <w:rFonts w:eastAsia="Times New Roman" w:cstheme="minorHAnsi"/>
        </w:rPr>
        <w:t>On average, t</w:t>
      </w:r>
      <w:r w:rsidR="00DE0E76">
        <w:rPr>
          <w:rFonts w:eastAsia="Times New Roman" w:cstheme="minorHAnsi"/>
        </w:rPr>
        <w:t>he</w:t>
      </w:r>
      <w:r>
        <w:rPr>
          <w:rFonts w:eastAsia="Times New Roman" w:cstheme="minorHAnsi"/>
        </w:rPr>
        <w:t xml:space="preserve"> yearly </w:t>
      </w:r>
      <w:r w:rsidR="00DE0E76">
        <w:rPr>
          <w:rFonts w:eastAsia="Times New Roman" w:cstheme="minorHAnsi"/>
        </w:rPr>
        <w:t xml:space="preserve">summer increase in cases </w:t>
      </w:r>
      <w:r w:rsidR="00323957">
        <w:rPr>
          <w:rFonts w:eastAsia="Times New Roman" w:cstheme="minorHAnsi"/>
        </w:rPr>
        <w:t xml:space="preserve">begins </w:t>
      </w:r>
      <w:r>
        <w:rPr>
          <w:rFonts w:eastAsia="Times New Roman" w:cstheme="minorHAnsi"/>
        </w:rPr>
        <w:t>in the South and progress</w:t>
      </w:r>
      <w:r w:rsidR="00DE0E76">
        <w:rPr>
          <w:rFonts w:eastAsia="Times New Roman" w:cstheme="minorHAnsi"/>
        </w:rPr>
        <w:t>e</w:t>
      </w:r>
      <w:r w:rsidR="00323957">
        <w:rPr>
          <w:rFonts w:eastAsia="Times New Roman" w:cstheme="minorHAnsi"/>
        </w:rPr>
        <w:t>s</w:t>
      </w:r>
      <w:r>
        <w:rPr>
          <w:rFonts w:eastAsia="Times New Roman" w:cstheme="minorHAnsi"/>
        </w:rPr>
        <w:t xml:space="preserve"> outwards to adjacent states.</w:t>
      </w:r>
    </w:p>
    <w:p w14:paraId="6DF1B4E4" w14:textId="77777777" w:rsidR="00117B0D" w:rsidRDefault="00117B0D">
      <w:pPr>
        <w:rPr>
          <w:b/>
          <w:bCs/>
        </w:rPr>
      </w:pPr>
    </w:p>
    <w:p w14:paraId="6F7B99C9" w14:textId="77777777" w:rsidR="00117B0D" w:rsidRDefault="00117B0D">
      <w:pPr>
        <w:rPr>
          <w:b/>
          <w:bCs/>
        </w:rPr>
      </w:pPr>
    </w:p>
    <w:p w14:paraId="684531B9" w14:textId="77777777" w:rsidR="00117B0D" w:rsidRDefault="00117B0D">
      <w:pPr>
        <w:rPr>
          <w:b/>
          <w:bCs/>
        </w:rPr>
      </w:pPr>
    </w:p>
    <w:p w14:paraId="25156708" w14:textId="77777777" w:rsidR="00117B0D" w:rsidRDefault="00117B0D">
      <w:pPr>
        <w:rPr>
          <w:b/>
          <w:bCs/>
        </w:rPr>
      </w:pPr>
    </w:p>
    <w:p w14:paraId="73E50E6D" w14:textId="77777777" w:rsidR="00117B0D" w:rsidRDefault="00117B0D">
      <w:pPr>
        <w:rPr>
          <w:b/>
          <w:bCs/>
        </w:rPr>
      </w:pPr>
    </w:p>
    <w:p w14:paraId="11491A56" w14:textId="77777777" w:rsidR="00117B0D" w:rsidRDefault="00117B0D">
      <w:pPr>
        <w:rPr>
          <w:b/>
          <w:bCs/>
        </w:rPr>
      </w:pPr>
    </w:p>
    <w:p w14:paraId="405F3E14" w14:textId="77777777" w:rsidR="00117B0D" w:rsidRDefault="00117B0D">
      <w:pPr>
        <w:rPr>
          <w:b/>
          <w:bCs/>
        </w:rPr>
      </w:pPr>
    </w:p>
    <w:p w14:paraId="5824F989" w14:textId="77777777" w:rsidR="00117B0D" w:rsidRDefault="00117B0D">
      <w:pPr>
        <w:rPr>
          <w:b/>
          <w:bCs/>
        </w:rPr>
      </w:pPr>
    </w:p>
    <w:p w14:paraId="3B95A9A2" w14:textId="77777777" w:rsidR="00117B0D" w:rsidRDefault="00117B0D">
      <w:pPr>
        <w:rPr>
          <w:b/>
          <w:bCs/>
        </w:rPr>
      </w:pPr>
    </w:p>
    <w:p w14:paraId="4BCCA9B4" w14:textId="77777777" w:rsidR="00117B0D" w:rsidRDefault="00117B0D">
      <w:pPr>
        <w:rPr>
          <w:b/>
          <w:bCs/>
        </w:rPr>
      </w:pPr>
    </w:p>
    <w:p w14:paraId="0699BC2E" w14:textId="77777777" w:rsidR="00117B0D" w:rsidRDefault="00117B0D">
      <w:pPr>
        <w:rPr>
          <w:b/>
          <w:bCs/>
        </w:rPr>
      </w:pPr>
    </w:p>
    <w:p w14:paraId="315A16AA" w14:textId="77777777" w:rsidR="00117B0D" w:rsidRDefault="00117B0D">
      <w:pPr>
        <w:rPr>
          <w:b/>
          <w:bCs/>
        </w:rPr>
      </w:pPr>
    </w:p>
    <w:p w14:paraId="496D7746" w14:textId="77777777" w:rsidR="00117B0D" w:rsidRDefault="00117B0D">
      <w:pPr>
        <w:rPr>
          <w:b/>
          <w:bCs/>
        </w:rPr>
      </w:pPr>
    </w:p>
    <w:p w14:paraId="19BB1BE2" w14:textId="09BA4172" w:rsidR="0073533D" w:rsidRDefault="00B10F33">
      <w:pPr>
        <w:rPr>
          <w:b/>
          <w:bCs/>
        </w:rPr>
      </w:pPr>
      <w:r w:rsidRPr="00B10F33">
        <w:rPr>
          <w:b/>
          <w:bCs/>
        </w:rPr>
        <w:lastRenderedPageBreak/>
        <w:t>ABSTRACT</w:t>
      </w:r>
    </w:p>
    <w:p w14:paraId="16E4634E" w14:textId="22018DAE" w:rsidR="00B10F33" w:rsidRPr="004B42BA" w:rsidRDefault="00B10F33">
      <w:pPr>
        <w:rPr>
          <w:u w:val="single"/>
        </w:rPr>
      </w:pPr>
      <w:r w:rsidRPr="004B42BA">
        <w:rPr>
          <w:u w:val="single"/>
        </w:rPr>
        <w:t xml:space="preserve">Background </w:t>
      </w:r>
    </w:p>
    <w:p w14:paraId="5F37E43C" w14:textId="0772A8BD" w:rsidR="0011327E" w:rsidRDefault="004877EE" w:rsidP="00F30587">
      <w:r>
        <w:t xml:space="preserve">Group A </w:t>
      </w:r>
      <w:r>
        <w:rPr>
          <w:i/>
          <w:iCs/>
        </w:rPr>
        <w:t xml:space="preserve">Streptococcus </w:t>
      </w:r>
      <w:r>
        <w:t xml:space="preserve">(GAS) causes </w:t>
      </w:r>
      <w:r w:rsidR="00F30587" w:rsidRPr="00F30587">
        <w:t xml:space="preserve">an estimated 5.2 million outpatient visits </w:t>
      </w:r>
      <w:r w:rsidR="00F30587">
        <w:t xml:space="preserve">for </w:t>
      </w:r>
      <w:r>
        <w:t>pharyngitis</w:t>
      </w:r>
      <w:r w:rsidR="0077193E">
        <w:t xml:space="preserve"> annually </w:t>
      </w:r>
      <w:r>
        <w:t>in the United States</w:t>
      </w:r>
      <w:r w:rsidR="0082128D">
        <w:t xml:space="preserve"> </w:t>
      </w:r>
      <w:r w:rsidR="00356155">
        <w:t>(U.S.)</w:t>
      </w:r>
      <w:r w:rsidR="0065198A">
        <w:t xml:space="preserve"> with incidence peaking in winter</w:t>
      </w:r>
      <w:r w:rsidR="00F333A4">
        <w:t>, but</w:t>
      </w:r>
      <w:r w:rsidR="0082128D">
        <w:t xml:space="preserve"> </w:t>
      </w:r>
      <w:r w:rsidR="00F333A4">
        <w:t>t</w:t>
      </w:r>
      <w:r w:rsidR="0077193E">
        <w:t>he</w:t>
      </w:r>
      <w:r w:rsidR="0065198A">
        <w:t xml:space="preserve"> annual</w:t>
      </w:r>
      <w:r w:rsidR="0077193E">
        <w:t xml:space="preserve"> </w:t>
      </w:r>
      <w:r w:rsidR="00F333A4">
        <w:t>spatio</w:t>
      </w:r>
      <w:r w:rsidR="0077193E">
        <w:t>temporal pattern</w:t>
      </w:r>
      <w:r w:rsidR="001411C7">
        <w:t xml:space="preserve"> of </w:t>
      </w:r>
      <w:r w:rsidR="00356155">
        <w:t>GAS pharyngitis</w:t>
      </w:r>
      <w:r w:rsidR="00836930">
        <w:t xml:space="preserve"> </w:t>
      </w:r>
      <w:r w:rsidR="00F333A4">
        <w:t>across the U</w:t>
      </w:r>
      <w:r w:rsidR="00235064">
        <w:t>.</w:t>
      </w:r>
      <w:r w:rsidR="00F333A4">
        <w:t>S</w:t>
      </w:r>
      <w:r w:rsidR="00235064">
        <w:t>.</w:t>
      </w:r>
      <w:r w:rsidR="00F333A4">
        <w:t xml:space="preserve"> </w:t>
      </w:r>
      <w:r w:rsidR="001411C7">
        <w:t>is</w:t>
      </w:r>
      <w:r w:rsidR="00F333A4">
        <w:t xml:space="preserve"> poorly characterized</w:t>
      </w:r>
      <w:r w:rsidR="00356155">
        <w:t xml:space="preserve">.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3DF364AD" w:rsidR="00DB5E10" w:rsidRPr="00DB5E10" w:rsidRDefault="00DB5E10">
      <w:r>
        <w:t xml:space="preserve">We </w:t>
      </w:r>
      <w:r w:rsidR="00BE6A03">
        <w:t xml:space="preserve">used outpatient claims data from individuals with private medical insurance between 2010-2018 to quantify </w:t>
      </w:r>
      <w:r w:rsidR="00D95100">
        <w:t xml:space="preserve">GAS pharyngitis </w:t>
      </w:r>
      <w:r>
        <w:t>visit</w:t>
      </w:r>
      <w:r w:rsidR="00F333A4">
        <w:t xml:space="preserve"> rate</w:t>
      </w:r>
      <w:r>
        <w:t>s</w:t>
      </w:r>
      <w:r w:rsidR="00A62A73">
        <w:t xml:space="preserve"> </w:t>
      </w:r>
      <w:r>
        <w:t>across U.S. census regions</w:t>
      </w:r>
      <w:r w:rsidR="00D95100">
        <w:t xml:space="preserve">, </w:t>
      </w:r>
      <w:r>
        <w:t>subregions</w:t>
      </w:r>
      <w:r w:rsidR="00D95100">
        <w:t>,</w:t>
      </w:r>
      <w:r w:rsidR="00BE6A03">
        <w:t xml:space="preserve"> </w:t>
      </w:r>
      <w:r w:rsidR="00D95100">
        <w:t>and states. We evaluated</w:t>
      </w:r>
      <w:r w:rsidR="00BE6A03">
        <w:t xml:space="preserve"> seasonal </w:t>
      </w:r>
      <w:r w:rsidR="00323957">
        <w:t xml:space="preserve">and age-based </w:t>
      </w:r>
      <w:r>
        <w:t>patterns of geographic spread</w:t>
      </w:r>
      <w:r w:rsidR="002A65E2">
        <w:t xml:space="preserve"> and the association between school start</w:t>
      </w:r>
      <w:r w:rsidR="00BE6A03">
        <w:t xml:space="preserve"> dates and the </w:t>
      </w:r>
      <w:r w:rsidR="0065198A">
        <w:t xml:space="preserve">summertime </w:t>
      </w:r>
      <w:r w:rsidR="00BE6A03">
        <w:t>upward infle</w:t>
      </w:r>
      <w:r w:rsidR="001411C7">
        <w:t>ct</w:t>
      </w:r>
      <w:r w:rsidR="00BE6A03">
        <w:t xml:space="preserve">ion in GAS </w:t>
      </w:r>
      <w:r w:rsidR="000E078F">
        <w:t>visits</w:t>
      </w:r>
      <w:r>
        <w:t>.</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5D661BC2" w14:textId="341596DD" w:rsidR="00DB5E10" w:rsidRPr="00DB5E10" w:rsidRDefault="007E3D88">
      <w:r>
        <w:t xml:space="preserve">The South had </w:t>
      </w:r>
      <w:r w:rsidR="00836930">
        <w:t xml:space="preserve">the most </w:t>
      </w:r>
      <w:r>
        <w:t xml:space="preserve">visits per </w:t>
      </w:r>
      <w:r w:rsidR="00D9004F">
        <w:t xml:space="preserve">person </w:t>
      </w:r>
      <w:r>
        <w:t xml:space="preserve">(yearly average 39.11 visits per 1000 </w:t>
      </w:r>
      <w:r w:rsidR="00601C73">
        <w:t>people</w:t>
      </w:r>
      <w:r>
        <w:t xml:space="preserve">, 95% CI: 36.21-42.01), and the West had </w:t>
      </w:r>
      <w:r w:rsidR="00836930">
        <w:t xml:space="preserve">the fewest </w:t>
      </w:r>
      <w:r>
        <w:t xml:space="preserve">(yearly average 17.63 visits per 1000 </w:t>
      </w:r>
      <w:r w:rsidR="00601C73">
        <w:t>people</w:t>
      </w:r>
      <w:r>
        <w:t xml:space="preserve">, 95% CI: 16.76-18.49). </w:t>
      </w:r>
      <w:r w:rsidR="00B41935">
        <w:t xml:space="preserve">Visits </w:t>
      </w:r>
      <w:r w:rsidR="00CA473D">
        <w:t>increased</w:t>
      </w:r>
      <w:r w:rsidR="00B41935">
        <w:t xml:space="preserve"> earliest in the South</w:t>
      </w:r>
      <w:r w:rsidR="00323957">
        <w:t xml:space="preserve"> and in school-age children</w:t>
      </w:r>
      <w:r w:rsidR="00FD2B2D">
        <w:t>.</w:t>
      </w:r>
      <w:r w:rsidR="00836930">
        <w:t xml:space="preserve"> </w:t>
      </w:r>
      <w:r w:rsidR="00FD2B2D">
        <w:t>D</w:t>
      </w:r>
      <w:r w:rsidR="00DF3E6F">
        <w:t>ifferences</w:t>
      </w:r>
      <w:r w:rsidR="002514F6">
        <w:t xml:space="preserve"> </w:t>
      </w:r>
      <w:r w:rsidR="00BE6A03">
        <w:t xml:space="preserve">in visits </w:t>
      </w:r>
      <w:r w:rsidR="002514F6">
        <w:t>between the South and other regions</w:t>
      </w:r>
      <w:r w:rsidR="00DF3E6F">
        <w:t xml:space="preserve"> </w:t>
      </w:r>
      <w:r w:rsidR="00182521">
        <w:t xml:space="preserve">were </w:t>
      </w:r>
      <w:r w:rsidR="00DF3E6F">
        <w:t xml:space="preserve">most pronounced </w:t>
      </w:r>
      <w:r>
        <w:t>in the late summer through early winter</w:t>
      </w:r>
      <w:r w:rsidR="00DF3E6F">
        <w:t xml:space="preserve">. </w:t>
      </w:r>
      <w:r w:rsidR="00182521">
        <w:t>V</w:t>
      </w:r>
      <w:r w:rsidR="00DF3E6F">
        <w:t xml:space="preserve">isits peaked earliest in </w:t>
      </w:r>
      <w:r w:rsidR="001E4368">
        <w:t xml:space="preserve">central </w:t>
      </w:r>
      <w:r w:rsidR="00FC5FF0">
        <w:t>s</w:t>
      </w:r>
      <w:r w:rsidR="00DF3E6F">
        <w:t>outhern states</w:t>
      </w:r>
      <w:r w:rsidR="00A904AC">
        <w:t>,</w:t>
      </w:r>
      <w:r w:rsidR="00DF3E6F">
        <w:t xml:space="preserve"> in </w:t>
      </w:r>
      <w:r>
        <w:t>December to January</w:t>
      </w:r>
      <w:r w:rsidR="00A904AC">
        <w:t>,</w:t>
      </w:r>
      <w:r w:rsidR="00DF3E6F">
        <w:t xml:space="preserve"> </w:t>
      </w:r>
      <w:r w:rsidR="003E1306">
        <w:t xml:space="preserve">and latest </w:t>
      </w:r>
      <w:r w:rsidR="00DF3E6F">
        <w:t>on the coasts</w:t>
      </w:r>
      <w:r w:rsidR="00A904AC">
        <w:t>,</w:t>
      </w:r>
      <w:r w:rsidR="00DF3E6F">
        <w:t xml:space="preserve"> in March</w:t>
      </w:r>
      <w:r w:rsidR="00285D35">
        <w:t>.</w:t>
      </w:r>
      <w:r w:rsidR="004130BB">
        <w:t xml:space="preserve"> The onset of the rise in GAS pharyngitis visits correlated </w:t>
      </w:r>
      <w:r w:rsidR="00192B91">
        <w:t>with</w:t>
      </w:r>
      <w:r w:rsidR="004130BB">
        <w:t xml:space="preserve">, but preceded, average school start times. </w:t>
      </w:r>
    </w:p>
    <w:p w14:paraId="1041CF69" w14:textId="77777777" w:rsidR="00DB5E10" w:rsidRPr="004B42BA" w:rsidRDefault="00DB5E10">
      <w:pPr>
        <w:rPr>
          <w:u w:val="single"/>
        </w:rPr>
      </w:pPr>
    </w:p>
    <w:p w14:paraId="7A7FB0BA" w14:textId="5BD57B58" w:rsidR="00B10F33" w:rsidRDefault="00B10F33">
      <w:pPr>
        <w:rPr>
          <w:u w:val="single"/>
        </w:rPr>
      </w:pPr>
      <w:r w:rsidRPr="004B42BA">
        <w:rPr>
          <w:u w:val="single"/>
        </w:rPr>
        <w:t>Conclusions</w:t>
      </w:r>
    </w:p>
    <w:p w14:paraId="250BAAC4" w14:textId="528B672C" w:rsidR="00646E29" w:rsidRPr="00CD4B02" w:rsidRDefault="00CA473D">
      <w:r>
        <w:t>T</w:t>
      </w:r>
      <w:r w:rsidR="00192B91">
        <w:t xml:space="preserve">he </w:t>
      </w:r>
      <w:r w:rsidR="004130BB" w:rsidRPr="007435A1">
        <w:t xml:space="preserve">burden and timing of </w:t>
      </w:r>
      <w:r w:rsidR="00192B91">
        <w:t xml:space="preserve">GAS pharyngitis </w:t>
      </w:r>
      <w:r w:rsidR="005515C2">
        <w:t xml:space="preserve">varied </w:t>
      </w:r>
      <w:r w:rsidR="004130BB" w:rsidRPr="007435A1">
        <w:t>across the continental U.S.</w:t>
      </w:r>
      <w:r w:rsidR="005515C2">
        <w:t xml:space="preserve">, with </w:t>
      </w:r>
      <w:r w:rsidR="00DE278B">
        <w:t xml:space="preserve">the South experiencing </w:t>
      </w:r>
      <w:r w:rsidR="001E4368">
        <w:t xml:space="preserve">the </w:t>
      </w:r>
      <w:r w:rsidR="005515C2">
        <w:t xml:space="preserve">highest overall rates and earliest </w:t>
      </w:r>
      <w:r w:rsidR="00DE278B">
        <w:t xml:space="preserve">onset </w:t>
      </w:r>
      <w:r w:rsidR="005515C2">
        <w:t xml:space="preserve">and peak in </w:t>
      </w:r>
      <w:r w:rsidR="0075564A">
        <w:t xml:space="preserve">outpatient </w:t>
      </w:r>
      <w:r w:rsidR="001E4368">
        <w:t>visits</w:t>
      </w:r>
      <w:r w:rsidR="005515C2">
        <w:t>.</w:t>
      </w:r>
      <w:r w:rsidR="004130BB" w:rsidRPr="007435A1">
        <w:t xml:space="preserve"> </w:t>
      </w:r>
      <w:r w:rsidR="00285D35">
        <w:t xml:space="preserve">Understanding </w:t>
      </w:r>
      <w:r w:rsidR="0033049E">
        <w:t xml:space="preserve">the drivers of these </w:t>
      </w:r>
      <w:r w:rsidR="00285D35">
        <w:t xml:space="preserve">regional differences in GAS pharyngitis </w:t>
      </w:r>
      <w:r w:rsidR="0033049E">
        <w:t xml:space="preserve">will </w:t>
      </w:r>
      <w:r>
        <w:t>help in</w:t>
      </w:r>
      <w:r w:rsidR="0033049E">
        <w:t xml:space="preserve"> identifying and </w:t>
      </w:r>
      <w:r w:rsidR="00285D35">
        <w:t>target</w:t>
      </w:r>
      <w:r w:rsidR="0033049E">
        <w:t xml:space="preserve">ing </w:t>
      </w:r>
      <w:r w:rsidR="00285D35">
        <w:t>preventi</w:t>
      </w:r>
      <w:r w:rsidR="0033049E">
        <w:t>on</w:t>
      </w:r>
      <w:r w:rsidR="00285D35">
        <w:t xml:space="preserve"> measures. </w:t>
      </w:r>
      <w:r w:rsidR="00646E29">
        <w:rPr>
          <w:b/>
          <w:bCs/>
        </w:rPr>
        <w:br w:type="page"/>
      </w:r>
    </w:p>
    <w:p w14:paraId="083624B1" w14:textId="2FE9526B" w:rsidR="007A4F37" w:rsidRDefault="00B10F33">
      <w:pPr>
        <w:rPr>
          <w:b/>
          <w:bCs/>
        </w:rPr>
      </w:pPr>
      <w:r>
        <w:rPr>
          <w:b/>
          <w:bCs/>
        </w:rPr>
        <w:lastRenderedPageBreak/>
        <w:t>INTRODUCTION</w:t>
      </w:r>
    </w:p>
    <w:p w14:paraId="5A221841" w14:textId="7783C779" w:rsidR="00802B7E" w:rsidRDefault="00CB180A" w:rsidP="00527090">
      <w:r>
        <w:t xml:space="preserve">Group A </w:t>
      </w:r>
      <w:r>
        <w:rPr>
          <w:i/>
          <w:iCs/>
        </w:rPr>
        <w:t>S</w:t>
      </w:r>
      <w:r w:rsidRPr="00CB180A">
        <w:rPr>
          <w:i/>
          <w:iCs/>
        </w:rPr>
        <w:t>treptococcus</w:t>
      </w:r>
      <w:r w:rsidR="008C5875">
        <w:rPr>
          <w:i/>
          <w:iCs/>
        </w:rPr>
        <w:t xml:space="preserve"> </w:t>
      </w:r>
      <w:r w:rsidR="008C5875">
        <w:t>(GAS</w:t>
      </w:r>
      <w:r w:rsidR="00527090">
        <w:t xml:space="preserve">; </w:t>
      </w:r>
      <w:r>
        <w:rPr>
          <w:i/>
          <w:iCs/>
        </w:rPr>
        <w:t>Streptococcus pyogenes</w:t>
      </w:r>
      <w:r w:rsidR="00527090">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527090">
        <w:t xml:space="preserve"> in the U.S</w:t>
      </w:r>
      <w:r w:rsidR="00C46D26">
        <w:t>.</w:t>
      </w:r>
      <w:r w:rsidR="00231729">
        <w:t>, accounting for 5.9% of all outpatient antibiotic prescriptions in children ages 3-9 years</w:t>
      </w:r>
      <w:r w:rsidR="005E543A">
        <w:t>.</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20-30% 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E44472">
        <w:t>GAS pharyngitis is more common in the winter and spring,</w:t>
      </w:r>
      <w:r w:rsidR="00E44472">
        <w:fldChar w:fldCharType="begin"/>
      </w:r>
      <w:r w:rsidR="00CF420F">
        <w:instrText xml:space="preserve"> ADDIN ZOTERO_ITEM CSL_CITATION {"citationID":"5Keif7cY","properties":{"formattedCitation":"\\super 2\\uc0\\u8211{}4\\nosupersub{}","plainCitation":"2–4","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id":1624,"uris":["http://zotero.org/users/4318844/items/6VF93KVX"],"itemData":{"id":1624,"type":"article-journal","abstract":"Background: \n          Group A streptococci (GAS) are a major cause of pharyngitis in children. Recently, there were severe GAS outbreaks. The aims of this study were to assess pharyngeal colonization prevalence in healthy children, to assess different diagnostic definitions for GAS pharyngitis and to estimate incidence rates for these infections.\n          Methods: \n          A 2-year longitudinal study was conducted in healthy children in the United States. Pharyngeal swabs were cultured every 3 months for GAS colonization. Serum antistreptolysin O, antideoxyribonuclease B (DNaseB) and antistreptococcal C5a peptidase (SCP) antibody titers were assessed at baseline. When participants developed a sore throat, pharyngeal swabs were collected for rapid antigen detection test (RADT) and culture, and antibody titers were determined in serum samples. A range of case definitions were used for GAS pharyngitis.\n          Results: \n          A total of 422 children 3–12 years old were enrolled (140, 141 and 141 were 3–5, 6–9 and 10–12 years of age, respectively). The overall prevalence of GAS colonization during the study was 48%. Baseline antistreptolysin O, anti-DNaseB and anti-SCP antibody titers were higher for children older than 5 years. The incidence of GAS pharyngitis per 100 person-years was 15.9 for RADT/culture-proven and 4.6 for serologically confirmed pharyngitis.\n          Conclusions: \n          GAS throat colonization and pharyngitis were frequent in children 3–12 years old. The case definition employed impacted the measured incidence of GAS pharyngitis, with higher rates detected using RADT/culture-based definitions. These data suggest that case definition is important and that young children are exposed to GAS, which may inform plans for vaccine development and implementation.","container-title":"The Pediatric Infectious Disease Journal","DOI":"10.1097/INF.0000000000004111","ISSN":"0891-3668","language":"en-US","page":"10.1097/INF.0000000000004111","source":"journals-lww-com.ezp-prod1.hul.harvard.edu","title":"A Longitudinal Study of Group A Streptococcal Colonization and Pharyngitis in US Children","author":[{"family":"Frenck","given":"Robert W. Jr"},{"family":"Laudat","given":"France"},{"family":"Liang","given":"John"},{"family":"Giordano-Schmidt","given":"Donna"},{"family":"Jansen","given":"Kathrin U."},{"family":"Gruber","given":"William"},{"family":"Anderson","given":"Annaliesa S."},{"family":"Scully","given":"Ingrid L."}]}}],"schema":"https://github.com/citation-style-language/schema/raw/master/csl-citation.json"} </w:instrText>
      </w:r>
      <w:r w:rsidR="00E44472">
        <w:fldChar w:fldCharType="separate"/>
      </w:r>
      <w:r w:rsidR="00CF420F" w:rsidRPr="00CF420F">
        <w:rPr>
          <w:rFonts w:ascii="Calibri" w:cs="Calibri"/>
          <w:vertAlign w:val="superscript"/>
        </w:rPr>
        <w:t>2–4</w:t>
      </w:r>
      <w:r w:rsidR="00E44472">
        <w:fldChar w:fldCharType="end"/>
      </w:r>
      <w:r w:rsidR="00E44472">
        <w:t xml:space="preserve"> but its seasonality and geography in the U.S</w:t>
      </w:r>
      <w:r w:rsidR="005926F7">
        <w:t>.</w:t>
      </w:r>
      <w:r w:rsidR="00E44472">
        <w:t xml:space="preserve"> remains poorly characterized.</w:t>
      </w:r>
    </w:p>
    <w:p w14:paraId="2E5ADC0F" w14:textId="77777777" w:rsidR="00802B7E" w:rsidRDefault="00802B7E" w:rsidP="00802B7E"/>
    <w:p w14:paraId="61990B54" w14:textId="0625260E" w:rsidR="00E44472" w:rsidRDefault="00E44472" w:rsidP="00231729">
      <w:r>
        <w:t>O</w:t>
      </w:r>
      <w:r w:rsidR="00802B7E">
        <w:t xml:space="preserve">ther common respiratory conditions have well-characterized spatiotemporal trends: epidemic waves of influenza </w:t>
      </w:r>
      <w:r>
        <w:t xml:space="preserve">usually </w:t>
      </w:r>
      <w:r w:rsidR="00802B7E">
        <w:t xml:space="preserve">start in the southern U.S., and </w:t>
      </w:r>
      <w:r w:rsidR="00A87DB0">
        <w:t xml:space="preserve">seasonal peaks of </w:t>
      </w:r>
      <w:r w:rsidR="00802B7E">
        <w:t xml:space="preserve">respiratory syncytial virus (RSV) </w:t>
      </w:r>
      <w:r w:rsidR="00A87DB0">
        <w:t xml:space="preserve">are </w:t>
      </w:r>
      <w:r w:rsidR="00802B7E">
        <w:t>typically earliest in Florida.</w:t>
      </w:r>
      <w:r w:rsidR="00802B7E">
        <w:fldChar w:fldCharType="begin"/>
      </w:r>
      <w:r w:rsidR="00CF420F">
        <w:instrText xml:space="preserve"> ADDIN ZOTERO_ITEM CSL_CITATION {"citationID":"fJJEEL8h","properties":{"formattedCitation":"\\super 5,6\\nosupersub{}","plainCitation":"5,6","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802B7E">
        <w:fldChar w:fldCharType="separate"/>
      </w:r>
      <w:r w:rsidR="00CF420F" w:rsidRPr="00CF420F">
        <w:rPr>
          <w:rFonts w:ascii="Calibri" w:cs="Calibri"/>
          <w:vertAlign w:val="superscript"/>
        </w:rPr>
        <w:t>5,6</w:t>
      </w:r>
      <w:r w:rsidR="00802B7E">
        <w:fldChar w:fldCharType="end"/>
      </w:r>
      <w:r w:rsidR="00802B7E">
        <w:t xml:space="preserve"> </w:t>
      </w:r>
      <w:r w:rsidR="00695DAE">
        <w:t xml:space="preserve">Environmental factors </w:t>
      </w:r>
      <w:r w:rsidR="00732C7A">
        <w:t>including</w:t>
      </w:r>
      <w:r w:rsidR="00695DAE">
        <w:t xml:space="preserve"> mean absolute humidity, vapor pressure, minimum temperature, and precipitation have been proposed as transmission modifiers for these viruses.</w:t>
      </w:r>
      <w:r w:rsidR="00695DAE">
        <w:fldChar w:fldCharType="begin"/>
      </w:r>
      <w:r w:rsidR="00695DAE">
        <w:instrText xml:space="preserve"> ADDIN ZOTERO_ITEM CSL_CITATION {"citationID":"JTyTf8Zi","properties":{"formattedCitation":"\\super 5,6\\nosupersub{}","plainCitation":"5,6","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95DAE">
        <w:fldChar w:fldCharType="separate"/>
      </w:r>
      <w:r w:rsidR="00695DAE" w:rsidRPr="00695DAE">
        <w:rPr>
          <w:rFonts w:ascii="Calibri" w:cs="Calibri"/>
          <w:vertAlign w:val="superscript"/>
        </w:rPr>
        <w:t>5,6</w:t>
      </w:r>
      <w:r w:rsidR="00695DAE">
        <w:fldChar w:fldCharType="end"/>
      </w:r>
      <w:r w:rsidR="00695DAE">
        <w:t xml:space="preserve"> </w:t>
      </w:r>
      <w:r w:rsidR="00AD7890">
        <w:t>S</w:t>
      </w:r>
      <w:r w:rsidR="00E80BDE">
        <w:t xml:space="preserve">chool-aged children </w:t>
      </w:r>
      <w:r w:rsidR="00AD7890">
        <w:t xml:space="preserve">play an important role in </w:t>
      </w:r>
      <w:r w:rsidR="00DF7584">
        <w:t xml:space="preserve">community </w:t>
      </w:r>
      <w:r w:rsidR="00E80BDE">
        <w:t>influenza</w:t>
      </w:r>
      <w:r w:rsidR="00AD7890">
        <w:t xml:space="preserve"> transmission</w:t>
      </w:r>
      <w:r w:rsidR="00DF7584">
        <w:t xml:space="preserve"> and </w:t>
      </w:r>
      <w:r w:rsidR="003C0C48">
        <w:t xml:space="preserve">RSV </w:t>
      </w:r>
      <w:r w:rsidR="00DF7584">
        <w:t>transmission and introduction into households.</w:t>
      </w:r>
      <w:r w:rsidR="009A71EF">
        <w:fldChar w:fldCharType="begin"/>
      </w:r>
      <w:r w:rsidR="009A71EF">
        <w:instrText xml:space="preserve"> ADDIN ZOTERO_ITEM CSL_CITATION {"citationID":"c506s7fB","properties":{"formattedCitation":"\\super 7,8\\nosupersub{}","plainCitation":"7,8","noteIndex":0},"citationItems":[{"id":1626,"uris":["http://zotero.org/users/4318844/items/9R7TBHY8"],"itemData":{"id":1626,"type":"article-journal","abstract":"Children and adolescents appear to play an important role in the transmission of influenza. Selectively vaccinating youngsters against influenza may interrupt virus transmission and protect those not immunized.To assess whether vaccinating children and adolescents with inactivated influenza vaccine could prevent influenza in other community members.A cluster randomized trial involving 947 Canadian children and adolescents aged 36 months to 15 years who received study vaccine and 2326 community members who did not receive the study vaccine in 49 Hutterite colonies in Alberta, Saskatchewan, and Manitoba. Follow-up began December 28, 2008, and ended June 23, 2009.Children were randomly assigned according to community and in a blinded manner to receive standard dosing of either inactivated trivalent influenza vaccine or hepatitis A vaccine, which was used as a control.Confirmed influenza A and B infection using a real-time reverse transcriptase polymerase chain reaction (RT-PCR) assay and by measuring serum hemagglutination inhibition titers.The mean rate of study vaccine coverage among eligible participants was 83% (range, 53%-100%) for the influenza vaccine colonies and 79% (range, 50%-100%) for the hepatitis A vaccine colonies. Among nonrecipients, 39 of 1271 (3.1%) in the influenza vaccine colonies and 80 of 1055 (7.6%) in the hepatitis A vaccine colonies had influenza illness confirmed by RT-PCR, for a protective effectiveness of 61% (95% confidence interval [CI], 8%-83%; P = .03). Among all study participants (those who were and those who were not vaccinated), 80 of 1773 (4.5%) in the influenza vaccine colonies and 159 of 1500 (10.6%) in the hepatitis A vaccine colonies had influenza illness confirmed by RT-PCR for an overall protective effectiveness of 59% (95% CI, 5%-82%; P = .04). No serious vaccine adverse events were observed.Immunizing children and adolescents with inactivated influenza vaccine significantly protected unimmunized residents of rural communities against influenza.clinicaltrials.gov Identifier: NCT00877396; isrctn.org Identifier:\nISRCTN15363571","container-title":"JAMA","DOI":"10.1001/jama.2010.250","ISSN":"0098-7484","issue":"10","journalAbbreviation":"JAMA","page":"943-950","source":"Silverchair","title":"Effect of Influenza Vaccination of Children on Infection Rates in Hutterite Communities: A Randomized Trial","title-short":"Effect of Influenza Vaccination of Children on Infection Rates in Hutterite Communities","volume":"303","author":[{"family":"Loeb","given":"Mark"},{"family":"Russell","given":"Margaret L."},{"family":"Moss","given":"Lorraine"},{"family":"Fonseca","given":"Kevin"},{"family":"Fox","given":"Julie"},{"family":"Earn","given":"David J. D."},{"family":"Aoki","given":"Fred"},{"family":"Horsman","given":"Gregory"},{"family":"Van Caeseele","given":"Paul"},{"family":"Chokani","given":"Khami"},{"family":"Vooght","given":"Mark"},{"family":"Babiuk","given":"Lorne"},{"family":"Webby","given":"Richard"},{"family":"Walter","given":"Stephen D."}],"issued":{"date-parts":[["2010",3,10]]}}},{"id":1628,"uris":["http://zotero.org/users/4318844/items/2KPIPA9E"],"itemData":{"id":1628,"type":"article-journal","abstract":"Background. Respiratory syncytial virus (RSV) vaccine development for direct protection of young infants faces substantial obstacles. Assessing the potential of indirect protection using different strategies, such as targeting older children or mothers, requires knowledge of the source of infection to the infants.Methods. We undertook a prospective study in rural Kenya. Households with a child born after the preceding RSV epidemic and ≥1 elder sibling were recruited. Nasopharyngeal swab samples were collected every 3–4 days irrespective of symptoms from all household members throughout the RSV season of 2009–2010 and tested for RSV using molecular techniques.Results. From 451 participants in 44 households a total of 15 396 nasopharyngeal swab samples were samples were collected, representing 86% of planned sampling. RSV was detected in 37 households (84%) and 173 participants (38%) and 28 study infants (64%). The infants acquired infection from within (15 infants; 54%) or outside (9 infants; 32%) the household; in 4 households the source of infant infection was inconclusive. Older children were index case patients for 11 (73%) of the within-household infant infections, and 10 of these 11 children were attending school.Conclusion. We demonstrate that school-going siblings frequently introduce RSV into households, leading to infection in infants.","container-title":"The Journal of Infectious Diseases","DOI":"10.1093/infdis/jit828","ISSN":"0022-1899","issue":"11","journalAbbreviation":"The Journal of Infectious Diseases","page":"1685-1692","source":"Silverchair","title":"The Source of Respiratory Syncytial Virus Infection In Infants: A Household Cohort Study In Rural Kenya","title-short":"The Source of Respiratory Syncytial Virus Infection In Infants","volume":"209","author":[{"family":"Munywoki","given":"Patrick K."},{"family":"Koech","given":"Dorothy C."},{"family":"Agoti","given":"Charles N."},{"family":"Lewa","given":"Clement"},{"family":"Cane","given":"Patricia A."},{"family":"Medley","given":"Graham F."},{"family":"Nokes","given":"D. J."}],"issued":{"date-parts":[["2014",6,1]]}}}],"schema":"https://github.com/citation-style-language/schema/raw/master/csl-citation.json"} </w:instrText>
      </w:r>
      <w:r w:rsidR="009A71EF">
        <w:fldChar w:fldCharType="separate"/>
      </w:r>
      <w:r w:rsidR="009A71EF" w:rsidRPr="009A71EF">
        <w:rPr>
          <w:rFonts w:ascii="Calibri" w:cs="Calibri"/>
          <w:vertAlign w:val="superscript"/>
        </w:rPr>
        <w:t>7,8</w:t>
      </w:r>
      <w:r w:rsidR="009A71EF">
        <w:fldChar w:fldCharType="end"/>
      </w:r>
      <w:r w:rsidR="00E80BDE">
        <w:t xml:space="preserve"> Whether these factors similarly impact GAS pharyngitis transmission remains unclear. </w:t>
      </w:r>
      <w:r w:rsidR="009F5AE4">
        <w:t xml:space="preserve">Elucidation of GAS pharyngitis patterns </w:t>
      </w:r>
      <w:r w:rsidR="00736E37">
        <w:t xml:space="preserve">may help identify disease drivers, improve disease surveillance, and help optimize </w:t>
      </w:r>
      <w:r w:rsidR="009F5AE4">
        <w:t>interventions</w:t>
      </w:r>
      <w:r w:rsidR="00736E37">
        <w:t xml:space="preserve"> to maximally </w:t>
      </w:r>
      <w:r w:rsidR="009F5AE4">
        <w:t>reduce disease burden.</w:t>
      </w:r>
    </w:p>
    <w:p w14:paraId="49E04179" w14:textId="77777777" w:rsidR="00802B7E" w:rsidRDefault="00802B7E" w:rsidP="00802B7E"/>
    <w:p w14:paraId="39FF87E1" w14:textId="3305B99C" w:rsidR="002A0840" w:rsidRPr="00CB180A" w:rsidRDefault="002A0840" w:rsidP="002A0840">
      <w:r>
        <w:t xml:space="preserve">To address the need for improved characterization of GAS epidemiology in the U.S., we used outpatient insurance claims data from private insurers to </w:t>
      </w:r>
      <w:r w:rsidR="00E44472">
        <w:t xml:space="preserve">assess </w:t>
      </w:r>
      <w:r w:rsidR="00032633">
        <w:t xml:space="preserve">geographic </w:t>
      </w:r>
      <w:r w:rsidR="00E44472">
        <w:t xml:space="preserve">patterns of </w:t>
      </w:r>
      <w:r>
        <w:t>visits for GAS pharyngitis over the course of the year</w:t>
      </w:r>
      <w:r w:rsidR="00E44472">
        <w:t xml:space="preserve"> and</w:t>
      </w:r>
      <w:r w:rsidR="005320B0">
        <w:t xml:space="preserve"> to</w:t>
      </w:r>
      <w:r w:rsidR="00E44472">
        <w:t xml:space="preserve"> evaluate the association with the start of the school year</w:t>
      </w:r>
      <w:r>
        <w:t xml:space="preserve">. </w:t>
      </w:r>
    </w:p>
    <w:p w14:paraId="1904BBCE" w14:textId="77777777" w:rsidR="004D2DC3" w:rsidRDefault="004D2DC3"/>
    <w:p w14:paraId="0FB59315" w14:textId="6B4D8C1A"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3C879209" w:rsidR="00584AF7" w:rsidRDefault="00003D71">
      <w:r>
        <w:t>Retrospective o</w:t>
      </w:r>
      <w:r w:rsidR="00C7278D">
        <w:t xml:space="preserve">utpatient claims </w:t>
      </w:r>
      <w:r w:rsidR="005A1D60">
        <w:t>data were extracted from</w:t>
      </w:r>
      <w:r w:rsidR="00942307">
        <w:t xml:space="preserve"> the</w:t>
      </w:r>
      <w:r w:rsidR="005A1D60">
        <w:t xml:space="preserve"> </w:t>
      </w:r>
      <w:proofErr w:type="spellStart"/>
      <w:r w:rsidR="00E332B9">
        <w:t>Merative</w:t>
      </w:r>
      <w:proofErr w:type="spellEnd"/>
      <w:r w:rsidR="000170EA">
        <w:t>™</w:t>
      </w:r>
      <w:r w:rsidR="00E332B9">
        <w:t xml:space="preserve"> </w:t>
      </w:r>
      <w:proofErr w:type="spellStart"/>
      <w:r w:rsidR="005A1D60">
        <w:t>MarketScan</w:t>
      </w:r>
      <w:proofErr w:type="spellEnd"/>
      <w:r w:rsidR="000170EA">
        <w:t xml:space="preserve">® </w:t>
      </w:r>
      <w:r>
        <w:t>Commercial</w:t>
      </w:r>
      <w:r w:rsidR="005A1D60">
        <w:t xml:space="preserve"> </w:t>
      </w:r>
      <w:r w:rsidR="000170EA">
        <w:t>D</w:t>
      </w:r>
      <w:r w:rsidR="005A1D60">
        <w:t xml:space="preserve">atabase, which is a convenience sample of 16.6-36.4 million </w:t>
      </w:r>
      <w:r w:rsidR="002C20DC">
        <w:t xml:space="preserve">annually-enrolled </w:t>
      </w:r>
      <w:r w:rsidR="005A1D60">
        <w:t>privately</w:t>
      </w:r>
      <w:r w:rsidR="002E04ED">
        <w:t xml:space="preserve"> </w:t>
      </w:r>
      <w:r w:rsidR="005A1D60">
        <w:t>insured individuals (5.1-11.6% of the total U.S. population</w:t>
      </w:r>
      <w:r w:rsidR="00D22608">
        <w:t>, depending on year</w:t>
      </w:r>
      <w:r w:rsidR="009F5AE4">
        <w:t>ly membership</w:t>
      </w:r>
      <w:r w:rsidR="005A1D60">
        <w:t>).</w:t>
      </w:r>
      <w:r w:rsidR="005247ED">
        <w:fldChar w:fldCharType="begin"/>
      </w:r>
      <w:r w:rsidR="009A71EF">
        <w:instrText xml:space="preserve"> ADDIN ZOTERO_ITEM CSL_CITATION {"citationID":"xwS2zTLb","properties":{"formattedCitation":"\\super 9\\nosupersub{}","plainCitation":"9","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9A71EF" w:rsidRPr="009A71EF">
        <w:rPr>
          <w:rFonts w:ascii="Calibri" w:cs="Calibri"/>
          <w:vertAlign w:val="superscript"/>
        </w:rPr>
        <w:t>9</w:t>
      </w:r>
      <w:r w:rsidR="005247ED">
        <w:fldChar w:fldCharType="end"/>
      </w:r>
      <w:r w:rsidR="005247ED">
        <w:t xml:space="preserve"> </w:t>
      </w:r>
      <w:r>
        <w:t>These data include claims from outpatient care, pharmacy</w:t>
      </w:r>
      <w:r w:rsidR="004C4F37">
        <w:t>,</w:t>
      </w:r>
      <w:r>
        <w:t xml:space="preserve"> and enrollment data from large</w:t>
      </w:r>
      <w:r w:rsidR="00F74361" w:rsidRPr="00F74361">
        <w:t xml:space="preserve"> </w:t>
      </w:r>
      <w:r w:rsidR="00F74361">
        <w:t>health plans and</w:t>
      </w:r>
      <w:r>
        <w:t xml:space="preserve"> employers </w:t>
      </w:r>
      <w:r w:rsidR="00F74361">
        <w:t>covering</w:t>
      </w:r>
      <w:r>
        <w:t xml:space="preserve"> employees</w:t>
      </w:r>
      <w:r w:rsidR="00F74361">
        <w:t xml:space="preserve"> and their families</w:t>
      </w:r>
      <w:r>
        <w:t xml:space="preserve">. </w:t>
      </w:r>
      <w:r w:rsidR="00A13623">
        <w:t>The sample was restricted to individuals who were continuously enrolled for an entire year between 2010-2018</w:t>
      </w:r>
      <w:r w:rsidR="005320B0">
        <w:t xml:space="preserve"> and included i</w:t>
      </w:r>
      <w:r w:rsidR="00584AF7">
        <w:t>nformation on age group, sex, and state</w:t>
      </w:r>
      <w:r w:rsidR="002A0CDB">
        <w:t xml:space="preserve"> (</w:t>
      </w:r>
      <w:r w:rsidR="005320B0" w:rsidRPr="00734AB3">
        <w:rPr>
          <w:b/>
          <w:bCs/>
        </w:rPr>
        <w:t>Table 1</w:t>
      </w:r>
      <w:r w:rsidR="002A0CDB" w:rsidRPr="00734AB3">
        <w:rPr>
          <w:b/>
          <w:bCs/>
        </w:rPr>
        <w:t>, Figure S1, Figure S2</w:t>
      </w:r>
      <w:r w:rsidR="002A0CDB">
        <w:t>)</w:t>
      </w:r>
      <w:r w:rsidR="00C13AEB">
        <w:t xml:space="preserve">.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164C29BE" w:rsidR="009151B9" w:rsidRDefault="009151B9" w:rsidP="009151B9">
      <w:r>
        <w:t xml:space="preserve">Visits </w:t>
      </w:r>
      <w:r w:rsidR="0034629F">
        <w:t>prompted by GAS pharyngitis</w:t>
      </w:r>
      <w:r>
        <w:t xml:space="preserve"> were identified </w:t>
      </w:r>
      <w:r w:rsidR="00BB3915">
        <w:t>using</w:t>
      </w:r>
      <w:r>
        <w:t xml:space="preserve"> codes from the </w:t>
      </w:r>
      <w:r>
        <w:rPr>
          <w:i/>
          <w:iCs/>
        </w:rPr>
        <w:t>International Classification of Diseases, Clinical Modification</w:t>
      </w:r>
      <w:r>
        <w:t xml:space="preserve"> ninth (ICD9) or tenth (ICD10) revision</w:t>
      </w:r>
      <w:r w:rsidR="00F22519">
        <w:t xml:space="preserve"> (</w:t>
      </w:r>
      <w:r w:rsidR="00F22519" w:rsidRPr="003B759E">
        <w:rPr>
          <w:b/>
          <w:bCs/>
        </w:rPr>
        <w:t>Table S1</w:t>
      </w:r>
      <w:r w:rsidR="00F22519">
        <w:t>).</w:t>
      </w:r>
      <w:r>
        <w:fldChar w:fldCharType="begin"/>
      </w:r>
      <w:r w:rsidR="009A71EF">
        <w:instrText xml:space="preserve"> ADDIN ZOTERO_ITEM CSL_CITATION {"citationID":"glVs2Kpl","properties":{"formattedCitation":"\\super 10\\nosupersub{}","plainCitation":"10","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9A71EF" w:rsidRPr="009A71EF">
        <w:rPr>
          <w:rFonts w:ascii="Calibri" w:cs="Calibri"/>
          <w:vertAlign w:val="superscript"/>
        </w:rPr>
        <w:t>10</w:t>
      </w:r>
      <w:r>
        <w:fldChar w:fldCharType="end"/>
      </w:r>
      <w:r>
        <w:t xml:space="preserve"> </w:t>
      </w:r>
      <w:r w:rsidR="00B14455">
        <w:t>G</w:t>
      </w:r>
      <w:r w:rsidR="00AF005D">
        <w:t xml:space="preserve">uidelines </w:t>
      </w:r>
      <w:r w:rsidR="004B729F">
        <w:t>recommend</w:t>
      </w:r>
      <w:r w:rsidR="00AF005D">
        <w:t xml:space="preserve"> GAS pharyngitis diagnosis by a rapid antigen detection test (RADT) or throat culture, rather than by clinical features alone</w:t>
      </w:r>
      <w:r w:rsidR="00B14455">
        <w:t>.</w:t>
      </w:r>
      <w:r w:rsidR="00AF005D">
        <w:fldChar w:fldCharType="begin"/>
      </w:r>
      <w:r w:rsidR="009A71EF">
        <w:instrText xml:space="preserve"> ADDIN ZOTERO_ITEM CSL_CITATION {"citationID":"7susDvEK","properties":{"formattedCitation":"\\super 2,11\\nosupersub{}","plainCitation":"2,11","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instrText>
      </w:r>
      <w:r w:rsidR="00AF005D">
        <w:fldChar w:fldCharType="separate"/>
      </w:r>
      <w:r w:rsidR="009A71EF" w:rsidRPr="009A71EF">
        <w:rPr>
          <w:rFonts w:ascii="Calibri" w:cs="Calibri"/>
          <w:vertAlign w:val="superscript"/>
        </w:rPr>
        <w:t>2,11</w:t>
      </w:r>
      <w:r w:rsidR="00AF005D">
        <w:fldChar w:fldCharType="end"/>
      </w:r>
      <w:r w:rsidR="00AF005D">
        <w:t xml:space="preserve"> </w:t>
      </w:r>
      <w:r w:rsidR="00032633">
        <w:t xml:space="preserve"> </w:t>
      </w:r>
      <w:r>
        <w:t>Visits were</w:t>
      </w:r>
      <w:r w:rsidR="004B729F">
        <w:t xml:space="preserve"> thus</w:t>
      </w:r>
      <w:r>
        <w:t xml:space="preserve"> included if </w:t>
      </w:r>
      <w:r w:rsidR="00894458">
        <w:t xml:space="preserve">a diagnosis code </w:t>
      </w:r>
      <w:r w:rsidR="00E15855">
        <w:t>indicating</w:t>
      </w:r>
      <w:r w:rsidR="00894458">
        <w:t xml:space="preserve"> </w:t>
      </w:r>
      <w:r>
        <w:t xml:space="preserve">GAS pharyngitis was the first or second diagnosis billed for the visit. </w:t>
      </w:r>
    </w:p>
    <w:p w14:paraId="49ACE591" w14:textId="72463F24" w:rsidR="000C6371" w:rsidRPr="00AC7CB4" w:rsidRDefault="000C6371" w:rsidP="009151B9">
      <w:pPr>
        <w:rPr>
          <w:lang w:val="en-GB"/>
        </w:rPr>
      </w:pPr>
    </w:p>
    <w:p w14:paraId="61093C4F" w14:textId="79243B31" w:rsidR="007B1A5A" w:rsidRDefault="00EC7E09" w:rsidP="001D67F7">
      <w:r>
        <w:t>Yearly</w:t>
      </w:r>
      <w:r w:rsidR="001B7C0B">
        <w:t>, quarterly, and monthly</w:t>
      </w:r>
      <w:r>
        <w:t xml:space="preserve"> visits per </w:t>
      </w:r>
      <w:r w:rsidR="00FA3AEB">
        <w:t xml:space="preserve">1,000 </w:t>
      </w:r>
      <w:r w:rsidR="00601C73">
        <w:t>people</w:t>
      </w:r>
      <w:r>
        <w:t xml:space="preserve"> </w:t>
      </w:r>
      <w:r w:rsidR="001D67F7">
        <w:t xml:space="preserve">within </w:t>
      </w:r>
      <w:r w:rsidR="00D22608">
        <w:t>the 4</w:t>
      </w:r>
      <w:r w:rsidR="005F0682">
        <w:t>8</w:t>
      </w:r>
      <w:r w:rsidR="00D22608">
        <w:t xml:space="preserve"> continental U.S. </w:t>
      </w:r>
      <w:r w:rsidR="001D67F7">
        <w:t>state</w:t>
      </w:r>
      <w:r w:rsidR="00D22608">
        <w:t xml:space="preserve">s </w:t>
      </w:r>
      <w:r w:rsidR="005F0682">
        <w:t xml:space="preserve">plus Washington D.C., </w:t>
      </w:r>
      <w:r w:rsidR="00D22608">
        <w:t xml:space="preserve">9 </w:t>
      </w:r>
      <w:r w:rsidR="001D67F7">
        <w:t>subregion</w:t>
      </w:r>
      <w:r w:rsidR="00D22608">
        <w:t>s</w:t>
      </w:r>
      <w:r w:rsidR="001D67F7">
        <w:t xml:space="preserve">, </w:t>
      </w:r>
      <w:r w:rsidR="007B1A5A">
        <w:t>and</w:t>
      </w:r>
      <w:r w:rsidR="001D67F7">
        <w:t xml:space="preserve"> </w:t>
      </w:r>
      <w:r w:rsidR="00D22608">
        <w:t xml:space="preserve">4 </w:t>
      </w:r>
      <w:r w:rsidR="001D67F7">
        <w:t>region</w:t>
      </w:r>
      <w:r w:rsidR="00D22608">
        <w:t>s</w:t>
      </w:r>
      <w:r w:rsidR="001D67F7">
        <w:t xml:space="preserve"> (according to </w:t>
      </w:r>
      <w:r w:rsidR="00761265">
        <w:t>the</w:t>
      </w:r>
      <w:r w:rsidR="001D67F7">
        <w:t xml:space="preserve"> Census R</w:t>
      </w:r>
      <w:r w:rsidR="00761265">
        <w:t>e</w:t>
      </w:r>
      <w:r w:rsidR="001D67F7">
        <w:t>gions and Divisions</w:t>
      </w:r>
      <w:r w:rsidR="00761265">
        <w:t xml:space="preserve"> of </w:t>
      </w:r>
      <w:r w:rsidR="00761265">
        <w:lastRenderedPageBreak/>
        <w:t>the United States</w:t>
      </w:r>
      <w:r w:rsidR="001D67F7">
        <w:t xml:space="preserve">, </w:t>
      </w:r>
      <w:r w:rsidR="001D67F7" w:rsidRPr="003B759E">
        <w:rPr>
          <w:b/>
          <w:bCs/>
        </w:rPr>
        <w:t>Tables S2 and S3</w:t>
      </w:r>
      <w:r w:rsidR="001D67F7">
        <w:t>)</w:t>
      </w:r>
      <w:r w:rsidR="00761265">
        <w:fldChar w:fldCharType="begin"/>
      </w:r>
      <w:r w:rsidR="009A71EF">
        <w:instrText xml:space="preserve"> ADDIN ZOTERO_ITEM CSL_CITATION {"citationID":"pj4SYvZd","properties":{"formattedCitation":"\\super 12\\nosupersub{}","plainCitation":"12","noteIndex":0},"citationItems":[{"id":1601,"uris":["http://zotero.org/users/4318844/items/782J4SBE"],"itemData":{"id":1601,"type":"document","abstract":"https://www2.census.gov/geo/pdfs/maps-data/maps/reference/us_regdiv.pdf","publisher":"U.S. Department of Commerce, Economics and Statistics Administration, U.S. Census Bureau","title":"Census Regions and Divisions of the United States","URL":"https://www2.census.gov/geo/pdfs/maps-data/maps/reference/us_regdiv.pdf"}}],"schema":"https://github.com/citation-style-language/schema/raw/master/csl-citation.json"} </w:instrText>
      </w:r>
      <w:r w:rsidR="00761265">
        <w:fldChar w:fldCharType="separate"/>
      </w:r>
      <w:r w:rsidR="009A71EF" w:rsidRPr="009A71EF">
        <w:rPr>
          <w:rFonts w:ascii="Calibri" w:cs="Calibri"/>
          <w:vertAlign w:val="superscript"/>
        </w:rPr>
        <w:t>12</w:t>
      </w:r>
      <w:r w:rsidR="00761265">
        <w:fldChar w:fldCharType="end"/>
      </w:r>
      <w:r w:rsidR="001D67F7">
        <w:t xml:space="preserve"> </w:t>
      </w:r>
      <w:r>
        <w:t>were calculated by dividing the number of visits in t</w:t>
      </w:r>
      <w:r w:rsidR="001B7C0B">
        <w:t>he respective time period</w:t>
      </w:r>
      <w:r>
        <w:t xml:space="preserve"> by the number of </w:t>
      </w:r>
      <w:r w:rsidR="00601C73">
        <w:t>people</w:t>
      </w:r>
      <w:r w:rsidR="008D4AFC">
        <w:t xml:space="preserve"> enrolled</w:t>
      </w:r>
      <w:r>
        <w:t xml:space="preserve"> during that </w:t>
      </w:r>
      <w:r w:rsidR="001B7C0B">
        <w:t>period</w:t>
      </w:r>
      <w:r w:rsidR="001D67F7">
        <w:t xml:space="preserve"> in the respective geographic division</w:t>
      </w:r>
      <w:r w:rsidR="00D318A3">
        <w:t xml:space="preserve"> and multiplying by 1,000</w:t>
      </w:r>
      <w:r>
        <w:t>.</w:t>
      </w:r>
      <w:r w:rsidR="001D67F7">
        <w:t xml:space="preserve"> There was no clear secular trend in visits across years (</w:t>
      </w:r>
      <w:r w:rsidR="001D67F7" w:rsidRPr="003B759E">
        <w:rPr>
          <w:b/>
          <w:bCs/>
        </w:rPr>
        <w:t>Figure S</w:t>
      </w:r>
      <w:r w:rsidR="00222C02">
        <w:rPr>
          <w:b/>
          <w:bCs/>
        </w:rPr>
        <w:t>3</w:t>
      </w:r>
      <w:r w:rsidR="001D67F7">
        <w:t xml:space="preserve">), and thus visits were averaged across all 9 years of observation and 95% confidence intervals were calculated under the assumption of normally distributed errors. </w:t>
      </w:r>
      <w:r w:rsidR="00C13AEB">
        <w:t>There were no clear differences in age distributions by region</w:t>
      </w:r>
      <w:r w:rsidR="009375E9">
        <w:t>;</w:t>
      </w:r>
      <w:r w:rsidR="00C13AEB">
        <w:t xml:space="preserve"> </w:t>
      </w:r>
      <w:r w:rsidR="009375E9">
        <w:t xml:space="preserve">consequently, </w:t>
      </w:r>
      <w:r w:rsidR="00C13AEB">
        <w:t>visits from all ages were included</w:t>
      </w:r>
      <w:r w:rsidR="005D16B6">
        <w:t xml:space="preserve"> </w:t>
      </w:r>
      <w:r w:rsidR="006401EE">
        <w:t xml:space="preserve">unless otherwise specified </w:t>
      </w:r>
      <w:r w:rsidR="005D16B6">
        <w:t>(</w:t>
      </w:r>
      <w:r w:rsidR="005D16B6" w:rsidRPr="003B759E">
        <w:rPr>
          <w:b/>
          <w:bCs/>
        </w:rPr>
        <w:t>Figure S2</w:t>
      </w:r>
      <w:r w:rsidR="00182521">
        <w:t>).</w:t>
      </w:r>
      <w:r w:rsidR="00C13AEB">
        <w:t xml:space="preserve"> </w:t>
      </w:r>
    </w:p>
    <w:p w14:paraId="5D0C6121" w14:textId="77777777" w:rsidR="007B1A5A" w:rsidRPr="00EC7E09" w:rsidRDefault="007B1A5A" w:rsidP="001D67F7">
      <w:pPr>
        <w:rPr>
          <w:b/>
          <w:bCs/>
        </w:rPr>
      </w:pPr>
    </w:p>
    <w:p w14:paraId="37981D0B" w14:textId="02EA213D" w:rsidR="00EC7E09" w:rsidRDefault="00C84658" w:rsidP="00EC7E09">
      <w:r>
        <w:t>To</w:t>
      </w:r>
      <w:r w:rsidRPr="005A35FA">
        <w:t xml:space="preserve"> account for potential </w:t>
      </w:r>
      <w:r w:rsidR="004843B4">
        <w:t>differences</w:t>
      </w:r>
      <w:r w:rsidRPr="005A35FA">
        <w:t xml:space="preserve"> </w:t>
      </w:r>
      <w:r w:rsidR="006E79AF">
        <w:t>between</w:t>
      </w:r>
      <w:r w:rsidRPr="005A35FA">
        <w:t xml:space="preserve"> the age and sex distribution </w:t>
      </w:r>
      <w:r w:rsidR="0028472D">
        <w:t>of</w:t>
      </w:r>
      <w:r w:rsidRPr="005A35FA">
        <w:t xml:space="preserve"> the </w:t>
      </w:r>
      <w:proofErr w:type="spellStart"/>
      <w:r w:rsidR="0028472D" w:rsidRPr="005A35FA">
        <w:t>MarketScan</w:t>
      </w:r>
      <w:proofErr w:type="spellEnd"/>
      <w:r w:rsidR="0028472D" w:rsidRPr="005A35FA">
        <w:t xml:space="preserve"> data</w:t>
      </w:r>
      <w:r w:rsidRPr="005A35FA">
        <w:t xml:space="preserve"> and the </w:t>
      </w:r>
      <w:r w:rsidR="004843B4">
        <w:t>general population,</w:t>
      </w:r>
      <w:r>
        <w:t xml:space="preserve"> v</w:t>
      </w:r>
      <w:r w:rsidR="005A35FA">
        <w:t>isit</w:t>
      </w:r>
      <w:r w:rsidR="007A4332">
        <w:t xml:space="preserve"> counts</w:t>
      </w:r>
      <w:r w:rsidR="0028472D">
        <w:t xml:space="preserve"> </w:t>
      </w:r>
      <w:r w:rsidR="005A35FA" w:rsidRPr="005A35FA">
        <w:t xml:space="preserve">were </w:t>
      </w:r>
      <w:r w:rsidR="00BC406C">
        <w:t>weighted</w:t>
      </w:r>
      <w:r w:rsidR="005A35FA" w:rsidRPr="005A35FA">
        <w:t xml:space="preserve"> b</w:t>
      </w:r>
      <w:r w:rsidR="00BC406C">
        <w:t>y</w:t>
      </w:r>
      <w:r w:rsidR="005A35FA" w:rsidRPr="005A35FA">
        <w:t xml:space="preserve"> the</w:t>
      </w:r>
      <w:r w:rsidR="004843B4">
        <w:t>ir</w:t>
      </w:r>
      <w:r w:rsidR="005A35FA" w:rsidRPr="005A35FA">
        <w:t xml:space="preserve"> </w:t>
      </w:r>
      <w:r w:rsidR="0028472D">
        <w:t xml:space="preserve">census-determined </w:t>
      </w:r>
      <w:r w:rsidR="005A35FA" w:rsidRPr="005A35FA">
        <w:t>proportion of the population</w:t>
      </w:r>
      <w:r>
        <w:t>.</w:t>
      </w:r>
      <w:r w:rsidR="0006252F">
        <w:t xml:space="preserve"> </w:t>
      </w:r>
      <w:r w:rsidR="007A4332">
        <w:t xml:space="preserve">State-level population counts were obtained from the 2011-2015 American Community Survey and accessed using the </w:t>
      </w:r>
      <w:proofErr w:type="spellStart"/>
      <w:r w:rsidR="007A4332">
        <w:t>tidycensus</w:t>
      </w:r>
      <w:proofErr w:type="spellEnd"/>
      <w:r w:rsidR="007A4332">
        <w:t xml:space="preserve"> R package</w:t>
      </w:r>
      <w:r w:rsidR="002C1B49">
        <w:fldChar w:fldCharType="begin"/>
      </w:r>
      <w:r w:rsidR="009A71EF">
        <w:instrText xml:space="preserve"> ADDIN ZOTERO_ITEM CSL_CITATION {"citationID":"1woQ3GAx","properties":{"formattedCitation":"\\super 13\\nosupersub{}","plainCitation":"13","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9A71EF" w:rsidRPr="009A71EF">
        <w:rPr>
          <w:rFonts w:ascii="Calibri" w:cs="Calibri"/>
          <w:vertAlign w:val="superscript"/>
        </w:rPr>
        <w:t>13</w:t>
      </w:r>
      <w:r w:rsidR="002C1B49">
        <w:fldChar w:fldCharType="end"/>
      </w:r>
      <w:r w:rsidR="007A4332">
        <w:t>.</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Regional Significance Testing</w:t>
      </w:r>
    </w:p>
    <w:p w14:paraId="449DAB8E" w14:textId="11DA3C10" w:rsidR="00771374" w:rsidRDefault="00B37951">
      <w:r>
        <w:t xml:space="preserve">To assess </w:t>
      </w:r>
      <w:r w:rsidR="0081695B">
        <w:t xml:space="preserve">regional </w:t>
      </w:r>
      <w:r>
        <w:t>differences in visit</w:t>
      </w:r>
      <w:r w:rsidR="00F86356">
        <w:t>s</w:t>
      </w:r>
      <w:r>
        <w:t xml:space="preserve">, </w:t>
      </w:r>
      <w:r w:rsidR="00FB4778">
        <w:t xml:space="preserve">yearly </w:t>
      </w:r>
      <w:r w:rsidR="003740A9">
        <w:t xml:space="preserve">visits per </w:t>
      </w:r>
      <w:r w:rsidR="007B1A5A">
        <w:t xml:space="preserve">person </w:t>
      </w:r>
      <w:r w:rsidR="003740A9">
        <w:t>in each region were compared using Welch’s two sample t-test</w:t>
      </w:r>
      <w:r w:rsidR="004F6C3C">
        <w:t xml:space="preserve">. </w:t>
      </w:r>
      <w:r w:rsidR="00C46A38">
        <w:t>To assess difference</w:t>
      </w:r>
      <w:r w:rsidR="00485BF9">
        <w:t>s</w:t>
      </w:r>
      <w:r w:rsidR="00C46A38">
        <w:t xml:space="preserve"> in </w:t>
      </w:r>
      <w:r w:rsidR="00941766">
        <w:t>GAS visit</w:t>
      </w:r>
      <w:r w:rsidR="003C0C48">
        <w:t xml:space="preserve"> seasonality</w:t>
      </w:r>
      <w:r w:rsidR="003C0C48" w:rsidDel="003C0C48">
        <w:t xml:space="preserve"> </w:t>
      </w:r>
      <w:r w:rsidR="00EE7F23">
        <w:t>a</w:t>
      </w:r>
      <w:r w:rsidR="00F40504">
        <w:t>c</w:t>
      </w:r>
      <w:r w:rsidR="00EE7F23">
        <w:t>ross regions</w:t>
      </w:r>
      <w:r w:rsidR="00941766">
        <w:t xml:space="preserve">, </w:t>
      </w:r>
      <w:r w:rsidR="003740A9">
        <w:t>v</w:t>
      </w:r>
      <w:r w:rsidR="00814D91">
        <w:t>isits in each region and month were compared to all other regions in that month using Welch’s two sample t-tes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6102807F" w14:textId="77777777" w:rsidR="00003D71" w:rsidRPr="00771374" w:rsidRDefault="00003D71"/>
    <w:p w14:paraId="3B5906C0" w14:textId="5E7BFB5E" w:rsidR="0094581F" w:rsidRPr="0094581F" w:rsidRDefault="0094581F">
      <w:pPr>
        <w:rPr>
          <w:i/>
          <w:iCs/>
        </w:rPr>
      </w:pPr>
      <w:r>
        <w:rPr>
          <w:i/>
          <w:iCs/>
        </w:rPr>
        <w:t>Seasonal Modeling</w:t>
      </w:r>
    </w:p>
    <w:p w14:paraId="69931C82" w14:textId="22FF502F" w:rsidR="00BE2C85" w:rsidRDefault="00BE2C85">
      <w:r>
        <w:t>To characterize the seasonality in GAS pharyngitis visit</w:t>
      </w:r>
      <w:r w:rsidR="003A6AE6">
        <w:t xml:space="preserve">s </w:t>
      </w:r>
      <w:r>
        <w:t xml:space="preserve">by state or </w:t>
      </w:r>
      <w:r w:rsidR="000403AB">
        <w:t>region</w:t>
      </w:r>
      <w:r>
        <w:t xml:space="preserve">, </w:t>
      </w:r>
      <w:r w:rsidR="00B57635">
        <w:t xml:space="preserve">we fit sinusoids to </w:t>
      </w:r>
      <w:r>
        <w:t xml:space="preserve">data from </w:t>
      </w:r>
      <w:r w:rsidR="003D58E8">
        <w:t>the</w:t>
      </w:r>
      <w:r>
        <w:t xml:space="preserve"> 9 years of observation using nonlinear least squares regression. Trends were </w:t>
      </w:r>
      <w:r w:rsidR="00AD0785">
        <w:t>modelled</w:t>
      </w:r>
      <w:r w:rsidR="000517C0">
        <w:t xml:space="preserve"> </w:t>
      </w:r>
      <w:r w:rsidR="00AD0785">
        <w:t>using</w:t>
      </w:r>
      <w:r w:rsidR="00D92239">
        <w:t xml:space="preserve"> </w:t>
      </w:r>
      <w:r>
        <w:t xml:space="preserve">the following </w:t>
      </w:r>
      <w:r w:rsidR="00E21410">
        <w:t>e</w:t>
      </w:r>
      <w:r w:rsidR="00F559D9">
        <w:t>quation</w:t>
      </w:r>
      <w:r>
        <w:t>:</w:t>
      </w:r>
    </w:p>
    <w:p w14:paraId="1161E73B" w14:textId="1436F653" w:rsidR="0073008D" w:rsidRPr="007272E4" w:rsidRDefault="00000000" w:rsidP="0073008D">
      <w:pPr>
        <w:jc w:val="cente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m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m-</m:t>
                      </m:r>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i/>
                </w:rPr>
                <w:sym w:font="Symbol" w:char="F065"/>
              </m:r>
            </m:e>
            <m:sub>
              <m:r>
                <w:rPr>
                  <w:rFonts w:ascii="Cambria Math" w:eastAsiaTheme="minorEastAsia" w:hAnsi="Cambria Math"/>
                </w:rPr>
                <m:t>imy</m:t>
              </m:r>
            </m:sub>
          </m:sSub>
        </m:oMath>
      </m:oMathPara>
    </w:p>
    <w:p w14:paraId="24BCCC34" w14:textId="25865119"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y</m:t>
            </m:r>
          </m:sub>
        </m:sSub>
      </m:oMath>
      <w:r w:rsidR="003D58E8">
        <w:rPr>
          <w:rFonts w:eastAsiaTheme="minorEastAsia"/>
        </w:rPr>
        <w:t xml:space="preserve"> </w:t>
      </w:r>
      <w:r w:rsidR="00E95F5E">
        <w:t xml:space="preserve">is </w:t>
      </w:r>
      <w:r w:rsidR="00BE2C85">
        <w:t xml:space="preserve">the number of visits per </w:t>
      </w:r>
      <w:r w:rsidR="006F5D0B">
        <w:t xml:space="preserve">1000 </w:t>
      </w:r>
      <w:r w:rsidR="00601C73">
        <w:t>people</w:t>
      </w:r>
      <w:r w:rsidR="003D58E8">
        <w:t xml:space="preserve"> in state or region</w:t>
      </w:r>
      <w:r w:rsidR="00A05A33">
        <w:t xml:space="preserve"> </w:t>
      </w:r>
      <w:proofErr w:type="spellStart"/>
      <w:r w:rsidR="00A05A33">
        <w:rPr>
          <w:i/>
          <w:iCs/>
        </w:rPr>
        <w:t>i</w:t>
      </w:r>
      <w:proofErr w:type="spellEnd"/>
      <w:r w:rsidR="004571B1">
        <w:rPr>
          <w:i/>
          <w:iCs/>
        </w:rPr>
        <w:t xml:space="preserve"> </w:t>
      </w:r>
      <w:r w:rsidR="001D471D">
        <w:t xml:space="preserve">in month </w:t>
      </w:r>
      <w:r w:rsidR="001D471D" w:rsidRPr="001D5D71">
        <w:rPr>
          <w:i/>
          <w:iCs/>
        </w:rPr>
        <w:t>m</w:t>
      </w:r>
      <w:r w:rsidR="001D471D">
        <w:t xml:space="preserve"> of year </w:t>
      </w:r>
      <w:r w:rsidR="001D471D">
        <w:rPr>
          <w:i/>
          <w:iCs/>
        </w:rPr>
        <w:t>y</w:t>
      </w:r>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w:t>
      </w:r>
      <w:r w:rsidR="002D0259">
        <w:t xml:space="preserve"> per </w:t>
      </w:r>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r>
          <w:rPr>
            <w:rFonts w:ascii="Cambria Math" w:hAnsi="Cambria Math"/>
          </w:rPr>
          <m:t>m</m:t>
        </m:r>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r w:rsidR="002D0259">
        <w:rPr>
          <w:rFonts w:eastAsiaTheme="minorEastAsia"/>
        </w:rPr>
        <w:t xml:space="preserve"> per </w:t>
      </w:r>
      <w:r w:rsidR="009F34AD">
        <w:rPr>
          <w:rFonts w:eastAsiaTheme="minorEastAsia"/>
        </w:rPr>
        <w:t xml:space="preserve">1000 people in location </w:t>
      </w:r>
      <w:proofErr w:type="spellStart"/>
      <w:r w:rsidR="009F34AD">
        <w:rPr>
          <w:rFonts w:eastAsiaTheme="minorEastAsia"/>
          <w:i/>
          <w:iCs/>
        </w:rPr>
        <w:t>i</w:t>
      </w:r>
      <w:proofErr w:type="spellEnd"/>
      <w:r w:rsidR="009F34AD">
        <w:rPr>
          <w:rFonts w:eastAsiaTheme="minorEastAsia"/>
        </w:rPr>
        <w:t>)</w:t>
      </w:r>
      <w:r w:rsidR="0026096A">
        <w:rPr>
          <w:rFonts w:eastAsiaTheme="minorEastAsia"/>
        </w:rPr>
        <w:t xml:space="preserve">, and </w:t>
      </w:r>
      <w:r w:rsidR="0026096A" w:rsidRPr="007272E4">
        <w:rPr>
          <w:rFonts w:eastAsiaTheme="minorEastAsia"/>
          <w:i/>
          <w:iCs/>
        </w:rPr>
        <w:sym w:font="Symbol" w:char="F065"/>
      </w:r>
      <w:proofErr w:type="spellStart"/>
      <w:r w:rsidR="0026096A" w:rsidRPr="007272E4">
        <w:rPr>
          <w:rFonts w:eastAsiaTheme="minorEastAsia"/>
          <w:i/>
          <w:iCs/>
          <w:vertAlign w:val="subscript"/>
        </w:rPr>
        <w:t>i</w:t>
      </w:r>
      <w:r w:rsidR="005720C6">
        <w:rPr>
          <w:rFonts w:eastAsiaTheme="minorEastAsia"/>
          <w:i/>
          <w:iCs/>
          <w:vertAlign w:val="subscript"/>
        </w:rPr>
        <w:t>my</w:t>
      </w:r>
      <w:proofErr w:type="spellEnd"/>
      <w:r w:rsidR="0026096A">
        <w:rPr>
          <w:rFonts w:eastAsiaTheme="minorEastAsia"/>
        </w:rPr>
        <w:t xml:space="preserve"> </w:t>
      </w:r>
      <w:r w:rsidR="008C4382">
        <w:rPr>
          <w:rFonts w:eastAsiaTheme="minorEastAsia"/>
        </w:rPr>
        <w:t xml:space="preserve">~ Normal(0, </w:t>
      </w:r>
      <w:r w:rsidR="008C4382" w:rsidRPr="007272E4">
        <w:rPr>
          <w:rFonts w:eastAsiaTheme="minorEastAsia"/>
          <w:i/>
          <w:iCs/>
        </w:rPr>
        <w:sym w:font="Symbol" w:char="F073"/>
      </w:r>
      <w:r w:rsidR="008C4382" w:rsidRPr="007272E4">
        <w:rPr>
          <w:rFonts w:eastAsiaTheme="minorEastAsia"/>
          <w:i/>
          <w:iCs/>
          <w:vertAlign w:val="superscript"/>
        </w:rPr>
        <w:t>2</w:t>
      </w:r>
      <w:r w:rsidR="008C4382">
        <w:rPr>
          <w:rFonts w:eastAsiaTheme="minorEastAsia"/>
        </w:rPr>
        <w:t xml:space="preserve">) is a noise term </w:t>
      </w:r>
      <w:r w:rsidR="00E73E56">
        <w:rPr>
          <w:rFonts w:eastAsiaTheme="minorEastAsia"/>
        </w:rPr>
        <w:t>capturing</w:t>
      </w:r>
      <w:r w:rsidR="008C4382">
        <w:rPr>
          <w:rFonts w:eastAsiaTheme="minorEastAsia"/>
        </w:rPr>
        <w:t xml:space="preserve"> the </w:t>
      </w:r>
      <w:r w:rsidR="00E73E56">
        <w:rPr>
          <w:rFonts w:eastAsiaTheme="minorEastAsia"/>
        </w:rPr>
        <w:t xml:space="preserve">random </w:t>
      </w:r>
      <w:r w:rsidR="008C4382">
        <w:rPr>
          <w:rFonts w:eastAsiaTheme="minorEastAsia"/>
        </w:rPr>
        <w:t>deviation of the observation from the model-predicted trend</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691283">
        <w:rPr>
          <w:rFonts w:eastAsiaTheme="minorEastAsia"/>
        </w:rPr>
        <w:t>Estimates of</w:t>
      </w:r>
      <w:r w:rsidR="009344B7">
        <w:rPr>
          <w:rFonts w:eastAsiaTheme="minorEastAsia"/>
        </w:rPr>
        <w:t xml:space="preserve"> the </w:t>
      </w:r>
      <w:r w:rsidR="00234845">
        <w:rPr>
          <w:rFonts w:eastAsiaTheme="minorEastAsia"/>
        </w:rPr>
        <w:t xml:space="preserve">amplitude, phase, and offset were 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hal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r w:rsidR="00C47673">
        <w:rPr>
          <w:rFonts w:eastAsiaTheme="minorEastAsia"/>
        </w:rPr>
        <w:t>Confidence regions for sinusoid predictions were calculated via bootstrapping (</w:t>
      </w:r>
      <w:r w:rsidR="00732C7A">
        <w:rPr>
          <w:rFonts w:eastAsiaTheme="minorEastAsia"/>
        </w:rPr>
        <w:t xml:space="preserve">details in </w:t>
      </w:r>
      <w:r w:rsidR="00C47673">
        <w:rPr>
          <w:rFonts w:eastAsiaTheme="minorEastAsia"/>
        </w:rPr>
        <w:t xml:space="preserve">supplemental text). </w:t>
      </w:r>
    </w:p>
    <w:p w14:paraId="29136B06" w14:textId="77777777" w:rsidR="00ED4202" w:rsidRDefault="00ED4202"/>
    <w:p w14:paraId="6F2FB07F" w14:textId="5D5D914F" w:rsidR="00ED4202" w:rsidRDefault="00501975">
      <w:pPr>
        <w:rPr>
          <w:i/>
          <w:iCs/>
        </w:rPr>
      </w:pPr>
      <w:r>
        <w:rPr>
          <w:i/>
          <w:iCs/>
        </w:rPr>
        <w:t>Geographic</w:t>
      </w:r>
      <w:r w:rsidR="00E040AA">
        <w:rPr>
          <w:i/>
          <w:iCs/>
        </w:rPr>
        <w:t xml:space="preserve"> Patterns</w:t>
      </w:r>
    </w:p>
    <w:p w14:paraId="15DADDA3" w14:textId="047A2692" w:rsidR="009E0E8F" w:rsidRDefault="00857426">
      <w:r>
        <w:lastRenderedPageBreak/>
        <w:t xml:space="preserve">Population-weighted state centroids from 2010 </w:t>
      </w:r>
      <w:r w:rsidR="0057309D">
        <w:t xml:space="preserve">(calculated by the U.S. Census Bureau) </w:t>
      </w:r>
      <w:r>
        <w:t xml:space="preserve">were extracted from the </w:t>
      </w:r>
      <w:proofErr w:type="spellStart"/>
      <w:r>
        <w:t>USpopcenters</w:t>
      </w:r>
      <w:proofErr w:type="spellEnd"/>
      <w:r>
        <w:t xml:space="preserve"> R package.</w:t>
      </w:r>
      <w:r w:rsidR="00A40415">
        <w:fldChar w:fldCharType="begin"/>
      </w:r>
      <w:r w:rsidR="009A71EF">
        <w:instrText xml:space="preserve"> ADDIN ZOTERO_ITEM CSL_CITATION {"citationID":"4K82pSUm","properties":{"formattedCitation":"\\super 14,15\\nosupersub{}","plainCitation":"14,15","noteIndex":0},"citationItems":[{"id":1323,"uris":["http://zotero.org/users/4318844/items/C2MDEGU4"],"itemData":{"id":1323,"type":"software","abstract":"Centers of population (centroid) data for census areas in the United States.","license":"CC0","source":"R-Packages","title":"USpopcenters: United States Centers of Population (Centroids)","title-short":"USpopcenters","URL":"https://cran.r-project.org/web/packages/USpopcenters/index.html","version":"0.2.0","author":[{"family":"Krieger","given":"Nik"}],"accessed":{"date-parts":[["2023",7,12]]},"issued":{"date-parts":[["2023",4,25]]}}},{"id":1598,"uris":["http://zotero.org/users/4318844/items/NND9QFNE"],"itemData":{"id":1598,"type":"webpage","abstract":"Information about the mean and median centers of population for the 2020 Census, 2010 Census and Census 2000.","container-title":"Census.gov","note":"section: Government","title":"Centers of Population","URL":"https://www.census.gov/geographies/reference-files/time-series/geo/centers-population.html","author":[{"family":"Bureau","given":"US Census"}],"accessed":{"date-parts":[["2023",9,8]]}}}],"schema":"https://github.com/citation-style-language/schema/raw/master/csl-citation.json"} </w:instrText>
      </w:r>
      <w:r w:rsidR="00A40415">
        <w:fldChar w:fldCharType="separate"/>
      </w:r>
      <w:r w:rsidR="009A71EF" w:rsidRPr="009A71EF">
        <w:rPr>
          <w:rFonts w:ascii="Calibri" w:cs="Calibri"/>
          <w:vertAlign w:val="superscript"/>
        </w:rPr>
        <w:t>14,15</w:t>
      </w:r>
      <w:r w:rsidR="00A40415">
        <w:fldChar w:fldCharType="end"/>
      </w:r>
      <w:r>
        <w:t xml:space="preserve"> </w:t>
      </w:r>
      <w:r w:rsidR="00F60B9E">
        <w:t>We calculated s</w:t>
      </w:r>
      <w:r>
        <w:t>ubregion centroids using a population-weighted average of the state centroid</w:t>
      </w:r>
      <w:r w:rsidR="003A6AE6">
        <w:t>. For t</w:t>
      </w:r>
      <w:r>
        <w:t>he reference point</w:t>
      </w:r>
      <w:r w:rsidR="003A6AE6">
        <w:t xml:space="preserve">, we used the </w:t>
      </w:r>
      <w:r>
        <w:t>population</w:t>
      </w:r>
      <w:r w:rsidR="006C1036">
        <w:t>-</w:t>
      </w:r>
      <w:r>
        <w:t xml:space="preserve">weighted average between the East </w:t>
      </w:r>
      <w:r w:rsidR="00D22608">
        <w:t xml:space="preserve">South Central </w:t>
      </w:r>
      <w:r>
        <w:t xml:space="preserve">and West </w:t>
      </w:r>
      <w:proofErr w:type="gramStart"/>
      <w:r>
        <w:t>South Central</w:t>
      </w:r>
      <w:proofErr w:type="gramEnd"/>
      <w:r>
        <w:t xml:space="preserve"> subregions, </w:t>
      </w:r>
      <w:r w:rsidR="003A6AE6">
        <w:t xml:space="preserve">since </w:t>
      </w:r>
      <w:r>
        <w:t>their sinusoid phase</w:t>
      </w:r>
      <w:r w:rsidR="00CB0A47">
        <w:t>s</w:t>
      </w:r>
      <w:r w:rsidR="001A5D70">
        <w:t xml:space="preserve"> </w:t>
      </w:r>
      <w:r w:rsidR="001B1042">
        <w:t>had</w:t>
      </w:r>
      <w:r w:rsidR="001A5D70">
        <w:t xml:space="preserve"> the earliest </w:t>
      </w:r>
      <w:r w:rsidR="00697FC2">
        <w:t xml:space="preserve">subregional </w:t>
      </w:r>
      <w:r w:rsidR="001B1042">
        <w:t xml:space="preserve">peaks </w:t>
      </w:r>
      <w:r w:rsidR="003A6AE6">
        <w:t>and were similar</w:t>
      </w:r>
      <w:r>
        <w:t xml:space="preserve">. </w:t>
      </w:r>
      <w:r w:rsidR="00F60B9E">
        <w:t xml:space="preserve">We </w:t>
      </w:r>
      <w:r w:rsidR="00434829">
        <w:t xml:space="preserve">calculated </w:t>
      </w:r>
      <w:r w:rsidR="00F60B9E">
        <w:t xml:space="preserve">the </w:t>
      </w:r>
      <w:r w:rsidR="00913239">
        <w:t>Euclidean distance from the reference point to</w:t>
      </w:r>
      <w:r w:rsidR="002D44B6">
        <w:t xml:space="preserve"> </w:t>
      </w:r>
      <w:r w:rsidR="00732C7A">
        <w:t xml:space="preserve">each state or subregion </w:t>
      </w:r>
      <w:r w:rsidR="002D44B6">
        <w:t>centroid</w:t>
      </w:r>
      <w:r w:rsidR="00913239">
        <w:t xml:space="preserve">. </w:t>
      </w:r>
      <w:r w:rsidR="00F87E6D">
        <w:t>We correlated t</w:t>
      </w:r>
      <w:r w:rsidR="00913239">
        <w:t>he vector of distances for each state or subregion to the vector of sinusoid phases, representing peak timing, for each state or subregion using Pearson’s correlation coefficient.</w:t>
      </w:r>
    </w:p>
    <w:p w14:paraId="6A7C07C0" w14:textId="77777777" w:rsidR="00020B3C" w:rsidRDefault="00020B3C"/>
    <w:p w14:paraId="1740D332" w14:textId="086FCD1F" w:rsidR="009E0E8F" w:rsidRDefault="009E0E8F">
      <w:pPr>
        <w:rPr>
          <w:i/>
          <w:iCs/>
        </w:rPr>
      </w:pPr>
      <w:r>
        <w:rPr>
          <w:i/>
          <w:iCs/>
        </w:rPr>
        <w:t>School Start Time Correlation</w:t>
      </w:r>
    </w:p>
    <w:p w14:paraId="2D46A0F1" w14:textId="2C8566DE" w:rsidR="00876021" w:rsidRDefault="00473755">
      <w:r>
        <w:t xml:space="preserve">Data on 2019 school start dates </w:t>
      </w:r>
      <w:r w:rsidR="00697FC2">
        <w:t xml:space="preserve">were </w:t>
      </w:r>
      <w:r w:rsidR="00267D57">
        <w:t>obtained from the</w:t>
      </w:r>
      <w:r>
        <w:t xml:space="preserve"> Pew Research Center.</w:t>
      </w:r>
      <w:r w:rsidR="00782D8D">
        <w:fldChar w:fldCharType="begin"/>
      </w:r>
      <w:r w:rsidR="00470F71">
        <w:instrText xml:space="preserve"> ADDIN ZOTERO_ITEM CSL_CITATION {"citationID":"o8q2Cgab","properties":{"formattedCitation":"\\super 16\\nosupersub{}","plainCitation":"16","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eb.archive.org/web/20230804071907/https:/www.pewresearch.org/short-reads/2019/08/14/back-to-school-dates-u-s/","author":[{"literal":"Drew DeSilver"}],"accessed":{"date-parts":[["2023",6,26]]},"issued":{"date-parts":[["2019",8,14]]}}}],"schema":"https://github.com/citation-style-language/schema/raw/master/csl-citation.json"} </w:instrText>
      </w:r>
      <w:r w:rsidR="00782D8D">
        <w:fldChar w:fldCharType="separate"/>
      </w:r>
      <w:r w:rsidR="009A71EF" w:rsidRPr="009A71EF">
        <w:rPr>
          <w:rFonts w:ascii="Calibri" w:cs="Calibri"/>
          <w:vertAlign w:val="superscript"/>
        </w:rPr>
        <w:t>16</w:t>
      </w:r>
      <w:r w:rsidR="00782D8D">
        <w:fldChar w:fldCharType="end"/>
      </w:r>
      <w:r>
        <w:t xml:space="preserve"> This dataset </w:t>
      </w:r>
      <w:r w:rsidR="00F22E92">
        <w:t xml:space="preserve">contains </w:t>
      </w:r>
      <w:r>
        <w:t xml:space="preserve">a 509-district sample of the &gt;13,000 public school districts in the </w:t>
      </w:r>
      <w:r w:rsidR="00267D57">
        <w:t>U</w:t>
      </w:r>
      <w:r w:rsidR="00BF6C7A">
        <w:t>.</w:t>
      </w:r>
      <w:r w:rsidR="00267D57">
        <w:t>S</w:t>
      </w:r>
      <w:r w:rsidR="00BF6C7A">
        <w:t>.</w:t>
      </w:r>
      <w:r>
        <w:t>, includ</w:t>
      </w:r>
      <w:r w:rsidR="00A6698C">
        <w:t>ing</w:t>
      </w:r>
      <w:r>
        <w:t xml:space="preserve"> the 10 largest school districts in </w:t>
      </w:r>
      <w:r w:rsidR="00D22608">
        <w:t>states with at least 10</w:t>
      </w:r>
      <w:r>
        <w:t>, and the 100 largest school districts in the country</w:t>
      </w:r>
      <w:r w:rsidR="00E453CA">
        <w:t>,</w:t>
      </w:r>
      <w:r>
        <w:t xml:space="preserve"> represent</w:t>
      </w:r>
      <w:r w:rsidR="00E453CA">
        <w:t xml:space="preserve">ing </w:t>
      </w:r>
      <w:r>
        <w:t xml:space="preserve">an estimated 36% of </w:t>
      </w:r>
      <w:r w:rsidR="006070A3">
        <w:t>public-school</w:t>
      </w:r>
      <w:r>
        <w:t xml:space="preserve"> students. </w:t>
      </w:r>
      <w:r w:rsidR="002871B0">
        <w:t xml:space="preserve">We </w:t>
      </w:r>
      <w:r>
        <w:t xml:space="preserve">filtered </w:t>
      </w:r>
      <w:r w:rsidR="002871B0">
        <w:t xml:space="preserve">the data </w:t>
      </w:r>
      <w:r>
        <w:t xml:space="preserve">to </w:t>
      </w:r>
      <w:r w:rsidR="00691283">
        <w:t xml:space="preserve">only </w:t>
      </w:r>
      <w:r>
        <w:t xml:space="preserve">continental U.S. states, </w:t>
      </w:r>
      <w:r w:rsidR="00267D57">
        <w:t xml:space="preserve">yielding </w:t>
      </w:r>
      <w:r>
        <w:t xml:space="preserve">497 school districts. School districts were </w:t>
      </w:r>
      <w:r w:rsidR="00020B3C">
        <w:t xml:space="preserve">grouped </w:t>
      </w:r>
      <w:r w:rsidR="00B85CC0">
        <w:t>by</w:t>
      </w:r>
      <w:r w:rsidR="00876021">
        <w:t xml:space="preserve"> state and </w:t>
      </w:r>
      <w:r>
        <w:t xml:space="preserve">subregion. </w:t>
      </w:r>
      <w:r w:rsidR="00595475">
        <w:t xml:space="preserve">We calculated the </w:t>
      </w:r>
      <w:r w:rsidR="009F590B">
        <w:t>date</w:t>
      </w:r>
      <w:r w:rsidR="00003D71">
        <w:t>s</w:t>
      </w:r>
      <w:r w:rsidR="00595475">
        <w:t xml:space="preserve"> at which GAS pharyngitis visits were at their nadir</w:t>
      </w:r>
      <w:r w:rsidR="009F590B">
        <w:t xml:space="preserve"> by </w:t>
      </w:r>
      <w:r w:rsidR="00595475">
        <w:t xml:space="preserve">taking the average of </w:t>
      </w:r>
      <w:r w:rsidR="009F590B">
        <w:t xml:space="preserve">the month with the fewest visits in each </w:t>
      </w:r>
      <w:r w:rsidR="00876021">
        <w:t xml:space="preserve">state or </w:t>
      </w:r>
      <w:r w:rsidR="009F590B">
        <w:t xml:space="preserve">subregion for each of the 9 years of observation. </w:t>
      </w:r>
      <w:r w:rsidR="00C4059F">
        <w:t xml:space="preserve">We calculated minimum visit dates by subregion in all age groups together, and separately in those </w:t>
      </w:r>
      <w:r w:rsidR="006653FB">
        <w:t xml:space="preserve">aged </w:t>
      </w:r>
      <w:r w:rsidR="00C4059F">
        <w:t xml:space="preserve">0-4, 5-19, under 19, and over 19. </w:t>
      </w:r>
      <w:r w:rsidR="00595475">
        <w:t xml:space="preserve">We determined the relationship </w:t>
      </w:r>
      <w:r>
        <w:t xml:space="preserve">between </w:t>
      </w:r>
      <w:r w:rsidR="00595475">
        <w:t xml:space="preserve">the </w:t>
      </w:r>
      <w:r>
        <w:t xml:space="preserve">average school start date and </w:t>
      </w:r>
      <w:r w:rsidR="009F590B">
        <w:t>minimum visit date</w:t>
      </w:r>
      <w:r>
        <w:t xml:space="preserve"> in each </w:t>
      </w:r>
      <w:r w:rsidR="00876021">
        <w:t xml:space="preserve">state or </w:t>
      </w:r>
      <w:r>
        <w:t xml:space="preserve">subregion </w:t>
      </w:r>
      <w:r w:rsidR="00595475">
        <w:t xml:space="preserve">via </w:t>
      </w:r>
      <w:r>
        <w:t>Pearson’s correlation coefficient.</w:t>
      </w:r>
      <w:r w:rsidR="00A6698C">
        <w:t xml:space="preserve"> </w:t>
      </w:r>
      <w:r w:rsidR="00595475">
        <w:t>We repeated this analysis separately for th</w:t>
      </w:r>
      <w:r w:rsidR="0088306F">
        <w:t>os</w:t>
      </w:r>
      <w:r w:rsidR="00595475">
        <w:t>e</w:t>
      </w:r>
      <w:r w:rsidR="0088306F">
        <w:t xml:space="preserve"> under and over </w:t>
      </w:r>
      <w:r w:rsidR="00595475">
        <w:t>19 years of age</w:t>
      </w:r>
      <w:r w:rsidR="00C86AF5">
        <w:t>.</w:t>
      </w:r>
      <w:r w:rsidR="00C47673">
        <w:t xml:space="preserve"> The 95% confidence interval on the correlation coefficient was calculated via bootstrapping (</w:t>
      </w:r>
      <w:r w:rsidR="00B85CC0">
        <w:t xml:space="preserve">details in </w:t>
      </w:r>
      <w:r w:rsidR="00C47673">
        <w:t>supplemental</w:t>
      </w:r>
      <w:r w:rsidR="00B85CC0">
        <w:t xml:space="preserve"> text</w:t>
      </w:r>
      <w:r w:rsidR="00C47673">
        <w:t>).</w:t>
      </w:r>
    </w:p>
    <w:p w14:paraId="088901D8" w14:textId="77777777" w:rsidR="00876021" w:rsidRDefault="00876021"/>
    <w:p w14:paraId="4AB6C5AB" w14:textId="0511F191" w:rsidR="00F767EE" w:rsidRDefault="00F767EE">
      <w:pPr>
        <w:rPr>
          <w:b/>
          <w:bCs/>
        </w:rPr>
      </w:pPr>
    </w:p>
    <w:p w14:paraId="56648F92" w14:textId="1E8F1AFF" w:rsidR="003608CC" w:rsidRDefault="00B10F33">
      <w:pPr>
        <w:rPr>
          <w:b/>
          <w:bCs/>
        </w:rPr>
      </w:pPr>
      <w:r>
        <w:rPr>
          <w:b/>
          <w:bCs/>
        </w:rPr>
        <w:t>RESULTS</w:t>
      </w:r>
    </w:p>
    <w:p w14:paraId="61433852" w14:textId="77777777" w:rsidR="004C770D" w:rsidRDefault="004C770D">
      <w:pPr>
        <w:rPr>
          <w:b/>
          <w:bCs/>
        </w:rPr>
      </w:pPr>
    </w:p>
    <w:p w14:paraId="3B5AAC64" w14:textId="042ED956" w:rsidR="004C770D" w:rsidRDefault="004C770D">
      <w:pPr>
        <w:rPr>
          <w:b/>
          <w:bCs/>
        </w:rPr>
      </w:pPr>
      <w:r w:rsidRPr="004C770D">
        <w:rPr>
          <w:b/>
          <w:bCs/>
        </w:rPr>
        <w:t>Difference in Disease Burden</w:t>
      </w:r>
    </w:p>
    <w:p w14:paraId="4A170069" w14:textId="0C6E7388" w:rsidR="004C770D" w:rsidRPr="00FD6F16" w:rsidRDefault="004C770D">
      <w:pPr>
        <w:rPr>
          <w:i/>
          <w:iCs/>
        </w:rPr>
      </w:pPr>
      <w:r w:rsidRPr="00FD6F16">
        <w:rPr>
          <w:i/>
          <w:iCs/>
        </w:rPr>
        <w:t>Yearly</w:t>
      </w:r>
      <w:r w:rsidR="00ED1015">
        <w:rPr>
          <w:i/>
          <w:iCs/>
        </w:rPr>
        <w:t xml:space="preserve"> and Quarterly</w:t>
      </w:r>
      <w:r w:rsidRPr="00FD6F16">
        <w:rPr>
          <w:i/>
          <w:iCs/>
        </w:rPr>
        <w:t xml:space="preserve"> Differences</w:t>
      </w:r>
    </w:p>
    <w:p w14:paraId="3D7D2404" w14:textId="33FA91B9" w:rsidR="00D511F6" w:rsidRDefault="00A63700" w:rsidP="00034BCA">
      <w:r>
        <w:t>Among t</w:t>
      </w:r>
      <w:r w:rsidR="00155AB0">
        <w:t>he four census regions</w:t>
      </w:r>
      <w:r>
        <w:t>,</w:t>
      </w:r>
      <w:r w:rsidR="00155AB0">
        <w:t xml:space="preserve"> </w:t>
      </w:r>
      <w:r>
        <w:t>t</w:t>
      </w:r>
      <w:r w:rsidR="009E6E7C">
        <w:t>he South</w:t>
      </w:r>
      <w:r w:rsidR="00034BCA">
        <w:t xml:space="preserve"> </w:t>
      </w:r>
      <w:r w:rsidR="009E6E7C">
        <w:t xml:space="preserve">had </w:t>
      </w:r>
      <w:r w:rsidR="00034BCA">
        <w:t xml:space="preserve">the </w:t>
      </w:r>
      <w:r w:rsidR="00852EF9">
        <w:t>highest mean number of</w:t>
      </w:r>
      <w:r w:rsidR="00A05A33">
        <w:t xml:space="preserve"> </w:t>
      </w:r>
      <w:r w:rsidR="00D511F6">
        <w:t xml:space="preserve">GAS pharyngitis </w:t>
      </w:r>
      <w:r w:rsidR="009E6E7C">
        <w:t xml:space="preserve">visits per 1000 </w:t>
      </w:r>
      <w:r w:rsidR="00601C73">
        <w:t>people</w:t>
      </w:r>
      <w:r w:rsidR="00E61BDB">
        <w:t xml:space="preserve"> per year</w:t>
      </w:r>
      <w:r w:rsidR="009E6E7C">
        <w:t xml:space="preserve"> </w:t>
      </w:r>
      <w:r>
        <w:t>(</w:t>
      </w:r>
      <w:r w:rsidR="00034BCA" w:rsidRPr="00034BCA">
        <w:t>39.11</w:t>
      </w:r>
      <w:r>
        <w:t>,</w:t>
      </w:r>
      <w:r w:rsidR="00034BCA" w:rsidRPr="00034BCA">
        <w:t xml:space="preserve"> 95% CI: 36.21-42.01)</w:t>
      </w:r>
      <w:r w:rsidR="00034BCA">
        <w:t xml:space="preserve"> and the West</w:t>
      </w:r>
      <w:r w:rsidR="00CB7199">
        <w:t xml:space="preserve"> had</w:t>
      </w:r>
      <w:r w:rsidR="00034BCA">
        <w:t xml:space="preserve"> the </w:t>
      </w:r>
      <w:r w:rsidR="009F21D0">
        <w:t xml:space="preserve">lowest </w:t>
      </w:r>
      <w:r>
        <w:t>(</w:t>
      </w:r>
      <w:r w:rsidR="00034BCA" w:rsidRPr="00034BCA">
        <w:t>17.63</w:t>
      </w:r>
      <w:r>
        <w:t>,</w:t>
      </w:r>
      <w:r w:rsidR="00034BCA" w:rsidRPr="00034BCA">
        <w:t xml:space="preserve"> 95% CI: 16.76-18.49</w:t>
      </w:r>
      <w:r>
        <w:t>); (</w:t>
      </w:r>
      <w:r w:rsidRPr="003B759E">
        <w:rPr>
          <w:b/>
          <w:bCs/>
        </w:rPr>
        <w:t>Figure S3</w:t>
      </w:r>
      <w:r>
        <w:t>)</w:t>
      </w:r>
      <w:r w:rsidR="00034BCA">
        <w:t xml:space="preserve">. </w:t>
      </w:r>
      <w:r w:rsidR="007F68E7">
        <w:t xml:space="preserve">At a subregional level, the East </w:t>
      </w:r>
      <w:proofErr w:type="gramStart"/>
      <w:r w:rsidR="007F68E7">
        <w:t>South Central</w:t>
      </w:r>
      <w:proofErr w:type="gramEnd"/>
      <w:r w:rsidR="007F68E7">
        <w:t xml:space="preserve"> region </w:t>
      </w:r>
      <w:r w:rsidR="00D511F6">
        <w:t xml:space="preserve">had the </w:t>
      </w:r>
      <w:r w:rsidR="006A7794">
        <w:t>highest mean number of</w:t>
      </w:r>
      <w:r w:rsidR="006E1FD0">
        <w:t xml:space="preserve"> </w:t>
      </w:r>
      <w:r w:rsidR="00D511F6">
        <w:t>GAS pharyngitis visits per 1000 people</w:t>
      </w:r>
      <w:r w:rsidR="00D56C67">
        <w:t xml:space="preserve"> per year</w:t>
      </w:r>
      <w:r w:rsidR="00D511F6">
        <w:t xml:space="preserve"> (</w:t>
      </w:r>
      <w:r w:rsidR="007F68E7">
        <w:t>48.38</w:t>
      </w:r>
      <w:r w:rsidR="00D511F6">
        <w:t xml:space="preserve">, </w:t>
      </w:r>
      <w:r w:rsidR="006560A0">
        <w:t>95% CI: 42.40-53.37)</w:t>
      </w:r>
      <w:r w:rsidR="00034BCA">
        <w:t>,</w:t>
      </w:r>
      <w:r w:rsidR="007F68E7">
        <w:t xml:space="preserve"> while the Pacific West had </w:t>
      </w:r>
      <w:r w:rsidR="00D511F6">
        <w:t xml:space="preserve">the </w:t>
      </w:r>
      <w:r w:rsidR="00472507">
        <w:t xml:space="preserve">lowest </w:t>
      </w:r>
      <w:r w:rsidR="00D511F6">
        <w:t>(</w:t>
      </w:r>
      <w:r w:rsidR="007F68E7">
        <w:t>12.39</w:t>
      </w:r>
      <w:r w:rsidR="00D511F6">
        <w:t xml:space="preserve">, </w:t>
      </w:r>
      <w:r w:rsidR="006560A0">
        <w:t>95% CI: 11.57-13.22)</w:t>
      </w:r>
      <w:r w:rsidR="00D511F6">
        <w:t>;</w:t>
      </w:r>
      <w:r w:rsidR="007F68E7">
        <w:t xml:space="preserve"> </w:t>
      </w:r>
      <w:r w:rsidR="00034BCA">
        <w:t>(</w:t>
      </w:r>
      <w:r w:rsidR="00034BCA" w:rsidRPr="003B759E">
        <w:rPr>
          <w:b/>
          <w:bCs/>
        </w:rPr>
        <w:t>Figure S</w:t>
      </w:r>
      <w:r w:rsidR="004C7243" w:rsidRPr="003B759E">
        <w:rPr>
          <w:b/>
          <w:bCs/>
        </w:rPr>
        <w:t>4</w:t>
      </w:r>
      <w:r w:rsidR="002D005E" w:rsidRPr="003B759E">
        <w:rPr>
          <w:b/>
          <w:bCs/>
        </w:rPr>
        <w:t>, Table S</w:t>
      </w:r>
      <w:r w:rsidR="00D22608" w:rsidRPr="003B759E">
        <w:rPr>
          <w:b/>
          <w:bCs/>
        </w:rPr>
        <w:t>4</w:t>
      </w:r>
      <w:r w:rsidR="00034BCA">
        <w:t>)</w:t>
      </w:r>
      <w:r w:rsidR="007F68E7">
        <w:t xml:space="preserve">. </w:t>
      </w:r>
      <w:r w:rsidR="00413E4B">
        <w:t>Mean GAS pharyngitis visit rates</w:t>
      </w:r>
      <w:r w:rsidR="00E36E81">
        <w:t xml:space="preserve"> in</w:t>
      </w:r>
      <w:r w:rsidR="0019724B">
        <w:t xml:space="preserve"> the</w:t>
      </w:r>
      <w:r w:rsidR="00E36E81">
        <w:t xml:space="preserve"> South and the West </w:t>
      </w:r>
      <w:r w:rsidR="00FD7774">
        <w:t xml:space="preserve">each differed significantly from those in all </w:t>
      </w:r>
      <w:r w:rsidR="00655FD9">
        <w:t>other</w:t>
      </w:r>
      <w:r w:rsidR="00FD7774">
        <w:t xml:space="preserve"> regions (p &lt; 0.05)</w:t>
      </w:r>
      <w:r w:rsidR="00E36E81">
        <w:t xml:space="preserve"> (</w:t>
      </w:r>
      <w:r w:rsidR="00E36E81" w:rsidRPr="003B759E">
        <w:rPr>
          <w:b/>
          <w:bCs/>
        </w:rPr>
        <w:t xml:space="preserve">Figure </w:t>
      </w:r>
      <w:r w:rsidR="006560A0" w:rsidRPr="003B759E">
        <w:rPr>
          <w:b/>
          <w:bCs/>
        </w:rPr>
        <w:t>S</w:t>
      </w:r>
      <w:r w:rsidR="00977DCF" w:rsidRPr="003B759E">
        <w:rPr>
          <w:b/>
          <w:bCs/>
        </w:rPr>
        <w:t>3</w:t>
      </w:r>
      <w:r w:rsidR="00E36E81">
        <w:t>)</w:t>
      </w:r>
      <w:r w:rsidR="009B1352">
        <w:t xml:space="preserve">. </w:t>
      </w:r>
    </w:p>
    <w:p w14:paraId="5D687973" w14:textId="77777777" w:rsidR="00D511F6" w:rsidRDefault="00D511F6" w:rsidP="00034BCA"/>
    <w:p w14:paraId="6E0812CD" w14:textId="14C8260C" w:rsidR="00D22608" w:rsidRDefault="00D22608" w:rsidP="00034BCA">
      <w:r>
        <w:t>Differences in age distributions across regions were insufficient to explain regional differences in GAS pharyngitis visits.  The overall age distribution appears similar across all regions (</w:t>
      </w:r>
      <w:r w:rsidRPr="003B759E">
        <w:rPr>
          <w:b/>
          <w:bCs/>
        </w:rPr>
        <w:t>Figure S2, Table S</w:t>
      </w:r>
      <w:r w:rsidR="003B759E" w:rsidRPr="003B759E">
        <w:rPr>
          <w:b/>
          <w:bCs/>
        </w:rPr>
        <w:t>5</w:t>
      </w:r>
      <w:r>
        <w:t>)</w:t>
      </w:r>
      <w:r w:rsidR="00C15EFC">
        <w:t xml:space="preserve">, and </w:t>
      </w:r>
      <w:r w:rsidR="00697FC2">
        <w:t xml:space="preserve">age-standardized </w:t>
      </w:r>
      <w:r w:rsidR="00542FCF">
        <w:t xml:space="preserve">visit </w:t>
      </w:r>
      <w:r w:rsidR="00C15EFC">
        <w:t xml:space="preserve">differences between regions </w:t>
      </w:r>
      <w:r w:rsidR="00542FCF">
        <w:t>were</w:t>
      </w:r>
      <w:r w:rsidR="00C15EFC">
        <w:t xml:space="preserve"> still significant (see supplemental text, </w:t>
      </w:r>
      <w:r w:rsidR="00C15EFC">
        <w:rPr>
          <w:b/>
          <w:bCs/>
        </w:rPr>
        <w:t>Figure S5</w:t>
      </w:r>
      <w:r w:rsidR="00C15EFC">
        <w:t>)</w:t>
      </w:r>
      <w:r>
        <w:t xml:space="preserve">. In the South, a relatively greater share of GAS pharyngitis visits was attributable to 0–4-year-olds than in other regions (26% in the South compared to 18% in the West), but this age group made up a similar proportion of the population in each region (5% </w:t>
      </w:r>
      <w:r>
        <w:lastRenderedPageBreak/>
        <w:t xml:space="preserve">in the South, 6% in the West).  In all regions, individuals under 19 years old contributed </w:t>
      </w:r>
      <w:r w:rsidR="0076490F">
        <w:t>the most</w:t>
      </w:r>
      <w:r>
        <w:t xml:space="preserve"> GAS pharyngitis visits (range: 67% in the West – 77% in the Northeast). This group </w:t>
      </w:r>
      <w:r w:rsidR="00697FC2">
        <w:t>composed</w:t>
      </w:r>
      <w:r>
        <w:t xml:space="preserve"> a similar fraction of each region’s overall population (range: 26.8% in the Northeast – 28.7% in the Midwest). </w:t>
      </w:r>
    </w:p>
    <w:p w14:paraId="640C2C48" w14:textId="77777777" w:rsidR="00876021" w:rsidRDefault="00876021" w:rsidP="00034BCA"/>
    <w:p w14:paraId="00A24364" w14:textId="0C3BD09B" w:rsidR="009F2A74" w:rsidRPr="000D70F1" w:rsidRDefault="00C76E11" w:rsidP="00034BCA">
      <w:r>
        <w:t xml:space="preserve">During each quarter of the year, </w:t>
      </w:r>
      <w:r w:rsidR="00096F66">
        <w:t xml:space="preserve">the West maintained lower mean visits per 1,000 people than the other </w:t>
      </w:r>
      <w:r w:rsidR="004272BD">
        <w:t>three</w:t>
      </w:r>
      <w:r w:rsidR="00096F66">
        <w:t xml:space="preserve"> regions (</w:t>
      </w:r>
      <w:r w:rsidR="009E4F89">
        <w:rPr>
          <w:b/>
          <w:bCs/>
        </w:rPr>
        <w:t>T</w:t>
      </w:r>
      <w:r w:rsidR="00096F66">
        <w:rPr>
          <w:b/>
          <w:bCs/>
        </w:rPr>
        <w:t xml:space="preserve">able </w:t>
      </w:r>
      <w:r w:rsidR="001F6719">
        <w:rPr>
          <w:b/>
          <w:bCs/>
        </w:rPr>
        <w:t>S</w:t>
      </w:r>
      <w:r w:rsidR="003B759E">
        <w:rPr>
          <w:b/>
          <w:bCs/>
        </w:rPr>
        <w:t>6</w:t>
      </w:r>
      <w:r w:rsidR="003B759E">
        <w:t>)</w:t>
      </w:r>
      <w:r w:rsidR="00096F66">
        <w:t xml:space="preserve">. </w:t>
      </w:r>
      <w:r w:rsidR="002719A8">
        <w:t>The difference</w:t>
      </w:r>
      <w:r w:rsidR="005F2043">
        <w:t>s</w:t>
      </w:r>
      <w:r w:rsidR="002719A8">
        <w:t xml:space="preserve"> in mean visits </w:t>
      </w:r>
      <w:r w:rsidR="0068091D">
        <w:t xml:space="preserve">per 1,000 people between the </w:t>
      </w:r>
      <w:r w:rsidR="00757FF0">
        <w:t>South, the Northeast, and the Midwest were</w:t>
      </w:r>
      <w:r w:rsidR="000D70F1">
        <w:t xml:space="preserve"> more pronounced </w:t>
      </w:r>
      <w:r w:rsidR="005C128A">
        <w:t>in the summer</w:t>
      </w:r>
      <w:r w:rsidR="00C234F4">
        <w:t>/</w:t>
      </w:r>
      <w:r w:rsidR="005C128A">
        <w:t>fall (</w:t>
      </w:r>
      <w:r w:rsidR="000D70F1">
        <w:t>July through December</w:t>
      </w:r>
      <w:r w:rsidR="005C128A">
        <w:t>)</w:t>
      </w:r>
      <w:r w:rsidR="000D70F1">
        <w:t xml:space="preserve"> than </w:t>
      </w:r>
      <w:r w:rsidR="005C128A">
        <w:t>in the winter/spring (</w:t>
      </w:r>
      <w:r w:rsidR="000D70F1">
        <w:t>January through June</w:t>
      </w:r>
      <w:r w:rsidR="005C128A">
        <w:t>)</w:t>
      </w:r>
      <w:r w:rsidR="000D70F1">
        <w:t xml:space="preserve"> (</w:t>
      </w:r>
      <w:r w:rsidR="000D70F1">
        <w:rPr>
          <w:b/>
          <w:bCs/>
        </w:rPr>
        <w:t xml:space="preserve">Figure </w:t>
      </w:r>
      <w:r w:rsidR="00565845">
        <w:rPr>
          <w:b/>
          <w:bCs/>
        </w:rPr>
        <w:t>S6</w:t>
      </w:r>
      <w:r w:rsidR="000D70F1">
        <w:rPr>
          <w:b/>
          <w:bCs/>
        </w:rPr>
        <w:t>, Table S</w:t>
      </w:r>
      <w:r w:rsidR="003B759E">
        <w:rPr>
          <w:b/>
          <w:bCs/>
        </w:rPr>
        <w:t>5</w:t>
      </w:r>
      <w:r w:rsidR="000D70F1">
        <w:t xml:space="preserve">). </w:t>
      </w:r>
    </w:p>
    <w:p w14:paraId="77BC9F4D" w14:textId="77777777" w:rsidR="005B7E5A" w:rsidRDefault="005B7E5A"/>
    <w:p w14:paraId="4DBA7153" w14:textId="2089CF58" w:rsidR="004C770D" w:rsidRPr="00FD6F16" w:rsidRDefault="004C770D">
      <w:pPr>
        <w:rPr>
          <w:i/>
          <w:iCs/>
        </w:rPr>
      </w:pPr>
      <w:r>
        <w:rPr>
          <w:i/>
          <w:iCs/>
        </w:rPr>
        <w:t>Monthly Differences</w:t>
      </w:r>
    </w:p>
    <w:p w14:paraId="571C0E66" w14:textId="3E8E94D3" w:rsidR="00265DF5" w:rsidRDefault="00876021" w:rsidP="00FD34FC">
      <w:r>
        <w:t xml:space="preserve">To </w:t>
      </w:r>
      <w:r w:rsidR="00E94F81">
        <w:t xml:space="preserve">better resolve </w:t>
      </w:r>
      <w:r w:rsidR="002C1EB2">
        <w:t>the seasonal patterns</w:t>
      </w:r>
      <w:r w:rsidR="000779EF">
        <w:t xml:space="preserve"> in GAS pharyngitis incidence</w:t>
      </w:r>
      <w:r>
        <w:t xml:space="preserve">, </w:t>
      </w:r>
      <w:r w:rsidR="002C1EB2">
        <w:t xml:space="preserve">we </w:t>
      </w:r>
      <w:r w:rsidR="000F39BF">
        <w:t>compared</w:t>
      </w:r>
      <w:r w:rsidR="002C1EB2">
        <w:t xml:space="preserve"> </w:t>
      </w:r>
      <w:r>
        <w:t xml:space="preserve">monthly </w:t>
      </w:r>
      <w:r w:rsidR="002C1EB2">
        <w:t>GAS pharyngitis visits</w:t>
      </w:r>
      <w:r w:rsidR="000F39BF">
        <w:t xml:space="preserve"> across </w:t>
      </w:r>
      <w:r w:rsidR="00355DDA">
        <w:t xml:space="preserve">regions </w:t>
      </w:r>
      <w:r w:rsidR="000F39BF">
        <w:t xml:space="preserve">and </w:t>
      </w:r>
      <w:r w:rsidR="00355DDA">
        <w:t>subregions</w:t>
      </w:r>
      <w:r>
        <w:t xml:space="preserve">. </w:t>
      </w:r>
      <w:r w:rsidR="00355DDA">
        <w:t>Across regions</w:t>
      </w:r>
      <w:r w:rsidR="005E10B7">
        <w:t xml:space="preserve">, </w:t>
      </w:r>
      <w:r w:rsidR="00D43110">
        <w:t xml:space="preserve">GAS pharyngitis visits </w:t>
      </w:r>
      <w:r w:rsidR="004E4487">
        <w:t>were</w:t>
      </w:r>
      <w:r w:rsidR="00D43110">
        <w:t xml:space="preserve"> more common in the winter months, with </w:t>
      </w:r>
      <w:r w:rsidR="004E4487">
        <w:t xml:space="preserve">visits nadiring in the summer months before </w:t>
      </w:r>
      <w:r w:rsidR="009D2485">
        <w:t>inflecting upwards</w:t>
      </w:r>
      <w:r w:rsidR="004E4487">
        <w:t xml:space="preserve"> </w:t>
      </w:r>
      <w:r w:rsidR="0032768E">
        <w:t>in early</w:t>
      </w:r>
      <w:r w:rsidR="00731BC0">
        <w:t xml:space="preserve"> autumn </w:t>
      </w:r>
      <w:r w:rsidR="004E4487">
        <w:t xml:space="preserve">and peaking in the first few months of the </w:t>
      </w:r>
      <w:r w:rsidR="00034BCA">
        <w:t xml:space="preserve">calendar </w:t>
      </w:r>
      <w:r w:rsidR="004E4487">
        <w:t>year</w:t>
      </w:r>
      <w:r w:rsidR="0068661D">
        <w:t xml:space="preserve"> </w:t>
      </w:r>
      <w:r w:rsidR="004E4487">
        <w:t>(</w:t>
      </w:r>
      <w:r w:rsidR="004E4487" w:rsidRPr="003B759E">
        <w:rPr>
          <w:b/>
          <w:bCs/>
        </w:rPr>
        <w:t xml:space="preserve">Figure </w:t>
      </w:r>
      <w:r w:rsidR="007E7649" w:rsidRPr="003B759E">
        <w:rPr>
          <w:b/>
          <w:bCs/>
        </w:rPr>
        <w:t>1</w:t>
      </w:r>
      <w:r w:rsidR="004E4487">
        <w:t>)</w:t>
      </w:r>
      <w:r w:rsidR="005D5D9B">
        <w:t>.</w:t>
      </w:r>
      <w:r w:rsidR="004E4487">
        <w:t xml:space="preserve"> </w:t>
      </w:r>
      <w:r w:rsidR="008B406C">
        <w:t>In</w:t>
      </w:r>
      <w:r w:rsidR="004E4487">
        <w:t xml:space="preserve"> </w:t>
      </w:r>
      <w:r w:rsidR="00BC644B">
        <w:t>the South</w:t>
      </w:r>
      <w:r w:rsidR="004E4487">
        <w:t xml:space="preserve">, </w:t>
      </w:r>
      <w:r w:rsidR="000F39BF">
        <w:t xml:space="preserve">for example, </w:t>
      </w:r>
      <w:r w:rsidR="003608CC">
        <w:t xml:space="preserve">the </w:t>
      </w:r>
      <w:r w:rsidR="00BC644B">
        <w:t>January</w:t>
      </w:r>
      <w:r w:rsidR="003608CC">
        <w:t xml:space="preserve"> </w:t>
      </w:r>
      <w:r w:rsidR="00355DDA">
        <w:t xml:space="preserve">mean </w:t>
      </w:r>
      <w:r w:rsidR="00BC644B">
        <w:t xml:space="preserve">was </w:t>
      </w:r>
      <w:r w:rsidR="003608CC">
        <w:t xml:space="preserve">3.78 </w:t>
      </w:r>
      <w:r w:rsidR="00864397">
        <w:t xml:space="preserve">(95% CI: 3.36-4.21) </w:t>
      </w:r>
      <w:r w:rsidR="003608CC">
        <w:t xml:space="preserve">visits per 1000 </w:t>
      </w:r>
      <w:r w:rsidR="00601C73">
        <w:t>people</w:t>
      </w:r>
      <w:r w:rsidR="00034BCA">
        <w:t>,</w:t>
      </w:r>
      <w:r w:rsidR="003608CC">
        <w:t xml:space="preserve"> while </w:t>
      </w:r>
      <w:r w:rsidR="00BC644B">
        <w:t xml:space="preserve">in July the </w:t>
      </w:r>
      <w:r w:rsidR="006D0D4D">
        <w:t xml:space="preserve">mean </w:t>
      </w:r>
      <w:r w:rsidR="00BC644B">
        <w:t xml:space="preserve">was 1.80 (95% CI: 1.67-1.93) visits per 1000 </w:t>
      </w:r>
      <w:r w:rsidR="00601C73">
        <w:t>people</w:t>
      </w:r>
      <w:r w:rsidR="00BC644B">
        <w:t>.</w:t>
      </w:r>
      <w:r w:rsidR="00500E45">
        <w:t xml:space="preserve"> In the West, visits were much lower; the January </w:t>
      </w:r>
      <w:r w:rsidR="00B528D7">
        <w:t xml:space="preserve">mean </w:t>
      </w:r>
      <w:r w:rsidR="00500E45">
        <w:t xml:space="preserve">was 1.76 (95% CI: 1.62-1.90) visits per 1000 people, while in July it was 0.98 (95% CI: 0.93-1.03). </w:t>
      </w:r>
      <w:r w:rsidR="000F39BF">
        <w:t>A</w:t>
      </w:r>
      <w:r w:rsidR="003608CC">
        <w:t xml:space="preserve">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w:t>
      </w:r>
      <w:r w:rsidR="00500E45">
        <w:t>, while the Pacific West had on average 1.2 (95% CI: 1.09-1.31) visits per 1000 people in January and 0.76 (95% CI: 0.71-0.81) visits per 1000 people in July</w:t>
      </w:r>
      <w:r w:rsidR="00081FDD">
        <w:t xml:space="preserve"> (</w:t>
      </w:r>
      <w:r w:rsidR="00081FDD" w:rsidRPr="003B759E">
        <w:rPr>
          <w:b/>
          <w:bCs/>
        </w:rPr>
        <w:t xml:space="preserve">Figure </w:t>
      </w:r>
      <w:r w:rsidR="004D018A" w:rsidRPr="003B759E">
        <w:rPr>
          <w:b/>
          <w:bCs/>
        </w:rPr>
        <w:t>S</w:t>
      </w:r>
      <w:r w:rsidR="004D018A">
        <w:rPr>
          <w:b/>
          <w:bCs/>
        </w:rPr>
        <w:t>7</w:t>
      </w:r>
      <w:r w:rsidR="00081FDD">
        <w:t>)</w:t>
      </w:r>
      <w:r w:rsidR="000D7001">
        <w:t xml:space="preserve">. </w:t>
      </w:r>
      <w:r w:rsidR="000F39BF">
        <w:t xml:space="preserve">Comparisons across </w:t>
      </w:r>
      <w:r w:rsidR="005B6F9E">
        <w:t xml:space="preserve">regions and subregions </w:t>
      </w:r>
      <w:r w:rsidR="000F39BF">
        <w:t xml:space="preserve">revealed statistically significant differences </w:t>
      </w:r>
      <w:r w:rsidR="005B6F9E">
        <w:t xml:space="preserve">in </w:t>
      </w:r>
      <w:r w:rsidR="00012583">
        <w:t xml:space="preserve">monthly GAS pharyngitis incidence </w:t>
      </w:r>
      <w:r w:rsidR="005B6F9E">
        <w:t>in the second half of the year (</w:t>
      </w:r>
      <w:r w:rsidR="005B6F9E" w:rsidRPr="003B759E">
        <w:rPr>
          <w:b/>
          <w:bCs/>
        </w:rPr>
        <w:t xml:space="preserve">Figure </w:t>
      </w:r>
      <w:r w:rsidR="004D018A" w:rsidRPr="003B759E">
        <w:rPr>
          <w:b/>
          <w:bCs/>
        </w:rPr>
        <w:t>S</w:t>
      </w:r>
      <w:r w:rsidR="004D018A">
        <w:rPr>
          <w:b/>
          <w:bCs/>
        </w:rPr>
        <w:t>8</w:t>
      </w:r>
      <w:r w:rsidR="005B6F9E">
        <w:t>).</w:t>
      </w:r>
      <w:r w:rsidR="00920F9F">
        <w:t xml:space="preserve"> </w:t>
      </w:r>
      <w:r w:rsidR="00FE3B45">
        <w:t xml:space="preserve">These trends in visits between </w:t>
      </w:r>
      <w:r w:rsidR="001A6BCF">
        <w:t>sub</w:t>
      </w:r>
      <w:r w:rsidR="00FE3B45">
        <w:t xml:space="preserve">regions over the course of the year were </w:t>
      </w:r>
      <w:r w:rsidR="00036327">
        <w:t xml:space="preserve">reflected </w:t>
      </w:r>
      <w:r w:rsidR="00396E36">
        <w:t>across all age groups</w:t>
      </w:r>
      <w:r w:rsidR="00A36A05">
        <w:t xml:space="preserve">. Throughout the </w:t>
      </w:r>
      <w:r w:rsidR="00C6614A">
        <w:t>year, most</w:t>
      </w:r>
      <w:r w:rsidR="00FE3B45">
        <w:t xml:space="preserve"> visits </w:t>
      </w:r>
      <w:r w:rsidR="0088749C">
        <w:t xml:space="preserve">came </w:t>
      </w:r>
      <w:r w:rsidR="00FE3B45">
        <w:t>from th</w:t>
      </w:r>
      <w:r w:rsidR="00396E36">
        <w:t>os</w:t>
      </w:r>
      <w:r w:rsidR="00FE3B45">
        <w:t xml:space="preserve">e under 19 </w:t>
      </w:r>
      <w:r w:rsidR="00396E36">
        <w:t xml:space="preserve">years </w:t>
      </w:r>
      <w:r w:rsidR="005411D4">
        <w:t>old</w:t>
      </w:r>
      <w:r w:rsidR="00FE3B45">
        <w:t xml:space="preserve"> (</w:t>
      </w:r>
      <w:r w:rsidR="00FE3B45" w:rsidRPr="003B759E">
        <w:rPr>
          <w:b/>
          <w:bCs/>
        </w:rPr>
        <w:t xml:space="preserve">Figure </w:t>
      </w:r>
      <w:r w:rsidR="004D018A" w:rsidRPr="003B759E">
        <w:rPr>
          <w:b/>
          <w:bCs/>
        </w:rPr>
        <w:t>S</w:t>
      </w:r>
      <w:r w:rsidR="004D018A">
        <w:rPr>
          <w:b/>
          <w:bCs/>
        </w:rPr>
        <w:t>9</w:t>
      </w:r>
      <w:r w:rsidR="00FE3B45">
        <w:t xml:space="preserve">). </w:t>
      </w:r>
    </w:p>
    <w:p w14:paraId="3C908AA3" w14:textId="2A3D71CA" w:rsidR="003547D9" w:rsidRDefault="003547D9"/>
    <w:p w14:paraId="5E0225F3" w14:textId="335FD4D4" w:rsidR="004C770D" w:rsidRPr="00FD6F16" w:rsidRDefault="004C770D">
      <w:pPr>
        <w:rPr>
          <w:b/>
          <w:bCs/>
        </w:rPr>
      </w:pPr>
      <w:r>
        <w:rPr>
          <w:b/>
          <w:bCs/>
        </w:rPr>
        <w:t>Differences in Peak Timing</w:t>
      </w:r>
    </w:p>
    <w:p w14:paraId="05CAD847" w14:textId="72D30348" w:rsidR="00260CF3" w:rsidRDefault="008F18D2">
      <w:r>
        <w:t xml:space="preserve">We </w:t>
      </w:r>
      <w:r w:rsidR="00454AE8">
        <w:t xml:space="preserve">estimated the timing of peak GAS pharyngitis </w:t>
      </w:r>
      <w:r w:rsidR="00F32246">
        <w:t>incidence</w:t>
      </w:r>
      <w:r>
        <w:t xml:space="preserve"> using </w:t>
      </w:r>
      <w:r w:rsidR="00A00644">
        <w:t xml:space="preserve">sinusoidal models </w:t>
      </w:r>
      <w:r>
        <w:t xml:space="preserve">fit to monthly GAS pharyngitis visits </w:t>
      </w:r>
      <w:r w:rsidR="00A00644">
        <w:t xml:space="preserve">at the state, </w:t>
      </w:r>
      <w:r w:rsidR="00FD6F16">
        <w:t>subregion</w:t>
      </w:r>
      <w:r w:rsidR="00EB0CDB">
        <w:t>al</w:t>
      </w:r>
      <w:r w:rsidR="00FD6F16">
        <w:t>, and</w:t>
      </w:r>
      <w:r w:rsidR="00A00644">
        <w:t xml:space="preserve"> regional levels. </w:t>
      </w:r>
      <w:r w:rsidR="00C4355D">
        <w:t xml:space="preserve">The </w:t>
      </w:r>
      <w:r w:rsidR="003547D9">
        <w:t xml:space="preserve">annual </w:t>
      </w:r>
      <w:r w:rsidR="00C4355D">
        <w:t xml:space="preserve">peak in GAS pharyngitis visits </w:t>
      </w:r>
      <w:r w:rsidR="00A35ACF">
        <w:t>occurred earliest</w:t>
      </w:r>
      <w:r w:rsidR="00C4355D">
        <w:t xml:space="preserve"> in the South</w:t>
      </w:r>
      <w:r w:rsidR="00C13BD9">
        <w:t>, followed by peaks in adjacent states and through the Mountain West, with the latest peaks in coastal states</w:t>
      </w:r>
      <w:r w:rsidR="00C4355D">
        <w:t xml:space="preserve"> </w:t>
      </w:r>
      <w:r w:rsidR="008439DA">
        <w:t>(</w:t>
      </w:r>
      <w:r w:rsidR="008439DA" w:rsidRPr="003B759E">
        <w:rPr>
          <w:b/>
          <w:bCs/>
        </w:rPr>
        <w:t xml:space="preserve">Figure </w:t>
      </w:r>
      <w:r w:rsidR="007E7649" w:rsidRPr="003B759E">
        <w:rPr>
          <w:b/>
          <w:bCs/>
        </w:rPr>
        <w:t>2</w:t>
      </w:r>
      <w:r w:rsidR="008D55E0" w:rsidRPr="003B759E">
        <w:rPr>
          <w:b/>
          <w:bCs/>
        </w:rPr>
        <w:t xml:space="preserve">, Figure </w:t>
      </w:r>
      <w:r w:rsidR="004D018A" w:rsidRPr="003B759E">
        <w:rPr>
          <w:b/>
          <w:bCs/>
        </w:rPr>
        <w:t>S</w:t>
      </w:r>
      <w:r w:rsidR="004D018A">
        <w:rPr>
          <w:b/>
          <w:bCs/>
        </w:rPr>
        <w:t>10</w:t>
      </w:r>
      <w:r w:rsidR="008439DA">
        <w:t>)</w:t>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rsidR="00937FE6">
        <w:t xml:space="preserve"> </w:t>
      </w:r>
      <w:r w:rsidR="00735897">
        <w:t xml:space="preserve">and West South Central (phase: 1.49, 95% CI 1.20-1.77) </w:t>
      </w:r>
      <w:r w:rsidR="00937FE6">
        <w:t>subregion</w:t>
      </w:r>
      <w:r w:rsidR="00735897">
        <w:t>s</w:t>
      </w:r>
      <w:r w:rsidR="00C4355D">
        <w:t xml:space="preserve"> (</w:t>
      </w:r>
      <w:r w:rsidR="00C4355D" w:rsidRPr="003B759E">
        <w:rPr>
          <w:b/>
          <w:bCs/>
        </w:rPr>
        <w:t>Figure</w:t>
      </w:r>
      <w:r w:rsidR="00081FDD" w:rsidRPr="003B759E">
        <w:rPr>
          <w:b/>
          <w:bCs/>
        </w:rPr>
        <w:t>s</w:t>
      </w:r>
      <w:r w:rsidR="00C4355D" w:rsidRPr="003B759E">
        <w:rPr>
          <w:b/>
          <w:bCs/>
        </w:rPr>
        <w:t xml:space="preserve"> </w:t>
      </w:r>
      <w:r w:rsidR="00BE49EC" w:rsidRPr="003B759E">
        <w:rPr>
          <w:b/>
          <w:bCs/>
        </w:rPr>
        <w:t>S1</w:t>
      </w:r>
      <w:r w:rsidR="00BE49EC">
        <w:rPr>
          <w:b/>
          <w:bCs/>
        </w:rPr>
        <w:t>1</w:t>
      </w:r>
      <w:r w:rsidR="00BE49EC" w:rsidRPr="003B759E">
        <w:rPr>
          <w:b/>
          <w:bCs/>
        </w:rPr>
        <w:t xml:space="preserve"> </w:t>
      </w:r>
      <w:r w:rsidR="000D5D02" w:rsidRPr="003B759E">
        <w:rPr>
          <w:b/>
          <w:bCs/>
        </w:rPr>
        <w:t xml:space="preserve">and </w:t>
      </w:r>
      <w:r w:rsidR="00BE49EC" w:rsidRPr="003B759E">
        <w:rPr>
          <w:b/>
          <w:bCs/>
        </w:rPr>
        <w:t>S1</w:t>
      </w:r>
      <w:r w:rsidR="00BE49EC">
        <w:rPr>
          <w:b/>
          <w:bCs/>
        </w:rPr>
        <w:t>2</w:t>
      </w:r>
      <w:r w:rsidR="00C4355D">
        <w:t>)</w:t>
      </w:r>
      <w:r w:rsidR="00AE1794">
        <w:t>.</w:t>
      </w:r>
      <w:r w:rsidR="003B759E">
        <w:t xml:space="preserve"> The Mountain West had the next peak, (phase: 1.68, 95% CI 1.49-1.88) with the latest peaks on the coasts in March (Pacific West phase: 2.35, 95% CI 2.10-2.61; New England phase: 2.62, 95% CI 2.44-2.81).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w:t>
      </w:r>
      <w:r w:rsidR="002311FA" w:rsidRPr="003B759E">
        <w:rPr>
          <w:b/>
          <w:bCs/>
        </w:rPr>
        <w:t>Table S</w:t>
      </w:r>
      <w:r w:rsidR="003B759E">
        <w:rPr>
          <w:b/>
          <w:bCs/>
        </w:rPr>
        <w:t>7</w:t>
      </w:r>
      <w:r w:rsidR="002311FA">
        <w:t>)</w:t>
      </w:r>
      <w:r w:rsidR="00735897">
        <w:t xml:space="preserve">. </w:t>
      </w:r>
    </w:p>
    <w:p w14:paraId="57DDD3A8" w14:textId="77777777" w:rsidR="00260CF3" w:rsidRDefault="00260CF3"/>
    <w:p w14:paraId="78A67799" w14:textId="31CB0A2C" w:rsidR="00E747E2" w:rsidRDefault="004737AB">
      <w:r>
        <w:t xml:space="preserve">The annual GAS pharyngitis </w:t>
      </w:r>
      <w:r w:rsidR="00542FCF">
        <w:t xml:space="preserve">peak time </w:t>
      </w:r>
      <w:r w:rsidR="006A5048">
        <w:t xml:space="preserve">correlated with geographic distance from the population-weighted centroid of the South (near </w:t>
      </w:r>
      <w:r w:rsidR="00613865">
        <w:t>Homer</w:t>
      </w:r>
      <w:r w:rsidR="00E33213">
        <w:t xml:space="preserve">, </w:t>
      </w:r>
      <w:r w:rsidR="00613865">
        <w:t>Louisiana</w:t>
      </w:r>
      <w:r w:rsidR="00E33213">
        <w:t xml:space="preserve">; </w:t>
      </w:r>
      <w:r w:rsidR="00613865">
        <w:t>latitude 32.83, longitude -93.01)</w:t>
      </w:r>
      <w:r w:rsidR="00445671">
        <w:t xml:space="preserve"> (</w:t>
      </w:r>
      <w:r w:rsidR="00445671" w:rsidRPr="00613865">
        <w:rPr>
          <w:b/>
          <w:bCs/>
        </w:rPr>
        <w:t>Figure</w:t>
      </w:r>
      <w:r w:rsidR="00072C5F">
        <w:rPr>
          <w:b/>
          <w:bCs/>
        </w:rPr>
        <w:t>s</w:t>
      </w:r>
      <w:r w:rsidR="00445671" w:rsidRPr="00613865">
        <w:rPr>
          <w:b/>
          <w:bCs/>
        </w:rPr>
        <w:t xml:space="preserve"> </w:t>
      </w:r>
      <w:r w:rsidR="00BE49EC">
        <w:rPr>
          <w:b/>
          <w:bCs/>
        </w:rPr>
        <w:t xml:space="preserve">S13 </w:t>
      </w:r>
      <w:r w:rsidR="00072C5F">
        <w:rPr>
          <w:b/>
          <w:bCs/>
        </w:rPr>
        <w:t xml:space="preserve">and </w:t>
      </w:r>
      <w:r w:rsidR="00BE49EC">
        <w:rPr>
          <w:b/>
          <w:bCs/>
        </w:rPr>
        <w:t>S14</w:t>
      </w:r>
      <w:r w:rsidR="00445671">
        <w:t>)</w:t>
      </w:r>
      <w:r w:rsidR="00283303">
        <w:t xml:space="preserve">. </w:t>
      </w:r>
      <w:r w:rsidR="007F3A10">
        <w:t xml:space="preserve">Greater distances </w:t>
      </w:r>
      <w:r w:rsidR="00445671">
        <w:t xml:space="preserve">from the </w:t>
      </w:r>
      <w:r w:rsidR="005078CC">
        <w:t xml:space="preserve">southern </w:t>
      </w:r>
      <w:r w:rsidR="00202E44">
        <w:t>reference point</w:t>
      </w:r>
      <w:r w:rsidR="00445671">
        <w:t xml:space="preserve"> </w:t>
      </w:r>
      <w:r w:rsidR="007F3A10">
        <w:t xml:space="preserve">correlated with </w:t>
      </w:r>
      <w:r w:rsidR="007F3A10">
        <w:lastRenderedPageBreak/>
        <w:t xml:space="preserve">later peak times at both the </w:t>
      </w:r>
      <w:r w:rsidR="003D7C55">
        <w:t>subregional (</w:t>
      </w:r>
      <w:r w:rsidR="00445671">
        <w:t xml:space="preserve">Pearson’s </w:t>
      </w:r>
      <w:r w:rsidR="004704CB">
        <w:t xml:space="preserve">r = 0.73, </w:t>
      </w:r>
      <w:r w:rsidR="004704CB" w:rsidRPr="00613865">
        <w:rPr>
          <w:b/>
          <w:bCs/>
        </w:rPr>
        <w:t xml:space="preserve">Figure </w:t>
      </w:r>
      <w:r w:rsidR="00BE49EC" w:rsidRPr="00613865">
        <w:rPr>
          <w:b/>
          <w:bCs/>
        </w:rPr>
        <w:t>S1</w:t>
      </w:r>
      <w:r w:rsidR="00BE49EC">
        <w:rPr>
          <w:b/>
          <w:bCs/>
        </w:rPr>
        <w:t>3</w:t>
      </w:r>
      <w:r w:rsidR="003D7C55">
        <w:t>) and state (</w:t>
      </w:r>
      <w:r w:rsidR="00445671">
        <w:t xml:space="preserve">Pearson’s </w:t>
      </w:r>
      <w:r w:rsidR="004704CB">
        <w:t xml:space="preserve">r = 0.58, </w:t>
      </w:r>
      <w:r w:rsidR="004704CB" w:rsidRPr="00613865">
        <w:rPr>
          <w:b/>
          <w:bCs/>
        </w:rPr>
        <w:t xml:space="preserve">Figure </w:t>
      </w:r>
      <w:r w:rsidR="00BE49EC" w:rsidRPr="00613865">
        <w:rPr>
          <w:b/>
          <w:bCs/>
        </w:rPr>
        <w:t>S1</w:t>
      </w:r>
      <w:r w:rsidR="00BE49EC">
        <w:rPr>
          <w:b/>
          <w:bCs/>
        </w:rPr>
        <w:t>4</w:t>
      </w:r>
      <w:r w:rsidR="003D7C55">
        <w:t xml:space="preserve">) levels. </w:t>
      </w:r>
    </w:p>
    <w:p w14:paraId="7F177498" w14:textId="77777777" w:rsidR="003036C9" w:rsidRDefault="003036C9">
      <w:pPr>
        <w:rPr>
          <w:rStyle w:val="CommentReference"/>
        </w:rPr>
      </w:pPr>
    </w:p>
    <w:p w14:paraId="14E235AE" w14:textId="0596A3D2" w:rsidR="004C770D" w:rsidRPr="00FD6F16" w:rsidRDefault="004C770D">
      <w:pPr>
        <w:rPr>
          <w:b/>
          <w:bCs/>
        </w:rPr>
      </w:pPr>
      <w:r>
        <w:rPr>
          <w:b/>
          <w:bCs/>
        </w:rPr>
        <w:t>School Start Date Analysis</w:t>
      </w:r>
    </w:p>
    <w:p w14:paraId="0DB7F35D" w14:textId="59E7F762" w:rsidR="006A28E5" w:rsidRDefault="005178EF">
      <w:r>
        <w:t xml:space="preserve">School start dates </w:t>
      </w:r>
      <w:r w:rsidR="0096020B">
        <w:t xml:space="preserve">correlated with </w:t>
      </w:r>
      <w:r w:rsidR="008F18D2">
        <w:t>the nadir in GAS pharyngitis visits</w:t>
      </w:r>
      <w:r w:rsidR="00AD6799">
        <w:t>, at state and subregional level</w:t>
      </w:r>
      <w:r w:rsidR="008F18D2">
        <w:t>s</w:t>
      </w:r>
      <w:r w:rsidR="0096020B">
        <w:t xml:space="preserve"> (</w:t>
      </w:r>
      <w:r w:rsidR="00AD6799">
        <w:t xml:space="preserve">state: </w:t>
      </w:r>
      <w:r w:rsidR="009D5901">
        <w:t xml:space="preserve">Pearson’s </w:t>
      </w:r>
      <w:r w:rsidR="00AD6799" w:rsidRPr="00AD6799">
        <w:rPr>
          <w:i/>
          <w:iCs/>
        </w:rPr>
        <w:t>r</w:t>
      </w:r>
      <w:r w:rsidR="00AD6799">
        <w:t xml:space="preserve"> = 0.</w:t>
      </w:r>
      <w:r w:rsidR="000834AD">
        <w:t>84,</w:t>
      </w:r>
      <w:r w:rsidR="00AD6799">
        <w:t xml:space="preserve"> 95% CI: 0.</w:t>
      </w:r>
      <w:r w:rsidR="000834AD">
        <w:t>82</w:t>
      </w:r>
      <w:r w:rsidR="00AD6799">
        <w:t>-0.</w:t>
      </w:r>
      <w:r w:rsidR="000834AD">
        <w:t>8</w:t>
      </w:r>
      <w:r w:rsidR="00691AB4">
        <w:t>5</w:t>
      </w:r>
      <w:r w:rsidR="00AD6799">
        <w:t xml:space="preserve">, subregional: </w:t>
      </w:r>
      <w:r w:rsidR="00DA4F2B">
        <w:t xml:space="preserve">Pearson’s </w:t>
      </w:r>
      <w:r w:rsidR="00A317DB">
        <w:rPr>
          <w:i/>
          <w:iCs/>
        </w:rPr>
        <w:t xml:space="preserve">r </w:t>
      </w:r>
      <w:r w:rsidR="00A317DB">
        <w:t>=</w:t>
      </w:r>
      <w:r w:rsidR="0096020B">
        <w:t xml:space="preserve"> 0</w:t>
      </w:r>
      <w:r w:rsidR="000834AD">
        <w:t>.85</w:t>
      </w:r>
      <w:r w:rsidR="00C13BD9">
        <w:t xml:space="preserve">, 95% CI: </w:t>
      </w:r>
      <w:r w:rsidR="000834AD">
        <w:t>0.76</w:t>
      </w:r>
      <w:r w:rsidR="00C13BD9">
        <w:t>-0.</w:t>
      </w:r>
      <w:r w:rsidR="000102A6">
        <w:t>92) (</w:t>
      </w:r>
      <w:r w:rsidR="0096020B" w:rsidRPr="00D864C3">
        <w:rPr>
          <w:b/>
          <w:bCs/>
        </w:rPr>
        <w:t>Figure 3, Figure</w:t>
      </w:r>
      <w:r w:rsidR="00AD6799" w:rsidRPr="00D864C3">
        <w:rPr>
          <w:b/>
          <w:bCs/>
        </w:rPr>
        <w:t>s</w:t>
      </w:r>
      <w:r w:rsidR="0096020B" w:rsidRPr="00D864C3">
        <w:rPr>
          <w:b/>
          <w:bCs/>
        </w:rPr>
        <w:t xml:space="preserve"> </w:t>
      </w:r>
      <w:r w:rsidR="00880DD7" w:rsidRPr="00D864C3">
        <w:rPr>
          <w:b/>
          <w:bCs/>
        </w:rPr>
        <w:t>S1</w:t>
      </w:r>
      <w:r w:rsidR="00880DD7">
        <w:rPr>
          <w:b/>
          <w:bCs/>
        </w:rPr>
        <w:t>5</w:t>
      </w:r>
      <w:r w:rsidR="00AD6799" w:rsidRPr="00D864C3">
        <w:rPr>
          <w:b/>
          <w:bCs/>
        </w:rPr>
        <w:t>-</w:t>
      </w:r>
      <w:r w:rsidR="00880DD7" w:rsidRPr="00D864C3">
        <w:rPr>
          <w:b/>
          <w:bCs/>
        </w:rPr>
        <w:t>1</w:t>
      </w:r>
      <w:r w:rsidR="00880DD7">
        <w:rPr>
          <w:b/>
          <w:bCs/>
        </w:rPr>
        <w:t>7</w:t>
      </w:r>
      <w:r w:rsidR="0096020B">
        <w:t>).</w:t>
      </w:r>
      <w:r w:rsidR="00F74361">
        <w:t xml:space="preserve"> These correlations held in both the under</w:t>
      </w:r>
      <w:r w:rsidR="00104A76">
        <w:t xml:space="preserve"> </w:t>
      </w:r>
      <w:r w:rsidR="00F74361">
        <w:t>19 population (</w:t>
      </w:r>
      <w:r w:rsidR="000E25B8">
        <w:t xml:space="preserve">Pearson’s </w:t>
      </w:r>
      <w:r w:rsidR="00F74361">
        <w:rPr>
          <w:i/>
          <w:iCs/>
        </w:rPr>
        <w:t xml:space="preserve">r </w:t>
      </w:r>
      <w:r w:rsidR="00F74361">
        <w:t>= 0.82, 95% CI: 0.7</w:t>
      </w:r>
      <w:r w:rsidR="00691AB4">
        <w:t>3</w:t>
      </w:r>
      <w:r w:rsidR="00F74361">
        <w:t>-0.88) and the over</w:t>
      </w:r>
      <w:r w:rsidR="00104A76">
        <w:t xml:space="preserve"> </w:t>
      </w:r>
      <w:r w:rsidR="00F74361">
        <w:t>19 population (</w:t>
      </w:r>
      <w:r w:rsidR="00AE3BE0">
        <w:t xml:space="preserve">Pearson’s </w:t>
      </w:r>
      <w:r w:rsidR="00F74361">
        <w:rPr>
          <w:i/>
          <w:iCs/>
        </w:rPr>
        <w:t>r</w:t>
      </w:r>
      <w:r w:rsidR="00F74361">
        <w:t xml:space="preserve"> = 0.89, 95% CI: 0.7</w:t>
      </w:r>
      <w:r w:rsidR="00691AB4">
        <w:t>5</w:t>
      </w:r>
      <w:r w:rsidR="00F74361">
        <w:t>-0.9</w:t>
      </w:r>
      <w:r w:rsidR="00691AB4">
        <w:t>6</w:t>
      </w:r>
      <w:r w:rsidR="00F74361">
        <w:t>).</w:t>
      </w:r>
      <w:r w:rsidR="0096020B">
        <w:t xml:space="preserve"> </w:t>
      </w:r>
      <w:r w:rsidR="00C13BD9">
        <w:t xml:space="preserve">In all subregions </w:t>
      </w:r>
      <w:r w:rsidR="00E00DA9">
        <w:t xml:space="preserve">and states, </w:t>
      </w:r>
      <w:r w:rsidR="00C13BD9">
        <w:t xml:space="preserve">the </w:t>
      </w:r>
      <w:r w:rsidR="008F18D2">
        <w:t xml:space="preserve">nadir </w:t>
      </w:r>
      <w:r w:rsidR="00C13BD9">
        <w:t>preceded the school start date</w:t>
      </w:r>
      <w:r w:rsidR="00ED4202">
        <w:t xml:space="preserve"> (</w:t>
      </w:r>
      <w:r w:rsidR="001553A3">
        <w:t xml:space="preserve">mean </w:t>
      </w:r>
      <w:r w:rsidR="00ED4202">
        <w:t>days preceding</w:t>
      </w:r>
      <w:r w:rsidR="00E00DA9">
        <w:t xml:space="preserve"> by subregion</w:t>
      </w:r>
      <w:r w:rsidR="00ED4202">
        <w:t>: 3</w:t>
      </w:r>
      <w:r w:rsidR="001553A3">
        <w:t>6.22</w:t>
      </w:r>
      <w:r w:rsidR="00ED4202">
        <w:t>, range</w:t>
      </w:r>
      <w:r w:rsidR="00E00DA9">
        <w:t>=</w:t>
      </w:r>
      <w:r w:rsidR="00ED4202">
        <w:t xml:space="preserve"> 2</w:t>
      </w:r>
      <w:r w:rsidR="001553A3">
        <w:t>8</w:t>
      </w:r>
      <w:r w:rsidR="00ED4202">
        <w:t>-4</w:t>
      </w:r>
      <w:r w:rsidR="001553A3">
        <w:t>7</w:t>
      </w:r>
      <w:r w:rsidR="00ED4202">
        <w:t xml:space="preserve"> days</w:t>
      </w:r>
      <w:r w:rsidR="00E00DA9">
        <w:t>,</w:t>
      </w:r>
      <w:r w:rsidR="00EF6F2A">
        <w:t xml:space="preserve"> </w:t>
      </w:r>
      <w:r w:rsidR="00E943E2" w:rsidRPr="00104A76">
        <w:rPr>
          <w:b/>
          <w:bCs/>
        </w:rPr>
        <w:t xml:space="preserve">Figure </w:t>
      </w:r>
      <w:r w:rsidR="00880DD7" w:rsidRPr="00104A76">
        <w:rPr>
          <w:b/>
          <w:bCs/>
        </w:rPr>
        <w:t>S1</w:t>
      </w:r>
      <w:r w:rsidR="00880DD7">
        <w:rPr>
          <w:b/>
          <w:bCs/>
        </w:rPr>
        <w:t>5</w:t>
      </w:r>
      <w:r w:rsidR="00E00DA9">
        <w:t>; mean days preceding by state: 33.</w:t>
      </w:r>
      <w:r w:rsidR="00691AB4">
        <w:t>02</w:t>
      </w:r>
      <w:r w:rsidR="00E00DA9">
        <w:t xml:space="preserve">, range = 14-48; </w:t>
      </w:r>
      <w:r w:rsidR="00E00DA9" w:rsidRPr="00104A76">
        <w:rPr>
          <w:b/>
          <w:bCs/>
        </w:rPr>
        <w:t xml:space="preserve">Figures </w:t>
      </w:r>
      <w:r w:rsidR="00880DD7" w:rsidRPr="00104A76">
        <w:rPr>
          <w:b/>
          <w:bCs/>
        </w:rPr>
        <w:t>S1</w:t>
      </w:r>
      <w:r w:rsidR="00880DD7">
        <w:rPr>
          <w:b/>
          <w:bCs/>
        </w:rPr>
        <w:t>6</w:t>
      </w:r>
      <w:r w:rsidR="00880DD7" w:rsidRPr="00104A76">
        <w:rPr>
          <w:b/>
          <w:bCs/>
        </w:rPr>
        <w:t xml:space="preserve"> </w:t>
      </w:r>
      <w:r w:rsidR="00E00DA9" w:rsidRPr="00104A76">
        <w:rPr>
          <w:b/>
          <w:bCs/>
        </w:rPr>
        <w:t xml:space="preserve">and </w:t>
      </w:r>
      <w:r w:rsidR="00880DD7" w:rsidRPr="00104A76">
        <w:rPr>
          <w:b/>
          <w:bCs/>
        </w:rPr>
        <w:t>S1</w:t>
      </w:r>
      <w:r w:rsidR="00880DD7">
        <w:rPr>
          <w:b/>
          <w:bCs/>
        </w:rPr>
        <w:t>7</w:t>
      </w:r>
      <w:r w:rsidR="00E943E2">
        <w:t xml:space="preserve">). </w:t>
      </w:r>
      <w:r w:rsidR="006A28E5">
        <w:t>The subregional minimum visit date</w:t>
      </w:r>
      <w:r w:rsidR="00F74361">
        <w:t xml:space="preserve">s occurred first in </w:t>
      </w:r>
      <w:r w:rsidR="0088306F">
        <w:t xml:space="preserve">those </w:t>
      </w:r>
      <w:r w:rsidR="00F74361">
        <w:t xml:space="preserve">5-19 </w:t>
      </w:r>
      <w:r w:rsidR="0088306F">
        <w:t>years old</w:t>
      </w:r>
      <w:r w:rsidR="00F74361">
        <w:t>, followed by th</w:t>
      </w:r>
      <w:r w:rsidR="0088306F">
        <w:t>os</w:t>
      </w:r>
      <w:r w:rsidR="00F74361">
        <w:t xml:space="preserve">e 0-4 </w:t>
      </w:r>
      <w:r w:rsidR="0088306F">
        <w:t>years old</w:t>
      </w:r>
      <w:r w:rsidR="00F74361">
        <w:t>, and then th</w:t>
      </w:r>
      <w:r w:rsidR="0088306F">
        <w:t>os</w:t>
      </w:r>
      <w:r w:rsidR="00F74361">
        <w:t xml:space="preserve">e over 19 </w:t>
      </w:r>
      <w:r w:rsidR="0088306F">
        <w:t>years old</w:t>
      </w:r>
      <w:r w:rsidR="00DC06BF">
        <w:t xml:space="preserve"> (</w:t>
      </w:r>
      <w:r w:rsidR="00DC06BF" w:rsidRPr="00F51389">
        <w:rPr>
          <w:b/>
          <w:bCs/>
        </w:rPr>
        <w:t xml:space="preserve">Figure </w:t>
      </w:r>
      <w:r w:rsidR="00880DD7" w:rsidRPr="00F51389">
        <w:rPr>
          <w:b/>
          <w:bCs/>
        </w:rPr>
        <w:t>S1</w:t>
      </w:r>
      <w:r w:rsidR="00880DD7">
        <w:rPr>
          <w:b/>
          <w:bCs/>
        </w:rPr>
        <w:t>8</w:t>
      </w:r>
      <w:r w:rsidR="00DC06BF">
        <w:t>)</w:t>
      </w:r>
      <w:r w:rsidR="006A28E5">
        <w:t xml:space="preserve">. </w:t>
      </w:r>
    </w:p>
    <w:p w14:paraId="7D8684B4" w14:textId="77777777" w:rsidR="004E607C" w:rsidRDefault="004E607C">
      <w:pPr>
        <w:rPr>
          <w:b/>
          <w:bCs/>
        </w:rPr>
      </w:pPr>
    </w:p>
    <w:p w14:paraId="0C83457E" w14:textId="151692D3" w:rsidR="00B10F33" w:rsidRDefault="00B10F33">
      <w:pPr>
        <w:rPr>
          <w:b/>
          <w:bCs/>
        </w:rPr>
      </w:pPr>
      <w:r>
        <w:rPr>
          <w:b/>
          <w:bCs/>
        </w:rPr>
        <w:t>DISCUSSION</w:t>
      </w:r>
    </w:p>
    <w:p w14:paraId="203F389C" w14:textId="5C2EFA11" w:rsidR="00EA6993" w:rsidRDefault="00197BE0" w:rsidP="006F20E2">
      <w:r>
        <w:t xml:space="preserve">Our results </w:t>
      </w:r>
      <w:r w:rsidR="006F20E2">
        <w:t xml:space="preserve">expand on </w:t>
      </w:r>
      <w:r>
        <w:t>estimate</w:t>
      </w:r>
      <w:r w:rsidR="00A906E4">
        <w:t>s of</w:t>
      </w:r>
      <w:r>
        <w:t xml:space="preserve"> </w:t>
      </w:r>
      <w:r w:rsidR="00146EFE">
        <w:t xml:space="preserve">seasonality and incidence </w:t>
      </w:r>
      <w:r>
        <w:t xml:space="preserve">of GAS pharyngitis </w:t>
      </w:r>
      <w:r w:rsidR="00146EFE">
        <w:t>in the U</w:t>
      </w:r>
      <w:r w:rsidR="00DF7C78">
        <w:t>.</w:t>
      </w:r>
      <w:r w:rsidR="001635FE">
        <w:t>S</w:t>
      </w:r>
      <w:r w:rsidR="00000000">
        <w:fldChar w:fldCharType="begin"/>
      </w:r>
      <w:r w:rsidR="00000000">
        <w:instrText xml:space="preserve"> ADDIN ZOTERO_TEMP </w:instrText>
      </w:r>
      <w:r w:rsidR="00000000">
        <w:fldChar w:fldCharType="separate"/>
      </w:r>
      <w:r w:rsidR="00000000">
        <w:fldChar w:fldCharType="end"/>
      </w:r>
      <w:r w:rsidR="006F20E2">
        <w:t>.</w:t>
      </w:r>
      <w:r w:rsidR="001635FE">
        <w:fldChar w:fldCharType="begin"/>
      </w:r>
      <w:r w:rsidR="009A71EF">
        <w:instrText xml:space="preserve"> ADDIN ZOTERO_ITEM CSL_CITATION {"citationID":"b45Luy6G","properties":{"formattedCitation":"\\super 1,3,17\\nosupersub{}","plainCitation":"1,3,17","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rsidR="001635FE">
        <w:fldChar w:fldCharType="separate"/>
      </w:r>
      <w:r w:rsidR="009A71EF" w:rsidRPr="009A71EF">
        <w:rPr>
          <w:rFonts w:ascii="Calibri" w:cs="Calibri"/>
          <w:vertAlign w:val="superscript"/>
        </w:rPr>
        <w:t>1,3,17</w:t>
      </w:r>
      <w:r w:rsidR="001635FE">
        <w:fldChar w:fldCharType="end"/>
      </w:r>
      <w:r w:rsidR="006F20E2">
        <w:t xml:space="preserve"> </w:t>
      </w:r>
      <w:r w:rsidR="00744F26">
        <w:t xml:space="preserve">GAS pharyngitis </w:t>
      </w:r>
      <w:r w:rsidR="005411D4">
        <w:t xml:space="preserve">visits </w:t>
      </w:r>
      <w:r w:rsidR="00155599">
        <w:t>were higher in the</w:t>
      </w:r>
      <w:r w:rsidR="00744F26">
        <w:t xml:space="preserve"> South, and particularly the East South Central and West South Central </w:t>
      </w:r>
      <w:r w:rsidR="00FA6F61">
        <w:t>sub</w:t>
      </w:r>
      <w:r w:rsidR="00744F26">
        <w:t xml:space="preserve">regions, than other regions throughout the year, </w:t>
      </w:r>
      <w:r w:rsidR="004770C7">
        <w:t xml:space="preserve">especially </w:t>
      </w:r>
      <w:r w:rsidR="00744F26">
        <w:t xml:space="preserve">from July to December. </w:t>
      </w:r>
      <w:r w:rsidR="002D06FC">
        <w:t xml:space="preserve">The Pacific West </w:t>
      </w:r>
      <w:r w:rsidR="00FB5CA5">
        <w:t xml:space="preserve">subregion </w:t>
      </w:r>
      <w:r w:rsidR="002D06FC">
        <w:t xml:space="preserve">documented the fewest GAS pharyngitis visits throughout the year. </w:t>
      </w:r>
      <w:r w:rsidR="00BA02C9">
        <w:t xml:space="preserve">Annually, </w:t>
      </w:r>
      <w:r w:rsidR="0020131C">
        <w:t xml:space="preserve">GAS </w:t>
      </w:r>
      <w:r w:rsidR="00F03F32">
        <w:t xml:space="preserve">pharyngitis </w:t>
      </w:r>
      <w:r w:rsidR="00FE0B19">
        <w:t xml:space="preserve">incidence </w:t>
      </w:r>
      <w:r w:rsidR="00744F26">
        <w:t xml:space="preserve">began to rise earliest in the same </w:t>
      </w:r>
      <w:r w:rsidR="00262EDA">
        <w:t>s</w:t>
      </w:r>
      <w:r w:rsidR="00744F26">
        <w:t xml:space="preserve">outhern subregions </w:t>
      </w:r>
      <w:r w:rsidR="0067721C">
        <w:t xml:space="preserve">that </w:t>
      </w:r>
      <w:r w:rsidR="00E54E23">
        <w:t>had</w:t>
      </w:r>
      <w:r w:rsidR="0067721C">
        <w:t xml:space="preserve"> </w:t>
      </w:r>
      <w:r w:rsidR="00744F26">
        <w:t xml:space="preserve">the highest burden of </w:t>
      </w:r>
      <w:r w:rsidR="00C63E25">
        <w:t>disease</w:t>
      </w:r>
      <w:r w:rsidR="0067721C">
        <w:t>,</w:t>
      </w:r>
      <w:r w:rsidR="00C63E25">
        <w:t xml:space="preserve"> and</w:t>
      </w:r>
      <w:r w:rsidR="00744F26">
        <w:t xml:space="preserve"> peaked latest in coastal regions. </w:t>
      </w:r>
      <w:r w:rsidR="00155599">
        <w:t xml:space="preserve">The annual increase in </w:t>
      </w:r>
      <w:r w:rsidR="00286AEE">
        <w:t>visits</w:t>
      </w:r>
      <w:r w:rsidR="00155599">
        <w:t xml:space="preserve"> </w:t>
      </w:r>
      <w:r w:rsidR="00286AEE">
        <w:t>wa</w:t>
      </w:r>
      <w:r w:rsidR="00155599">
        <w:t>s</w:t>
      </w:r>
      <w:r w:rsidR="00C376A8">
        <w:t xml:space="preserve"> first observed </w:t>
      </w:r>
      <w:r w:rsidR="00C63E25">
        <w:t xml:space="preserve">in </w:t>
      </w:r>
      <w:r w:rsidR="00410C8A">
        <w:t>s</w:t>
      </w:r>
      <w:r w:rsidR="00C63E25">
        <w:t xml:space="preserve">outhern states, particularly in Louisiana and Mississippi, </w:t>
      </w:r>
      <w:r w:rsidR="00C376A8">
        <w:t xml:space="preserve">followed by </w:t>
      </w:r>
      <w:r w:rsidR="00C63E25">
        <w:t>the rest of the country</w:t>
      </w:r>
      <w:r w:rsidR="00C376A8">
        <w:t xml:space="preserve"> roughly in order of increasing distance from the </w:t>
      </w:r>
      <w:r w:rsidR="00D52332">
        <w:t>S</w:t>
      </w:r>
      <w:r w:rsidR="00C376A8">
        <w:t>outh</w:t>
      </w:r>
      <w:r w:rsidR="00C63E25">
        <w:t xml:space="preserve">. </w:t>
      </w:r>
      <w:r w:rsidR="00EA6993">
        <w:t xml:space="preserve">Visits increased first in the </w:t>
      </w:r>
      <w:r w:rsidR="003F77DF">
        <w:t>5–19-year-old</w:t>
      </w:r>
      <w:r w:rsidR="003D23F5">
        <w:t xml:space="preserve"> </w:t>
      </w:r>
      <w:r w:rsidR="00EA6993">
        <w:t xml:space="preserve">age group, </w:t>
      </w:r>
      <w:r w:rsidR="003D23F5">
        <w:t xml:space="preserve">followed by </w:t>
      </w:r>
      <w:r w:rsidR="00EA6993">
        <w:t xml:space="preserve">the </w:t>
      </w:r>
      <w:r w:rsidR="003F77DF">
        <w:t>0–4-year-old</w:t>
      </w:r>
      <w:r w:rsidR="003D23F5">
        <w:t xml:space="preserve"> </w:t>
      </w:r>
      <w:r w:rsidR="00EA6993">
        <w:t xml:space="preserve">age group and then the over </w:t>
      </w:r>
      <w:r w:rsidR="003F77DF">
        <w:t>19-year-old</w:t>
      </w:r>
      <w:r w:rsidR="003D23F5">
        <w:t xml:space="preserve"> </w:t>
      </w:r>
      <w:r w:rsidR="00EA6993">
        <w:t xml:space="preserve">age group across all subregions. </w:t>
      </w:r>
      <w:r>
        <w:t xml:space="preserve">This geographic pattern </w:t>
      </w:r>
      <w:r w:rsidR="00AD4C5A">
        <w:t>of</w:t>
      </w:r>
      <w:r>
        <w:t xml:space="preserve"> increasing GAS pharyngitis cases correlated with, but preceded, school start dates. </w:t>
      </w:r>
    </w:p>
    <w:p w14:paraId="6F208B98" w14:textId="77777777" w:rsidR="005B42B9" w:rsidRDefault="005B42B9" w:rsidP="006F20E2"/>
    <w:p w14:paraId="2BB537D4" w14:textId="1A771355" w:rsidR="00146EFE" w:rsidRDefault="00754753" w:rsidP="00E01F1A">
      <w:r>
        <w:t>The factors driving higher rates of GAS pharyngitis visits and the earliest rise in cases in the South are unclear. This could represent conditions that promote GAS pharyngitis</w:t>
      </w:r>
      <w:r w:rsidR="00146EFE">
        <w:t>, including</w:t>
      </w:r>
      <w:r w:rsidR="00ED46A3">
        <w:t xml:space="preserve"> </w:t>
      </w:r>
      <w:r w:rsidR="00E01F1A">
        <w:t xml:space="preserve">those </w:t>
      </w:r>
      <w:r w:rsidR="00ED46A3">
        <w:t>relating to</w:t>
      </w:r>
      <w:r w:rsidR="00146EFE">
        <w:t xml:space="preserve"> </w:t>
      </w:r>
      <w:r w:rsidR="00D41934">
        <w:t>poverty and social inequality</w:t>
      </w:r>
      <w:r>
        <w:fldChar w:fldCharType="begin"/>
      </w:r>
      <w:r w:rsidR="009A71EF">
        <w:instrText xml:space="preserve"> ADDIN ZOTERO_ITEM CSL_CITATION {"citationID":"paRnko7k","properties":{"formattedCitation":"\\super 18\\nosupersub{}","plainCitation":"18","noteIndex":0},"citationItems":[{"id":1602,"uris":["http://zotero.org/users/4318844/items/48XPIL77"],"itemData":{"id":1602,"type":"article-journal","abstract":"In today's global society, infectious disease outbreaks can spread quickly across the world, fueled by the rapidity with which we travel across borders and continents. Historical accounts of influenza pandemics and contemporary reports on infectious diseases clearly demonstrate that poverty, inequality, and social determinants of health create conditions for the transmission of infectious diseases, and existing health disparities or inequalities can further contribute to unequal burdens of morbidity and mortality. Yet, to date, studies of influenza pandemic plans across multiple countries find little to no recognition of health inequalities or attempts to engage disadvantaged populations to explicitly address the differential impact of a pandemic on them. To meet the goals and objectives of the Global Health Security Agenda, we argue that international partners, from WHO to individual countries, must grapple with the social determinants of health and existing health inequalities and extend their vision to include these factors so that disease that may start among socially disadvantaged subpopulations does not go unnoticed and spread across borders. These efforts will require rethinking surveillance systems to include sociodemographic data; training local teams of researchers and community health workers who are able to not only analyze data to recognize risk factors for disease, but also use simulation methods to assess the impact of alternative policies on reducing disease; integrating social science disciplines to understand local context; and proactively anticipating shortfalls in availability of adequate healthcare resources, including vaccines. Without explicit attention to existing health inequalities and underlying social determinants of health, the Global Health Security Agenda is unlikely to succeed in its goals and objectives., Reports of influenza pandemics and other infectious diseases clearly demonstrate that poverty, inequality, and social determinants of health create conditions for the transmission of infectious diseases. International partners, from WHO to individual countries, must grapple with the social determinants of health and existing health inequalities and extend their vision to include these factors so that disease that may start among socially disadvantaged subpopulations does not go unnoticed and spread across borders. These efforts will require rethinking surveillance systems to include sociodemographic data; training local teams of researchers and community health workers to recognize risk factors for disease and to assess the impact of alternative policies on reducing disease; integrating social science disciplines to understand local context; and proactively anticipating shortfalls in availability of adequate healthcare resources, including vaccines.","container-title":"Biosecurity and Bioterrorism : Biodefense Strategy, Practice, and Science","DOI":"10.1089/bsp.2014.0032","ISSN":"1538-7135","issue":"5","journalAbbreviation":"Biosecur Bioterror","note":"PMID: 25254915\nPMCID: PMC4170985","page":"263-273","source":"PubMed Central","title":"Health Inequalities and Infectious Disease Epidemics: A Challenge for Global Health Security","title-short":"Health Inequalities and Infectious Disease Epidemics","volume":"12","author":[{"family":"Quinn","given":"Sandra Crouse"},{"family":"Kumar","given":"Supriya"}],"issued":{"date-parts":[["2014",9,1]]}}}],"schema":"https://github.com/citation-style-language/schema/raw/master/csl-citation.json"} </w:instrText>
      </w:r>
      <w:r>
        <w:fldChar w:fldCharType="separate"/>
      </w:r>
      <w:r w:rsidR="009A71EF" w:rsidRPr="009A71EF">
        <w:rPr>
          <w:rFonts w:ascii="Calibri" w:cs="Calibri"/>
          <w:vertAlign w:val="superscript"/>
        </w:rPr>
        <w:t>18</w:t>
      </w:r>
      <w:r>
        <w:fldChar w:fldCharType="end"/>
      </w:r>
      <w:r>
        <w:t xml:space="preserve"> </w:t>
      </w:r>
      <w:r w:rsidR="00146EFE">
        <w:t>or to other infections. GAS pharyngitis spatiotemporal patterns were similar to trends in influenza and RSV.</w:t>
      </w:r>
      <w:r w:rsidR="00E01F1A">
        <w:fldChar w:fldCharType="begin"/>
      </w:r>
      <w:r w:rsidR="00CF420F">
        <w:instrText xml:space="preserve"> ADDIN ZOTERO_ITEM CSL_CITATION {"citationID":"ik6c1II2","properties":{"formattedCitation":"\\super 5\\nosupersub{}","plainCitation":"5","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E01F1A">
        <w:fldChar w:fldCharType="separate"/>
      </w:r>
      <w:r w:rsidR="00CF420F" w:rsidRPr="00CF420F">
        <w:rPr>
          <w:rFonts w:ascii="Calibri" w:cs="Calibri"/>
          <w:vertAlign w:val="superscript"/>
        </w:rPr>
        <w:t>5</w:t>
      </w:r>
      <w:r w:rsidR="00E01F1A">
        <w:fldChar w:fldCharType="end"/>
      </w:r>
      <w:r w:rsidR="00146EFE">
        <w:t xml:space="preserve"> </w:t>
      </w:r>
      <w:r w:rsidR="00E01F1A">
        <w:t>S</w:t>
      </w:r>
      <w:r w:rsidR="00146EFE">
        <w:t xml:space="preserve">ome of </w:t>
      </w:r>
      <w:r w:rsidR="003D23F5">
        <w:t xml:space="preserve">the </w:t>
      </w:r>
      <w:r w:rsidR="00146EFE">
        <w:t xml:space="preserve">drivers </w:t>
      </w:r>
      <w:r w:rsidR="003D23F5">
        <w:t>for those pathogens</w:t>
      </w:r>
      <w:r w:rsidR="00E54E23">
        <w:t>, such as climatic factors,</w:t>
      </w:r>
      <w:r w:rsidR="003D23F5">
        <w:t xml:space="preserve"> </w:t>
      </w:r>
      <w:r w:rsidR="00146EFE">
        <w:t xml:space="preserve">may </w:t>
      </w:r>
      <w:r w:rsidR="003D23F5">
        <w:t xml:space="preserve">also </w:t>
      </w:r>
      <w:r w:rsidR="00146EFE">
        <w:t>contribute to GAS pharyngitis</w:t>
      </w:r>
      <w:r w:rsidR="002E18A7">
        <w:t xml:space="preserve"> trends</w:t>
      </w:r>
      <w:r w:rsidR="00146EFE">
        <w:t>.</w:t>
      </w:r>
      <w:r w:rsidR="00E01F1A">
        <w:t xml:space="preserve"> Alternatively, and more speculatively, the extent of </w:t>
      </w:r>
      <w:r w:rsidR="002E18A7">
        <w:t xml:space="preserve">GAS </w:t>
      </w:r>
      <w:r w:rsidR="00E01F1A">
        <w:t>asymptomatic carriage (nearly 50% in children ages 3-12</w:t>
      </w:r>
      <w:r w:rsidR="00CF420F">
        <w:fldChar w:fldCharType="begin"/>
      </w:r>
      <w:r w:rsidR="00CF420F">
        <w:instrText xml:space="preserve"> ADDIN ZOTERO_ITEM CSL_CITATION {"citationID":"slMbtrIf","properties":{"formattedCitation":"\\super 4\\nosupersub{}","plainCitation":"4","noteIndex":0},"citationItems":[{"id":1624,"uris":["http://zotero.org/users/4318844/items/6VF93KVX"],"itemData":{"id":1624,"type":"article-journal","abstract":"Background: \n          Group A streptococci (GAS) are a major cause of pharyngitis in children. Recently, there were severe GAS outbreaks. The aims of this study were to assess pharyngeal colonization prevalence in healthy children, to assess different diagnostic definitions for GAS pharyngitis and to estimate incidence rates for these infections.\n          Methods: \n          A 2-year longitudinal study was conducted in healthy children in the United States. Pharyngeal swabs were cultured every 3 months for GAS colonization. Serum antistreptolysin O, antideoxyribonuclease B (DNaseB) and antistreptococcal C5a peptidase (SCP) antibody titers were assessed at baseline. When participants developed a sore throat, pharyngeal swabs were collected for rapid antigen detection test (RADT) and culture, and antibody titers were determined in serum samples. A range of case definitions were used for GAS pharyngitis.\n          Results: \n          A total of 422 children 3–12 years old were enrolled (140, 141 and 141 were 3–5, 6–9 and 10–12 years of age, respectively). The overall prevalence of GAS colonization during the study was 48%. Baseline antistreptolysin O, anti-DNaseB and anti-SCP antibody titers were higher for children older than 5 years. The incidence of GAS pharyngitis per 100 person-years was 15.9 for RADT/culture-proven and 4.6 for serologically confirmed pharyngitis.\n          Conclusions: \n          GAS throat colonization and pharyngitis were frequent in children 3–12 years old. The case definition employed impacted the measured incidence of GAS pharyngitis, with higher rates detected using RADT/culture-based definitions. These data suggest that case definition is important and that young children are exposed to GAS, which may inform plans for vaccine development and implementation.","container-title":"The Pediatric Infectious Disease Journal","DOI":"10.1097/INF.0000000000004111","ISSN":"0891-3668","language":"en-US","page":"10.1097/INF.0000000000004111","source":"journals-lww-com.ezp-prod1.hul.harvard.edu","title":"A Longitudinal Study of Group A Streptococcal Colonization and Pharyngitis in US Children","author":[{"family":"Frenck","given":"Robert W. Jr"},{"family":"Laudat","given":"France"},{"family":"Liang","given":"John"},{"family":"Giordano-Schmidt","given":"Donna"},{"family":"Jansen","given":"Kathrin U."},{"family":"Gruber","given":"William"},{"family":"Anderson","given":"Annaliesa S."},{"family":"Scully","given":"Ingrid L."}]}}],"schema":"https://github.com/citation-style-language/schema/raw/master/csl-citation.json"} </w:instrText>
      </w:r>
      <w:r w:rsidR="00CF420F">
        <w:fldChar w:fldCharType="separate"/>
      </w:r>
      <w:r w:rsidR="00CF420F" w:rsidRPr="00CF420F">
        <w:rPr>
          <w:rFonts w:ascii="Calibri" w:cs="Calibri"/>
          <w:vertAlign w:val="superscript"/>
        </w:rPr>
        <w:t>4</w:t>
      </w:r>
      <w:r w:rsidR="00CF420F">
        <w:fldChar w:fldCharType="end"/>
      </w:r>
      <w:r w:rsidR="00CF420F">
        <w:t xml:space="preserve">) </w:t>
      </w:r>
      <w:r w:rsidR="00E01F1A">
        <w:t>may result in false</w:t>
      </w:r>
      <w:r w:rsidR="00880DD7">
        <w:t>-</w:t>
      </w:r>
      <w:r w:rsidR="00E01F1A">
        <w:t>positive RADTs in the context of viral pharyngitis in hosts carrying GAS</w:t>
      </w:r>
      <w:r w:rsidR="003D23F5">
        <w:t xml:space="preserve">, </w:t>
      </w:r>
      <w:r w:rsidR="00142738">
        <w:t>or GAS pharyngitis may occur secondar</w:t>
      </w:r>
      <w:r w:rsidR="005411D4">
        <w:t xml:space="preserve">ily </w:t>
      </w:r>
      <w:r w:rsidR="00142738">
        <w:t xml:space="preserve">following a viral infection, </w:t>
      </w:r>
      <w:r w:rsidR="003D23F5">
        <w:t xml:space="preserve">such that trends of viral infections may contribute to the observed trends of </w:t>
      </w:r>
      <w:r w:rsidR="00E01F1A">
        <w:t>GAS pharyngitis</w:t>
      </w:r>
      <w:r w:rsidR="00146EFE">
        <w:t xml:space="preserve">. </w:t>
      </w:r>
    </w:p>
    <w:p w14:paraId="7F1A13AD" w14:textId="77777777" w:rsidR="00155599" w:rsidRDefault="00155599" w:rsidP="0069294A"/>
    <w:p w14:paraId="4A0A757D" w14:textId="17D90B98" w:rsidR="00197BE0" w:rsidRDefault="003D23F5" w:rsidP="00E01F1A">
      <w:r>
        <w:t xml:space="preserve">Similarly, it is unclear what explains the </w:t>
      </w:r>
      <w:r w:rsidR="00EA6DB7">
        <w:t xml:space="preserve">low </w:t>
      </w:r>
      <w:r w:rsidR="00542FCF">
        <w:t xml:space="preserve">levels </w:t>
      </w:r>
      <w:r w:rsidR="00EA6DB7">
        <w:t>of GAS pharyngitis in the</w:t>
      </w:r>
      <w:r w:rsidR="006F20E2">
        <w:t xml:space="preserve"> Pacific West subregion</w:t>
      </w:r>
      <w:r>
        <w:t xml:space="preserve">. This </w:t>
      </w:r>
      <w:r w:rsidR="006F20E2">
        <w:t xml:space="preserve">could be due to local differences in GAS strains and their propensity to cause pharyngitis, fewer susceptible hosts due to increased immunity from infection or a cross-protective pathogen, or environmental, social, or behavioral factors that reduce transmissibility. </w:t>
      </w:r>
      <w:r>
        <w:t>S</w:t>
      </w:r>
      <w:r w:rsidR="006F20E2">
        <w:t xml:space="preserve">ystematic underreporting in private insurance claims </w:t>
      </w:r>
      <w:r>
        <w:t xml:space="preserve">in this region </w:t>
      </w:r>
      <w:r w:rsidR="006F20E2">
        <w:t xml:space="preserve">could </w:t>
      </w:r>
      <w:r>
        <w:t xml:space="preserve">also </w:t>
      </w:r>
      <w:r w:rsidR="00D7477F">
        <w:t xml:space="preserve">contribute to </w:t>
      </w:r>
      <w:r>
        <w:t xml:space="preserve">low </w:t>
      </w:r>
      <w:r w:rsidR="00D7477F">
        <w:t xml:space="preserve">observed </w:t>
      </w:r>
      <w:r>
        <w:t>rates</w:t>
      </w:r>
      <w:r w:rsidR="006F20E2">
        <w:t>.</w:t>
      </w:r>
    </w:p>
    <w:p w14:paraId="002B4CB9" w14:textId="77777777" w:rsidR="000C4B48" w:rsidRDefault="000C4B48"/>
    <w:p w14:paraId="3488A4AF" w14:textId="50B94F21" w:rsidR="00FE3B45" w:rsidRDefault="00F739C8" w:rsidP="00F739C8">
      <w:r>
        <w:t xml:space="preserve">Nadirs in </w:t>
      </w:r>
      <w:r w:rsidR="000C4B48">
        <w:t xml:space="preserve">GAS pharyngitis </w:t>
      </w:r>
      <w:r>
        <w:t xml:space="preserve">visits preceded and correlated </w:t>
      </w:r>
      <w:r w:rsidR="000C4B48">
        <w:t>with school start dates</w:t>
      </w:r>
      <w:r w:rsidR="000160C5">
        <w:t>.</w:t>
      </w:r>
      <w:r w:rsidR="00625D5C">
        <w:t xml:space="preserve"> </w:t>
      </w:r>
      <w:r w:rsidR="000160C5">
        <w:t>S</w:t>
      </w:r>
      <w:r w:rsidR="00625D5C">
        <w:t>ubregions in the South with earlie</w:t>
      </w:r>
      <w:r w:rsidR="00654A3B">
        <w:t>r</w:t>
      </w:r>
      <w:r w:rsidR="00625D5C">
        <w:t xml:space="preserve"> </w:t>
      </w:r>
      <w:r w:rsidR="000160C5">
        <w:t xml:space="preserve">upticks in </w:t>
      </w:r>
      <w:r w:rsidR="00625D5C">
        <w:t xml:space="preserve">GAS pharyngitis </w:t>
      </w:r>
      <w:r w:rsidR="00CE69DC">
        <w:t>visit</w:t>
      </w:r>
      <w:r w:rsidR="000160C5">
        <w:t>s</w:t>
      </w:r>
      <w:r w:rsidR="00654A3B">
        <w:t xml:space="preserve"> </w:t>
      </w:r>
      <w:r w:rsidR="000160C5">
        <w:t xml:space="preserve">also </w:t>
      </w:r>
      <w:r w:rsidR="00625D5C">
        <w:t>start</w:t>
      </w:r>
      <w:r w:rsidR="00F702A8">
        <w:t>ed</w:t>
      </w:r>
      <w:r w:rsidR="00625D5C">
        <w:t xml:space="preserve"> school earlier than coastal subregions. </w:t>
      </w:r>
      <w:r w:rsidR="00654A3B">
        <w:t>Given that uptick dates precede</w:t>
      </w:r>
      <w:r w:rsidR="00F702A8">
        <w:t>d</w:t>
      </w:r>
      <w:r w:rsidR="00654A3B">
        <w:t xml:space="preserve"> school start dates by over a month, it is unlikely that school</w:t>
      </w:r>
      <w:r w:rsidR="000160C5">
        <w:t xml:space="preserve"> attendance</w:t>
      </w:r>
      <w:r w:rsidR="00654A3B">
        <w:t xml:space="preserve"> initiate</w:t>
      </w:r>
      <w:r w:rsidR="00F702A8">
        <w:t>d</w:t>
      </w:r>
      <w:r w:rsidR="00654A3B">
        <w:t xml:space="preserve"> transmission in a given </w:t>
      </w:r>
      <w:r w:rsidR="00A86E74">
        <w:t>season, but changes in contact patterns among children associate</w:t>
      </w:r>
      <w:r w:rsidR="000160C5">
        <w:t>d</w:t>
      </w:r>
      <w:r w:rsidR="00A86E74">
        <w:t xml:space="preserve"> with the start of school </w:t>
      </w:r>
      <w:r>
        <w:t xml:space="preserve">may </w:t>
      </w:r>
      <w:r w:rsidR="00A86E74">
        <w:t xml:space="preserve">facilitate </w:t>
      </w:r>
      <w:r w:rsidR="00447B0E">
        <w:t xml:space="preserve">both </w:t>
      </w:r>
      <w:r w:rsidR="00A86E74">
        <w:t>the spread of GAS pharyngitis</w:t>
      </w:r>
      <w:r>
        <w:t>, like with other respiratory infections,</w:t>
      </w:r>
      <w:r>
        <w:fldChar w:fldCharType="begin"/>
      </w:r>
      <w:r w:rsidR="009A71EF">
        <w:instrText xml:space="preserve"> ADDIN ZOTERO_ITEM CSL_CITATION {"citationID":"FypOJnpj","properties":{"formattedCitation":"\\super 19\\nosupersub{}","plainCitation":"19","noteIndex":0},"citationItems":[{"id":1619,"uris":["http://zotero.org/users/4318844/items/7HI9UMZD"],"itemData":{"id":1619,"type":"article-journal","abstract":"The emergence of severe acute respiratory syndrome coronavirus 2 (SARS-CoV-2) caused substantial global morbidity and deaths, leading governments to turn to non-pharmaceutical interventions to slow down the spread of infection and lessen the burden on health care systems. These policies have evolved over the course of the COVID-19 pandemic, including after the availability of COVID-19 vaccines, with regional and country-level differences in their ongoing use. The COVID-19 pandemic has been associated with changes in respiratory virus infections worldwide, which have differed between virus types. Reductions in respiratory virus infections, including by influenza virus and respiratory syncytial virus, were most notable at the onset of the COVID-19 pandemic and continued in varying degrees through subsequent waves of SARS-CoV-2 infections. The decreases in community infection burden have resulted in reduced hospitalizations and deaths associated with non-SARS-CoV-2 respiratory infections. Respiratory virus evolution relies on the maintaining of a diverse genetic pool, but evidence of genetic bottlenecking brought on by case reduction during the COVID-19 pandemic has resulted in reduced genetic diversity of some respiratory viruses, including influenza virus. By describing the differences in these changes between viral species across different geographies over the course of the COVID-19 pandemic, we may better understand the complex factors involved in community co-circulation of respiratory viruses.","container-title":"Nature Reviews Microbiology","DOI":"10.1038/s41579-022-00807-9","ISSN":"1740-1534","issue":"3","journalAbbreviation":"Nat Rev Microbiol","language":"en","license":"2022 Springer Nature Limited","note":"number: 3\npublisher: Nature Publishing Group","page":"195-210","source":"www-nature-com.ezp-prod1.hul.harvard.edu","title":"The effects of the COVID-19 pandemic on community respiratory virus activity","volume":"21","author":[{"family":"Chow","given":"Eric J."},{"family":"Uyeki","given":"Timothy M."},{"family":"Chu","given":"Helen Y."}],"issued":{"date-parts":[["2023",3]]}}}],"schema":"https://github.com/citation-style-language/schema/raw/master/csl-citation.json"} </w:instrText>
      </w:r>
      <w:r>
        <w:fldChar w:fldCharType="separate"/>
      </w:r>
      <w:r w:rsidR="009A71EF" w:rsidRPr="009A71EF">
        <w:rPr>
          <w:rFonts w:ascii="Calibri" w:cs="Calibri"/>
          <w:vertAlign w:val="superscript"/>
        </w:rPr>
        <w:t>19</w:t>
      </w:r>
      <w:r>
        <w:fldChar w:fldCharType="end"/>
      </w:r>
      <w:r>
        <w:t xml:space="preserve"> </w:t>
      </w:r>
      <w:r w:rsidR="00447B0E">
        <w:t>and its</w:t>
      </w:r>
      <w:r w:rsidR="00757B80">
        <w:t xml:space="preserve"> </w:t>
      </w:r>
      <w:r>
        <w:t>ascertainment</w:t>
      </w:r>
      <w:r w:rsidR="00A86E74">
        <w:t>.</w:t>
      </w:r>
      <w:r w:rsidR="004D5467">
        <w:t xml:space="preserve"> </w:t>
      </w:r>
      <w:r w:rsidR="005411D4">
        <w:t>C</w:t>
      </w:r>
      <w:r w:rsidR="00FA5B57">
        <w:t xml:space="preserve">limatic factors, like temperature, </w:t>
      </w:r>
      <w:r w:rsidR="005411D4">
        <w:t>may also</w:t>
      </w:r>
      <w:r w:rsidR="00FA5B57">
        <w:t xml:space="preserve"> influence </w:t>
      </w:r>
      <w:r w:rsidR="005411D4">
        <w:t xml:space="preserve">both </w:t>
      </w:r>
      <w:r w:rsidR="00FA5B57">
        <w:t xml:space="preserve">school opening dates and GAS pharyngitis transmission. </w:t>
      </w:r>
      <w:r w:rsidR="00EA6993">
        <w:t xml:space="preserve">The </w:t>
      </w:r>
      <w:r w:rsidR="00757B80">
        <w:t xml:space="preserve">age </w:t>
      </w:r>
      <w:r w:rsidR="00EA6993">
        <w:t>pattern of epidemic onset, which occur</w:t>
      </w:r>
      <w:r w:rsidR="00C34830">
        <w:t>r</w:t>
      </w:r>
      <w:r w:rsidR="006320BE">
        <w:t>ed</w:t>
      </w:r>
      <w:r w:rsidR="00EA6993">
        <w:t xml:space="preserve"> first </w:t>
      </w:r>
      <w:r w:rsidR="00E54E23">
        <w:t xml:space="preserve">in </w:t>
      </w:r>
      <w:r w:rsidR="00EA6993">
        <w:t xml:space="preserve">children </w:t>
      </w:r>
      <w:r w:rsidR="00757B80">
        <w:t>age</w:t>
      </w:r>
      <w:r w:rsidR="00C34830">
        <w:t>d</w:t>
      </w:r>
      <w:r w:rsidR="00EA6993">
        <w:t xml:space="preserve"> 5-19</w:t>
      </w:r>
      <w:r w:rsidR="00C34830">
        <w:t xml:space="preserve"> years</w:t>
      </w:r>
      <w:r w:rsidR="00EA6993">
        <w:t xml:space="preserve">, </w:t>
      </w:r>
      <w:r w:rsidR="00C34830">
        <w:t xml:space="preserve">followed by those </w:t>
      </w:r>
      <w:r w:rsidR="00EA6993">
        <w:t>0-4</w:t>
      </w:r>
      <w:r w:rsidR="00C34830">
        <w:t xml:space="preserve"> years old</w:t>
      </w:r>
      <w:r w:rsidR="00EA6993">
        <w:t xml:space="preserve"> and then adults over 19</w:t>
      </w:r>
      <w:r w:rsidR="00C34830">
        <w:t xml:space="preserve"> years</w:t>
      </w:r>
      <w:r w:rsidR="003F77DF">
        <w:t xml:space="preserve"> old</w:t>
      </w:r>
      <w:r w:rsidR="00EA6993">
        <w:t xml:space="preserve">, could implicate </w:t>
      </w:r>
      <w:r w:rsidR="00757B80">
        <w:t>school-age children</w:t>
      </w:r>
      <w:r w:rsidR="00EA6993">
        <w:t xml:space="preserve"> as an important infection-control target</w:t>
      </w:r>
      <w:r w:rsidR="00757B80">
        <w:t xml:space="preserve"> for GAS</w:t>
      </w:r>
      <w:r w:rsidR="00EA6993">
        <w:t xml:space="preserve">. </w:t>
      </w:r>
      <w:r w:rsidR="00A86E74">
        <w:t>Further examination of the relationship between rates of GAS pharyngitis and school closures</w:t>
      </w:r>
      <w:r w:rsidR="00C34830">
        <w:t xml:space="preserve"> enacted as part of COVID-19 response</w:t>
      </w:r>
      <w:r w:rsidR="00A86E74">
        <w:t xml:space="preserve"> could help elucidate the role of school as a nidus of </w:t>
      </w:r>
      <w:r w:rsidR="00C34830">
        <w:t xml:space="preserve">community spread of </w:t>
      </w:r>
      <w:r w:rsidR="00A86E74">
        <w:t xml:space="preserve">GAS pharyngitis. </w:t>
      </w:r>
    </w:p>
    <w:p w14:paraId="1255433E" w14:textId="77777777" w:rsidR="00A41B81" w:rsidRDefault="00A41B81" w:rsidP="00F739C8"/>
    <w:p w14:paraId="670C52F8" w14:textId="7C9E8ED2" w:rsidR="005F3087" w:rsidRDefault="00DC2F03" w:rsidP="004E607C">
      <w:r>
        <w:t>T</w:t>
      </w:r>
      <w:r w:rsidR="00A41B81">
        <w:t>rends in GAS pharyngitis may indicate broader trends in GAS disease</w:t>
      </w:r>
      <w:r>
        <w:t xml:space="preserve"> and</w:t>
      </w:r>
      <w:r w:rsidR="00A41B81">
        <w:t xml:space="preserve"> differences in transmission mechanisms between different GAS clinical syndromes. </w:t>
      </w:r>
      <w:r>
        <w:t>I</w:t>
      </w:r>
      <w:r w:rsidR="00A41B81">
        <w:t>nvasive GAS (</w:t>
      </w:r>
      <w:proofErr w:type="spellStart"/>
      <w:r w:rsidR="00A41B81">
        <w:t>iGAS</w:t>
      </w:r>
      <w:proofErr w:type="spellEnd"/>
      <w:r w:rsidR="00A41B81">
        <w:t xml:space="preserve">) infections </w:t>
      </w:r>
      <w:r w:rsidR="009565D7">
        <w:t xml:space="preserve">are highly morbid infections that </w:t>
      </w:r>
      <w:r w:rsidR="00A41B81">
        <w:t>occur when GAS invades a typically sterile body site, but their connection to GAS pharyngitis remains unclear.</w:t>
      </w:r>
      <w:r w:rsidR="00A41B81">
        <w:fldChar w:fldCharType="begin"/>
      </w:r>
      <w:r w:rsidR="009A71EF">
        <w:instrText xml:space="preserve"> ADDIN ZOTERO_ITEM CSL_CITATION {"citationID":"deVnR5DY","properties":{"formattedCitation":"\\super 20\\nosupersub{}","plainCitation":"20","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A41B81">
        <w:fldChar w:fldCharType="separate"/>
      </w:r>
      <w:r w:rsidR="009A71EF" w:rsidRPr="009A71EF">
        <w:rPr>
          <w:rFonts w:ascii="Calibri" w:cs="Calibri"/>
          <w:vertAlign w:val="superscript"/>
        </w:rPr>
        <w:t>20</w:t>
      </w:r>
      <w:r w:rsidR="00A41B81">
        <w:fldChar w:fldCharType="end"/>
      </w:r>
      <w:r w:rsidR="00A41B81">
        <w:t xml:space="preserve"> </w:t>
      </w:r>
      <w:r w:rsidR="00931AD9">
        <w:t>GAS necrotizing fasciitis</w:t>
      </w:r>
      <w:r w:rsidR="00782975">
        <w:t xml:space="preserve"> </w:t>
      </w:r>
      <w:r w:rsidR="00A41B81">
        <w:t>has been shown not to follow seasonal patterns</w:t>
      </w:r>
      <w:r w:rsidR="002B4CCE">
        <w:t>, although this may be due to small sample size</w:t>
      </w:r>
      <w:r w:rsidR="00A41B81">
        <w:t xml:space="preserve">, while overall </w:t>
      </w:r>
      <w:proofErr w:type="spellStart"/>
      <w:r w:rsidR="00A41B81">
        <w:t>iGAS</w:t>
      </w:r>
      <w:proofErr w:type="spellEnd"/>
      <w:r w:rsidR="00A41B81">
        <w:t xml:space="preserve"> cases are seasonal in the U.S</w:t>
      </w:r>
      <w:r w:rsidR="00723269">
        <w:t>.</w:t>
      </w:r>
      <w:r w:rsidR="00A41B81">
        <w:fldChar w:fldCharType="begin"/>
      </w:r>
      <w:r w:rsidR="009A71EF">
        <w:instrText xml:space="preserve"> ADDIN ZOTERO_ITEM CSL_CITATION {"citationID":"JQMq94HX","properties":{"formattedCitation":"\\super 3,21\\nosupersub{}","plainCitation":"3,21","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id":1011,"uris":["http://zotero.org/users/4318844/items/F4S5SLHE"],"itemData":{"id":1011,"type":"article-journal","abstract":"Background\nInvasive group A Streptococcus (GAS) infections are associated with significant morbidity and mortality rates. We report the epidemiology and trends of invasive GAS over 8 years of surveillance.\n\nMethods\nFrom January 2005 through December 2012, we collected data from the Centers for Disease Control and Prevention’s Active Bacterial Core surveillance, a population-based network of 10 geographically diverse US sites (2012 population, 32.8 million). We defined invasive GAS as isolation of GAS from a normally sterile site or from a wound in a patient with necrotizing fasciitis (NF) or streptococcal toxic shock syndrome (STSS). Available isolates were emm typed. We calculated rates and made age- and race-adjusted national projections using census data.\n\nResults\nWe identified 9557 cases (3.8 cases per 100 000 persons per year) with 1116 deaths (case-fatality rate, 11.7%). The case-fatality rates for septic shock, STSS, and NF were 45%, 38%, and 29%, respectively. The annual incidence was highest among persons aged ≥65 years (9.4/100 000) or &lt;1 year (5.3) and among blacks (4.7/100 000). National rates remained steady over 8 years of surveillance. Factors independently associated with death included increasing age, residence in a nursing home, recent surgery, septic shock, NF, meningitis, isolated bacteremia, pneumonia, emm type 1 or 3, and underlying chronic illness or immunosuppression. An estimated 10 649–13 434 cases of invasive GAS infections occur in the United States annually, resulting in 1136–1607 deaths. In a 30-valent M-protein vaccine, emm types accounted for 91% of isolates.\n\nConclusions\nThe burden of invasive GAS infection in the United States remains substantial. Vaccines under development could have a considerable public health impact.","container-title":"Clinical infectious diseases : an official publication of the Infectious Diseases Society of America","DOI":"10.1093/cid/ciw248","ISSN":"1058-4838","issue":"4","journalAbbreviation":"Clin Infect Dis","note":"PMID: 27105747\nPMCID: PMC5776658","page":"478-486","source":"PubMed Central","title":"Epidemiology of Invasive Group A Streptococcal Infections in the United States, 2005–2012","volume":"63","author":[{"family":"Nelson","given":"George E."},{"family":"Pondo","given":"Tracy"},{"family":"Toews","given":"Karrie-Ann"},{"family":"Farley","given":"Monica M."},{"family":"Lindegren","given":"Mary Lou"},{"family":"Lynfield","given":"Ruth"},{"family":"Aragon","given":"Deborah"},{"family":"Zansky","given":"Shelley M."},{"family":"Watt","given":"James P."},{"family":"Cieslak","given":"Paul R."},{"family":"Angeles","given":"Kathy"},{"family":"Harrison","given":"Lee H."},{"family":"Petit","given":"Susan"},{"family":"Beall","given":"Bernard"},{"family":"Van Beneden","given":"Chris A."}],"issued":{"date-parts":[["2016",8,15]]}}}],"schema":"https://github.com/citation-style-language/schema/raw/master/csl-citation.json"} </w:instrText>
      </w:r>
      <w:r w:rsidR="00A41B81">
        <w:fldChar w:fldCharType="separate"/>
      </w:r>
      <w:r w:rsidR="009A71EF" w:rsidRPr="009A71EF">
        <w:rPr>
          <w:rFonts w:ascii="Calibri" w:cs="Calibri"/>
          <w:vertAlign w:val="superscript"/>
        </w:rPr>
        <w:t>3,21</w:t>
      </w:r>
      <w:r w:rsidR="00A41B81">
        <w:fldChar w:fldCharType="end"/>
      </w:r>
      <w:r w:rsidR="00782975">
        <w:t xml:space="preserve"> </w:t>
      </w:r>
      <w:r w:rsidR="00F739C8">
        <w:t xml:space="preserve">After reported </w:t>
      </w:r>
      <w:proofErr w:type="spellStart"/>
      <w:r w:rsidR="00F739C8">
        <w:t>iGAS</w:t>
      </w:r>
      <w:proofErr w:type="spellEnd"/>
      <w:r w:rsidR="00F739C8">
        <w:t xml:space="preserve"> cases in the U.S. declined by about 25% during the COVID-19 pandemic, there was an increase in </w:t>
      </w:r>
      <w:proofErr w:type="spellStart"/>
      <w:r w:rsidR="00F739C8">
        <w:t>iGAS</w:t>
      </w:r>
      <w:proofErr w:type="spellEnd"/>
      <w:r w:rsidR="00F739C8">
        <w:t xml:space="preserve"> infections in the U.S. in the 2022-2023 season.</w:t>
      </w:r>
      <w:r w:rsidR="00F739C8">
        <w:fldChar w:fldCharType="begin"/>
      </w:r>
      <w:r w:rsidR="009A71EF">
        <w:instrText xml:space="preserve"> ADDIN ZOTERO_ITEM CSL_CITATION {"citationID":"R6pzwnmq","properties":{"formattedCitation":"\\super 22\\nosupersub{}","plainCitation":"22","noteIndex":0},"citationItems":[{"id":1229,"uris":["http://zotero.org/users/4318844/items/I74SRIIC"],"itemData":{"id":1229,"type":"webpage","abstract":"Learn what you should do regarding the increase in invasive group A strep (iGAS) infections among children in the United States.","language":"en-us","title":"Increase in Invasive Group A Strep Infections, 2022-2023 | CDC","URL":"https://www.cdc.gov/groupastrep/igas-infections-investigation.html","accessed":{"date-parts":[["2023",5,19]]},"issued":{"date-parts":[["2023",3,20]]}}}],"schema":"https://github.com/citation-style-language/schema/raw/master/csl-citation.json"} </w:instrText>
      </w:r>
      <w:r w:rsidR="00F739C8">
        <w:fldChar w:fldCharType="separate"/>
      </w:r>
      <w:r w:rsidR="009A71EF" w:rsidRPr="009A71EF">
        <w:rPr>
          <w:rFonts w:ascii="Calibri" w:cs="Calibri"/>
          <w:vertAlign w:val="superscript"/>
        </w:rPr>
        <w:t>22</w:t>
      </w:r>
      <w:r w:rsidR="00F739C8">
        <w:fldChar w:fldCharType="end"/>
      </w:r>
      <w:r w:rsidR="00F739C8">
        <w:t xml:space="preserve"> </w:t>
      </w:r>
      <w:r w:rsidR="004E607C">
        <w:t>Whether this represents a particularly invasive strain</w:t>
      </w:r>
      <w:r w:rsidR="007A26E7">
        <w:t xml:space="preserve">, or </w:t>
      </w:r>
      <w:r w:rsidR="004E607C">
        <w:t>increased population susceptibility resulting in higher rates of severe disease</w:t>
      </w:r>
      <w:r w:rsidR="007A26E7">
        <w:t xml:space="preserve"> </w:t>
      </w:r>
      <w:r w:rsidR="004E607C">
        <w:t xml:space="preserve">remains </w:t>
      </w:r>
      <w:r w:rsidR="002E18A7">
        <w:t>un</w:t>
      </w:r>
      <w:r w:rsidR="004E607C">
        <w:t>determined.</w:t>
      </w:r>
      <w:r w:rsidR="007A26E7">
        <w:t xml:space="preserve"> </w:t>
      </w:r>
      <w:r w:rsidR="00AD4C5A">
        <w:t>Similarly,</w:t>
      </w:r>
      <w:r w:rsidR="007A26E7">
        <w:t xml:space="preserve"> GAS pharyngitis </w:t>
      </w:r>
      <w:r w:rsidR="00AD4C5A">
        <w:t>rates also increased in the 2022-2023 season.</w:t>
      </w:r>
      <w:r w:rsidR="00AD4C5A">
        <w:fldChar w:fldCharType="begin"/>
      </w:r>
      <w:r w:rsidR="00AD4C5A">
        <w:instrText xml:space="preserve"> ADDIN ZOTERO_ITEM CSL_CITATION {"citationID":"WxMd6wiH","properties":{"formattedCitation":"\\super 23\\nosupersub{}","plainCitation":"23","noteIndex":0},"citationItems":[{"id":1514,"uris":["http://zotero.org/users/4318844/items/VWMFTFB6"],"itemData":{"id":1514,"type":"webpage","container-title":"Epic Research","language":"en-us","title":"Strep Throat Infections Up 30% From 2017 Peak After Pandemic Drop","URL":"https://epicresearch.org/articles/strep-throat-infections-up-30-from-2017-peak-after-pandemic-drop","author":[{"family":"RN","given":"Kersten Bartelt"},{"family":"Piff","given":"Alex"},{"family":"MD","given":"Christopher Alban"},{"family":"Joyce","given":"Brendan"}],"accessed":{"date-parts":[["2023",8,18]]}}}],"schema":"https://github.com/citation-style-language/schema/raw/master/csl-citation.json"} </w:instrText>
      </w:r>
      <w:r w:rsidR="00AD4C5A">
        <w:fldChar w:fldCharType="separate"/>
      </w:r>
      <w:r w:rsidR="00AD4C5A" w:rsidRPr="00AD4C5A">
        <w:rPr>
          <w:rFonts w:ascii="Calibri" w:cs="Calibri"/>
          <w:vertAlign w:val="superscript"/>
        </w:rPr>
        <w:t>23</w:t>
      </w:r>
      <w:r w:rsidR="00AD4C5A">
        <w:fldChar w:fldCharType="end"/>
      </w:r>
    </w:p>
    <w:p w14:paraId="49F9F902" w14:textId="77777777" w:rsidR="00CA5A9D" w:rsidRDefault="00CA5A9D"/>
    <w:p w14:paraId="761189FC" w14:textId="04C29354" w:rsidR="00C56F61" w:rsidRDefault="00ED68C0">
      <w:r>
        <w:t xml:space="preserve">Limitations </w:t>
      </w:r>
      <w:r w:rsidR="006320BE">
        <w:t xml:space="preserve">to this study </w:t>
      </w:r>
      <w:r>
        <w:t>include that t</w:t>
      </w:r>
      <w:r w:rsidR="00570EA8">
        <w:t>he data capturing GAS</w:t>
      </w:r>
      <w:r w:rsidR="001D36D1">
        <w:t xml:space="preserve">-related </w:t>
      </w:r>
      <w:r w:rsidR="00570EA8">
        <w:t xml:space="preserve">visits </w:t>
      </w:r>
      <w:r w:rsidR="00841757">
        <w:t>are</w:t>
      </w:r>
      <w:r w:rsidR="003472DA">
        <w:t xml:space="preserve"> a convenience sample of privately insured individuals in the </w:t>
      </w:r>
      <w:r w:rsidR="00D91ED3">
        <w:t>U.S</w:t>
      </w:r>
      <w:r w:rsidR="0090664A">
        <w:t>, which may reduce generalizability</w:t>
      </w:r>
      <w:r w:rsidR="003472DA">
        <w:t xml:space="preserve">. </w:t>
      </w:r>
      <w:r>
        <w:t xml:space="preserve">Potential bias could </w:t>
      </w:r>
      <w:r w:rsidR="00A0217C">
        <w:t xml:space="preserve">also </w:t>
      </w:r>
      <w:r>
        <w:t>arise from geographic h</w:t>
      </w:r>
      <w:r w:rsidR="00D91ED3">
        <w:t>eterogeneity in insurance and care access</w:t>
      </w:r>
      <w:r w:rsidR="00A0217C">
        <w:t xml:space="preserve"> </w:t>
      </w:r>
      <w:r w:rsidR="00002C29">
        <w:t>and</w:t>
      </w:r>
      <w:r w:rsidR="00A0217C">
        <w:t xml:space="preserve"> from</w:t>
      </w:r>
      <w:r w:rsidR="003472DA">
        <w:t xml:space="preserve"> </w:t>
      </w:r>
      <w:r w:rsidR="00002C29">
        <w:t>restricting the</w:t>
      </w:r>
      <w:r w:rsidR="003472DA">
        <w:t xml:space="preserve"> dataset to individuals continuously enrolled </w:t>
      </w:r>
      <w:r w:rsidR="002E18A7">
        <w:t xml:space="preserve">for a </w:t>
      </w:r>
      <w:r w:rsidR="003472DA">
        <w:t>year</w:t>
      </w:r>
      <w:r w:rsidR="00A344CC">
        <w:t xml:space="preserve">, </w:t>
      </w:r>
      <w:r w:rsidR="00A0217C">
        <w:t xml:space="preserve">thus </w:t>
      </w:r>
      <w:r w:rsidR="003472DA">
        <w:t>exclud</w:t>
      </w:r>
      <w:r w:rsidR="00A0217C">
        <w:t>ing</w:t>
      </w:r>
      <w:r w:rsidR="003472DA">
        <w:t xml:space="preserve"> people who change</w:t>
      </w:r>
      <w:r w:rsidR="002D4F52">
        <w:t>d</w:t>
      </w:r>
      <w:r w:rsidR="003472DA">
        <w:t xml:space="preserve"> insurers frequently. </w:t>
      </w:r>
      <w:r w:rsidR="00DC2F03">
        <w:t>A</w:t>
      </w:r>
      <w:r w:rsidR="003472DA">
        <w:t xml:space="preserve">ll visits where GAS pharyngitis was the primary or secondary diagnostic code were included, but there may </w:t>
      </w:r>
      <w:r w:rsidR="00A1447D">
        <w:t>have been</w:t>
      </w:r>
      <w:r w:rsidR="003472DA">
        <w:t xml:space="preserve"> </w:t>
      </w:r>
      <w:r w:rsidR="00321230">
        <w:t>differences</w:t>
      </w:r>
      <w:r w:rsidR="003472DA">
        <w:t xml:space="preserve"> in provider</w:t>
      </w:r>
      <w:r w:rsidR="005411D4">
        <w:t xml:space="preserve"> billing patterns</w:t>
      </w:r>
      <w:r w:rsidR="003472DA">
        <w:t xml:space="preserve"> across different states or hospital systems. </w:t>
      </w:r>
      <w:r w:rsidR="00FA651D">
        <w:t xml:space="preserve">School start data </w:t>
      </w:r>
      <w:r w:rsidR="00A11E21">
        <w:t xml:space="preserve">was </w:t>
      </w:r>
      <w:r w:rsidR="00FA651D">
        <w:t xml:space="preserve">not sampled comprehensively. Lastly, </w:t>
      </w:r>
      <w:r w:rsidR="00A11E21">
        <w:t>analyses at the state, subregion, and regional levels may not reflect local variation</w:t>
      </w:r>
      <w:r w:rsidR="00E35ACB">
        <w:t xml:space="preserve">. </w:t>
      </w:r>
      <w:r w:rsidR="00FA651D">
        <w:t xml:space="preserve"> </w:t>
      </w:r>
    </w:p>
    <w:p w14:paraId="1854B0EE" w14:textId="706CDC59" w:rsidR="001D10AD" w:rsidRDefault="00AA66DC" w:rsidP="00456843">
      <w:r>
        <w:t xml:space="preserve"> </w:t>
      </w:r>
    </w:p>
    <w:p w14:paraId="30213EB0" w14:textId="721A3C25" w:rsidR="00456843" w:rsidRDefault="003472DA" w:rsidP="00456843">
      <w:r>
        <w:t xml:space="preserve">In conclusion, GAS pharyngitis </w:t>
      </w:r>
      <w:r w:rsidR="00DC2F03">
        <w:t xml:space="preserve">was observed more and peaked earliest in the South </w:t>
      </w:r>
      <w:r>
        <w:t xml:space="preserve">compared to other regions. The Pacific West had fewer </w:t>
      </w:r>
      <w:r w:rsidR="00BC59F6">
        <w:t xml:space="preserve">GAS-related visits </w:t>
      </w:r>
      <w:r>
        <w:t xml:space="preserve">than other </w:t>
      </w:r>
      <w:r w:rsidR="00CE2EB2">
        <w:t>sub</w:t>
      </w:r>
      <w:r>
        <w:t xml:space="preserve">regions, and </w:t>
      </w:r>
      <w:r w:rsidR="00DC2F03">
        <w:t xml:space="preserve">visits in </w:t>
      </w:r>
      <w:r>
        <w:t xml:space="preserve">coastal </w:t>
      </w:r>
      <w:r w:rsidR="00BC5A3D">
        <w:t>sub</w:t>
      </w:r>
      <w:r>
        <w:t xml:space="preserve">regions </w:t>
      </w:r>
      <w:r w:rsidR="00DC2F03">
        <w:t xml:space="preserve">peaked </w:t>
      </w:r>
      <w:r>
        <w:t xml:space="preserve">latest. </w:t>
      </w:r>
      <w:r w:rsidR="00DC2F03">
        <w:t>Across all regions, v</w:t>
      </w:r>
      <w:r w:rsidR="00500E45">
        <w:t>isits increase</w:t>
      </w:r>
      <w:r w:rsidR="00DC2F03">
        <w:t>d</w:t>
      </w:r>
      <w:r w:rsidR="00500E45">
        <w:t xml:space="preserve"> first in th</w:t>
      </w:r>
      <w:r w:rsidR="00DC2F03">
        <w:t>os</w:t>
      </w:r>
      <w:r w:rsidR="00500E45">
        <w:t xml:space="preserve">e 5-19 </w:t>
      </w:r>
      <w:r w:rsidR="00DC2F03">
        <w:t>years old</w:t>
      </w:r>
      <w:r w:rsidR="00500E45">
        <w:t xml:space="preserve">, </w:t>
      </w:r>
      <w:r w:rsidR="00DC2F03">
        <w:t xml:space="preserve">suggesting </w:t>
      </w:r>
      <w:r w:rsidR="00500E45">
        <w:t xml:space="preserve">this age group </w:t>
      </w:r>
      <w:r w:rsidR="00004D4D">
        <w:t>i</w:t>
      </w:r>
      <w:r w:rsidR="00500E45">
        <w:t xml:space="preserve">s important </w:t>
      </w:r>
      <w:r w:rsidR="00DC2F03">
        <w:t xml:space="preserve">for </w:t>
      </w:r>
      <w:r w:rsidR="00004D4D">
        <w:t xml:space="preserve">community </w:t>
      </w:r>
      <w:r w:rsidR="00500E45">
        <w:t xml:space="preserve">transmission. </w:t>
      </w:r>
      <w:r w:rsidR="00456843">
        <w:t xml:space="preserve">As GAS pharyngitis causes a high burden of disease annually and is a major driver of antibiotic </w:t>
      </w:r>
      <w:r w:rsidR="0019772A">
        <w:t>prescriptions</w:t>
      </w:r>
      <w:r w:rsidR="00456843">
        <w:t xml:space="preserve"> in the U.S., </w:t>
      </w:r>
      <w:r w:rsidR="003D6535">
        <w:t>the</w:t>
      </w:r>
      <w:r w:rsidR="00004D4D">
        <w:t xml:space="preserve"> </w:t>
      </w:r>
      <w:r w:rsidR="00456843">
        <w:t>spatiotemporal patterns</w:t>
      </w:r>
      <w:r w:rsidR="00004D4D">
        <w:t xml:space="preserve"> reported here </w:t>
      </w:r>
      <w:r w:rsidR="00DC2F03">
        <w:t xml:space="preserve">can aid in </w:t>
      </w:r>
      <w:r w:rsidR="00456843">
        <w:t>designing effective surveillance programs</w:t>
      </w:r>
      <w:r w:rsidR="00732C7A">
        <w:t>,</w:t>
      </w:r>
      <w:r w:rsidR="00456843">
        <w:t xml:space="preserve"> </w:t>
      </w:r>
      <w:r w:rsidR="008434DE">
        <w:t>preventative interventions such as vaccines, and allocating resources to appropriately prepare for expected disease burden and mitigate healthcare disparities.</w:t>
      </w:r>
    </w:p>
    <w:p w14:paraId="7F574F73" w14:textId="77777777" w:rsidR="003036C9" w:rsidRDefault="003036C9" w:rsidP="00456843"/>
    <w:p w14:paraId="0BEAF14A" w14:textId="77777777" w:rsidR="0082479C" w:rsidRDefault="0082479C" w:rsidP="00456843"/>
    <w:p w14:paraId="082CBD69" w14:textId="0B1B6E52" w:rsidR="008860C4" w:rsidRPr="00564359" w:rsidRDefault="001225FC">
      <w:pPr>
        <w:rPr>
          <w:b/>
          <w:bCs/>
        </w:rPr>
      </w:pPr>
      <w:r>
        <w:rPr>
          <w:b/>
          <w:bCs/>
        </w:rPr>
        <w:lastRenderedPageBreak/>
        <w:t xml:space="preserve">MAIN </w:t>
      </w:r>
      <w:r w:rsidR="001852B1">
        <w:rPr>
          <w:b/>
          <w:bCs/>
        </w:rPr>
        <w:t>FIGURES AND TABLES</w:t>
      </w:r>
    </w:p>
    <w:p w14:paraId="11040C69" w14:textId="2980A7AC" w:rsidR="003002F4" w:rsidRPr="00564359" w:rsidRDefault="008860C4">
      <w:r>
        <w:rPr>
          <w:b/>
          <w:bCs/>
        </w:rPr>
        <w:t>Table 1: Study Population Characteristics</w:t>
      </w:r>
      <w:r w:rsidR="00182BF4">
        <w:rPr>
          <w:b/>
          <w:bCs/>
        </w:rPr>
        <w:t xml:space="preserve">. </w:t>
      </w:r>
      <w:r w:rsidR="005C327F">
        <w:t xml:space="preserve">This table reports the </w:t>
      </w:r>
      <w:r w:rsidR="001A769A">
        <w:t xml:space="preserve">mean and </w:t>
      </w:r>
      <w:r w:rsidR="00264128">
        <w:t>range in</w:t>
      </w:r>
      <w:r w:rsidR="009A2374">
        <w:t xml:space="preserve"> the</w:t>
      </w:r>
      <w:r w:rsidR="00264128">
        <w:t xml:space="preserve"> annual </w:t>
      </w:r>
      <w:r w:rsidR="00C05A70">
        <w:t xml:space="preserve">number of </w:t>
      </w:r>
      <w:r w:rsidR="00D35738">
        <w:t>individuals</w:t>
      </w:r>
      <w:r w:rsidR="00C05A70">
        <w:t xml:space="preserve"> </w:t>
      </w:r>
      <w:r w:rsidR="002C600E">
        <w:t>included</w:t>
      </w:r>
      <w:r w:rsidR="005B6E3D">
        <w:t xml:space="preserve"> </w:t>
      </w:r>
      <w:r w:rsidR="00D4534E">
        <w:t>in</w:t>
      </w:r>
      <w:r w:rsidR="005B6E3D">
        <w:t xml:space="preserve"> the </w:t>
      </w:r>
      <w:proofErr w:type="spellStart"/>
      <w:r w:rsidR="005B6E3D">
        <w:t>MarketScan</w:t>
      </w:r>
      <w:proofErr w:type="spellEnd"/>
      <w:r w:rsidR="005B6E3D">
        <w:t xml:space="preserve"> database</w:t>
      </w:r>
      <w:r w:rsidR="00B06D81">
        <w:t xml:space="preserve"> </w:t>
      </w:r>
      <w:r w:rsidR="00C060B6">
        <w:t xml:space="preserve">(2010-2018) </w:t>
      </w:r>
      <w:r w:rsidR="00B06D81">
        <w:t xml:space="preserve">by sex, age group, region, and subregion. </w:t>
      </w:r>
    </w:p>
    <w:tbl>
      <w:tblPr>
        <w:tblStyle w:val="PlainTable2"/>
        <w:tblW w:w="9278" w:type="dxa"/>
        <w:tblLook w:val="06A0" w:firstRow="1" w:lastRow="0" w:firstColumn="1" w:lastColumn="0" w:noHBand="1" w:noVBand="1"/>
      </w:tblPr>
      <w:tblGrid>
        <w:gridCol w:w="2430"/>
        <w:gridCol w:w="3780"/>
        <w:gridCol w:w="3068"/>
      </w:tblGrid>
      <w:tr w:rsidR="00084F9C" w:rsidRPr="00084F9C" w14:paraId="2A7924B9" w14:textId="77777777" w:rsidTr="000F3F1B">
        <w:trPr>
          <w:cnfStyle w:val="100000000000" w:firstRow="1" w:lastRow="0" w:firstColumn="0" w:lastColumn="0" w:oddVBand="0" w:evenVBand="0" w:oddHBand="0"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C741487" w14:textId="77777777" w:rsidR="00084F9C" w:rsidRPr="00084F9C" w:rsidRDefault="00084F9C" w:rsidP="00084F9C">
            <w:pPr>
              <w:rPr>
                <w:rFonts w:ascii="Calibri" w:eastAsia="Times New Roman" w:hAnsi="Calibri" w:cs="Calibri"/>
                <w:color w:val="000000"/>
              </w:rPr>
            </w:pPr>
            <w:r w:rsidRPr="00084F9C">
              <w:rPr>
                <w:rFonts w:ascii="Calibri" w:eastAsia="Times New Roman" w:hAnsi="Calibri" w:cs="Calibri"/>
                <w:color w:val="000000"/>
              </w:rPr>
              <w:t>Category</w:t>
            </w:r>
          </w:p>
        </w:tc>
        <w:tc>
          <w:tcPr>
            <w:tcW w:w="3780" w:type="dxa"/>
            <w:noWrap/>
            <w:hideMark/>
          </w:tcPr>
          <w:p w14:paraId="2C444DA5" w14:textId="77777777" w:rsidR="00084F9C" w:rsidRPr="00084F9C" w:rsidRDefault="00084F9C" w:rsidP="000F3F1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Average Membership x10</w:t>
            </w:r>
            <w:r w:rsidRPr="00084F9C">
              <w:rPr>
                <w:rFonts w:ascii="Calibri" w:eastAsia="Times New Roman" w:hAnsi="Calibri" w:cs="Calibri"/>
                <w:color w:val="000000"/>
                <w:vertAlign w:val="superscript"/>
              </w:rPr>
              <w:t>6</w:t>
            </w:r>
            <w:r w:rsidRPr="00084F9C">
              <w:rPr>
                <w:rFonts w:ascii="Calibri" w:eastAsia="Times New Roman" w:hAnsi="Calibri" w:cs="Calibri"/>
                <w:color w:val="000000"/>
              </w:rPr>
              <w:t xml:space="preserve"> (Range)</w:t>
            </w:r>
          </w:p>
        </w:tc>
        <w:tc>
          <w:tcPr>
            <w:tcW w:w="3068" w:type="dxa"/>
            <w:noWrap/>
            <w:hideMark/>
          </w:tcPr>
          <w:p w14:paraId="53637B2C" w14:textId="77777777" w:rsidR="00084F9C" w:rsidRPr="00084F9C" w:rsidRDefault="00084F9C" w:rsidP="00084F9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w:t>
            </w:r>
          </w:p>
        </w:tc>
      </w:tr>
      <w:tr w:rsidR="00084F9C" w:rsidRPr="00084F9C" w14:paraId="2DF8BF26"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482899A" w14:textId="77777777" w:rsidR="00084F9C" w:rsidRPr="00084F9C" w:rsidRDefault="00084F9C" w:rsidP="00084F9C">
            <w:pPr>
              <w:rPr>
                <w:rFonts w:ascii="Calibri" w:eastAsia="Times New Roman" w:hAnsi="Calibri" w:cs="Calibri"/>
                <w:color w:val="000000"/>
              </w:rPr>
            </w:pPr>
            <w:r w:rsidRPr="00084F9C">
              <w:rPr>
                <w:rFonts w:ascii="Calibri" w:eastAsia="Times New Roman" w:hAnsi="Calibri" w:cs="Calibri"/>
                <w:color w:val="000000"/>
              </w:rPr>
              <w:t>Total</w:t>
            </w:r>
          </w:p>
        </w:tc>
        <w:tc>
          <w:tcPr>
            <w:tcW w:w="3780" w:type="dxa"/>
            <w:noWrap/>
            <w:hideMark/>
          </w:tcPr>
          <w:p w14:paraId="1EE59BDC"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26.7 (16.6-36.42)</w:t>
            </w:r>
          </w:p>
        </w:tc>
        <w:tc>
          <w:tcPr>
            <w:tcW w:w="3068" w:type="dxa"/>
            <w:noWrap/>
            <w:hideMark/>
          </w:tcPr>
          <w:p w14:paraId="69990243"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00</w:t>
            </w:r>
          </w:p>
        </w:tc>
      </w:tr>
      <w:tr w:rsidR="00084F9C" w:rsidRPr="00084F9C" w14:paraId="41241E9C"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3AC9E37B"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Sex</w:t>
            </w:r>
          </w:p>
        </w:tc>
        <w:tc>
          <w:tcPr>
            <w:tcW w:w="3780" w:type="dxa"/>
            <w:noWrap/>
            <w:hideMark/>
          </w:tcPr>
          <w:p w14:paraId="6E28B4E1"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2AB01BB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0C860667"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21B72C6D" w14:textId="4673DF92"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Male</w:t>
            </w:r>
          </w:p>
        </w:tc>
        <w:tc>
          <w:tcPr>
            <w:tcW w:w="3780" w:type="dxa"/>
            <w:noWrap/>
            <w:hideMark/>
          </w:tcPr>
          <w:p w14:paraId="0B301EB4"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2.95 (8.07-17.77)</w:t>
            </w:r>
          </w:p>
        </w:tc>
        <w:tc>
          <w:tcPr>
            <w:tcW w:w="3068" w:type="dxa"/>
            <w:noWrap/>
            <w:hideMark/>
          </w:tcPr>
          <w:p w14:paraId="50168F5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8.49</w:t>
            </w:r>
          </w:p>
        </w:tc>
      </w:tr>
      <w:tr w:rsidR="00084F9C" w:rsidRPr="00084F9C" w14:paraId="7C3AABEC"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CB05252" w14:textId="09E490C9"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Female</w:t>
            </w:r>
          </w:p>
        </w:tc>
        <w:tc>
          <w:tcPr>
            <w:tcW w:w="3780" w:type="dxa"/>
            <w:noWrap/>
            <w:hideMark/>
          </w:tcPr>
          <w:p w14:paraId="6352D067"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75 (8.53-18.66)</w:t>
            </w:r>
          </w:p>
        </w:tc>
        <w:tc>
          <w:tcPr>
            <w:tcW w:w="3068" w:type="dxa"/>
            <w:noWrap/>
            <w:hideMark/>
          </w:tcPr>
          <w:p w14:paraId="7B11FD9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1.51</w:t>
            </w:r>
          </w:p>
        </w:tc>
      </w:tr>
      <w:tr w:rsidR="00084F9C" w:rsidRPr="00084F9C" w14:paraId="709CEAB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1E278B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Age Group</w:t>
            </w:r>
          </w:p>
        </w:tc>
        <w:tc>
          <w:tcPr>
            <w:tcW w:w="3780" w:type="dxa"/>
            <w:noWrap/>
            <w:hideMark/>
          </w:tcPr>
          <w:p w14:paraId="183EDC2E"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3E918B61"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4466165A"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4EE47C10" w14:textId="364A9E5A"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4</w:t>
            </w:r>
          </w:p>
        </w:tc>
        <w:tc>
          <w:tcPr>
            <w:tcW w:w="3780" w:type="dxa"/>
            <w:noWrap/>
            <w:hideMark/>
          </w:tcPr>
          <w:p w14:paraId="2E786414"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5 (0.92-2.08)</w:t>
            </w:r>
          </w:p>
        </w:tc>
        <w:tc>
          <w:tcPr>
            <w:tcW w:w="3068" w:type="dxa"/>
            <w:noWrap/>
            <w:hideMark/>
          </w:tcPr>
          <w:p w14:paraId="5BA42D2E" w14:textId="70508715"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6</w:t>
            </w:r>
            <w:r w:rsidR="000F5B89">
              <w:rPr>
                <w:rFonts w:ascii="Calibri" w:eastAsia="Times New Roman" w:hAnsi="Calibri" w:cs="Calibri"/>
                <w:color w:val="000000"/>
              </w:rPr>
              <w:t>0</w:t>
            </w:r>
          </w:p>
        </w:tc>
      </w:tr>
      <w:tr w:rsidR="00084F9C" w:rsidRPr="00084F9C" w14:paraId="1139CDE9"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B744FF7" w14:textId="74738800"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8C717B">
              <w:rPr>
                <w:rFonts w:ascii="Calibri" w:eastAsia="Times New Roman" w:hAnsi="Calibri" w:cs="Calibri"/>
                <w:b w:val="0"/>
                <w:bCs w:val="0"/>
                <w:color w:val="000000"/>
              </w:rPr>
              <w:t>5-</w:t>
            </w:r>
            <w:r w:rsidR="00084F9C" w:rsidRPr="000E2BFC">
              <w:rPr>
                <w:rFonts w:ascii="Calibri" w:eastAsia="Times New Roman" w:hAnsi="Calibri" w:cs="Calibri"/>
                <w:b w:val="0"/>
                <w:bCs w:val="0"/>
                <w:color w:val="000000"/>
              </w:rPr>
              <w:t>9</w:t>
            </w:r>
          </w:p>
        </w:tc>
        <w:tc>
          <w:tcPr>
            <w:tcW w:w="3780" w:type="dxa"/>
            <w:noWrap/>
            <w:hideMark/>
          </w:tcPr>
          <w:p w14:paraId="582C8554"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79 (1.07-2.49)</w:t>
            </w:r>
          </w:p>
        </w:tc>
        <w:tc>
          <w:tcPr>
            <w:tcW w:w="3068" w:type="dxa"/>
            <w:noWrap/>
            <w:hideMark/>
          </w:tcPr>
          <w:p w14:paraId="3F03D61C"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71</w:t>
            </w:r>
          </w:p>
        </w:tc>
      </w:tr>
      <w:tr w:rsidR="00084F9C" w:rsidRPr="00084F9C" w14:paraId="53580F34"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19D2009" w14:textId="24A3123A"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1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19</w:t>
            </w:r>
          </w:p>
        </w:tc>
        <w:tc>
          <w:tcPr>
            <w:tcW w:w="3780" w:type="dxa"/>
            <w:noWrap/>
            <w:hideMark/>
          </w:tcPr>
          <w:p w14:paraId="33E2E28B"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15 (2.46-5.78)</w:t>
            </w:r>
          </w:p>
        </w:tc>
        <w:tc>
          <w:tcPr>
            <w:tcW w:w="3068" w:type="dxa"/>
            <w:noWrap/>
            <w:hideMark/>
          </w:tcPr>
          <w:p w14:paraId="2219D04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5.55</w:t>
            </w:r>
          </w:p>
        </w:tc>
      </w:tr>
      <w:tr w:rsidR="00084F9C" w:rsidRPr="00084F9C" w14:paraId="592548B4"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44C2ECE" w14:textId="0C765E9A"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2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29</w:t>
            </w:r>
          </w:p>
        </w:tc>
        <w:tc>
          <w:tcPr>
            <w:tcW w:w="3780" w:type="dxa"/>
            <w:noWrap/>
            <w:hideMark/>
          </w:tcPr>
          <w:p w14:paraId="29AC8AC6"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53 (2.41-4.8)</w:t>
            </w:r>
          </w:p>
        </w:tc>
        <w:tc>
          <w:tcPr>
            <w:tcW w:w="3068" w:type="dxa"/>
            <w:noWrap/>
            <w:hideMark/>
          </w:tcPr>
          <w:p w14:paraId="5B54A405"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22</w:t>
            </w:r>
          </w:p>
        </w:tc>
      </w:tr>
      <w:tr w:rsidR="00084F9C" w:rsidRPr="00084F9C" w14:paraId="7EDCE10F"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6630905" w14:textId="339EB5D9"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3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39</w:t>
            </w:r>
          </w:p>
        </w:tc>
        <w:tc>
          <w:tcPr>
            <w:tcW w:w="3780" w:type="dxa"/>
            <w:noWrap/>
            <w:hideMark/>
          </w:tcPr>
          <w:p w14:paraId="205DC050"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9 (2.48-5.26)</w:t>
            </w:r>
          </w:p>
        </w:tc>
        <w:tc>
          <w:tcPr>
            <w:tcW w:w="3068" w:type="dxa"/>
            <w:noWrap/>
            <w:hideMark/>
          </w:tcPr>
          <w:p w14:paraId="47A77914"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4.62</w:t>
            </w:r>
          </w:p>
        </w:tc>
      </w:tr>
      <w:tr w:rsidR="00084F9C" w:rsidRPr="00084F9C" w14:paraId="5DA391DB"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AB2F2C2" w14:textId="29631596"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4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49</w:t>
            </w:r>
          </w:p>
        </w:tc>
        <w:tc>
          <w:tcPr>
            <w:tcW w:w="3780" w:type="dxa"/>
            <w:noWrap/>
            <w:hideMark/>
          </w:tcPr>
          <w:p w14:paraId="3E17F57C"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74 (2.81-6.58)</w:t>
            </w:r>
          </w:p>
        </w:tc>
        <w:tc>
          <w:tcPr>
            <w:tcW w:w="3068" w:type="dxa"/>
            <w:noWrap/>
            <w:hideMark/>
          </w:tcPr>
          <w:p w14:paraId="38317D60"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7.77</w:t>
            </w:r>
          </w:p>
        </w:tc>
      </w:tr>
      <w:tr w:rsidR="00084F9C" w:rsidRPr="00084F9C" w14:paraId="487C495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671F716C" w14:textId="52BC618C"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5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59</w:t>
            </w:r>
          </w:p>
        </w:tc>
        <w:tc>
          <w:tcPr>
            <w:tcW w:w="3780" w:type="dxa"/>
            <w:noWrap/>
            <w:hideMark/>
          </w:tcPr>
          <w:p w14:paraId="3C4F2788"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21 (3.16-7.08)</w:t>
            </w:r>
          </w:p>
        </w:tc>
        <w:tc>
          <w:tcPr>
            <w:tcW w:w="3068" w:type="dxa"/>
            <w:noWrap/>
            <w:hideMark/>
          </w:tcPr>
          <w:p w14:paraId="43AC6A71"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9.51</w:t>
            </w:r>
          </w:p>
        </w:tc>
      </w:tr>
      <w:tr w:rsidR="00084F9C" w:rsidRPr="00084F9C" w14:paraId="733D8416"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63158137" w14:textId="5C55F03E"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6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69</w:t>
            </w:r>
          </w:p>
        </w:tc>
        <w:tc>
          <w:tcPr>
            <w:tcW w:w="3780" w:type="dxa"/>
            <w:noWrap/>
            <w:hideMark/>
          </w:tcPr>
          <w:p w14:paraId="4B0AFE2F"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88 (1.29-2.4)</w:t>
            </w:r>
          </w:p>
        </w:tc>
        <w:tc>
          <w:tcPr>
            <w:tcW w:w="3068" w:type="dxa"/>
            <w:noWrap/>
            <w:hideMark/>
          </w:tcPr>
          <w:p w14:paraId="7FC63DCB"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7.03</w:t>
            </w:r>
          </w:p>
        </w:tc>
      </w:tr>
      <w:tr w:rsidR="00084F9C" w:rsidRPr="00084F9C" w14:paraId="7751CDF3"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A013D0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Region</w:t>
            </w:r>
          </w:p>
        </w:tc>
        <w:tc>
          <w:tcPr>
            <w:tcW w:w="3780" w:type="dxa"/>
            <w:noWrap/>
            <w:hideMark/>
          </w:tcPr>
          <w:p w14:paraId="3C8FD558"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74F85E97"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15EEFAFD"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856D04D" w14:textId="2D6E49A1"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Midwest</w:t>
            </w:r>
          </w:p>
        </w:tc>
        <w:tc>
          <w:tcPr>
            <w:tcW w:w="3780" w:type="dxa"/>
            <w:noWrap/>
            <w:hideMark/>
          </w:tcPr>
          <w:p w14:paraId="5581D889"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18 (4.01-8.95)</w:t>
            </w:r>
          </w:p>
        </w:tc>
        <w:tc>
          <w:tcPr>
            <w:tcW w:w="3068" w:type="dxa"/>
            <w:noWrap/>
            <w:hideMark/>
          </w:tcPr>
          <w:p w14:paraId="715CF34E"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23.14</w:t>
            </w:r>
          </w:p>
        </w:tc>
      </w:tr>
      <w:tr w:rsidR="00084F9C" w:rsidRPr="00084F9C" w14:paraId="0877EF8B"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C1F74EF" w14:textId="015E57F5"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Northeast</w:t>
            </w:r>
          </w:p>
        </w:tc>
        <w:tc>
          <w:tcPr>
            <w:tcW w:w="3780" w:type="dxa"/>
            <w:noWrap/>
            <w:hideMark/>
          </w:tcPr>
          <w:p w14:paraId="2DD5B111"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92 (2.65-7.09)</w:t>
            </w:r>
          </w:p>
        </w:tc>
        <w:tc>
          <w:tcPr>
            <w:tcW w:w="3068" w:type="dxa"/>
            <w:noWrap/>
            <w:hideMark/>
          </w:tcPr>
          <w:p w14:paraId="79F6B483"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8.44</w:t>
            </w:r>
          </w:p>
        </w:tc>
      </w:tr>
      <w:tr w:rsidR="00084F9C" w:rsidRPr="00084F9C" w14:paraId="4AEBD9E9"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C2D54D3" w14:textId="4AD7FFBF"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South</w:t>
            </w:r>
          </w:p>
        </w:tc>
        <w:tc>
          <w:tcPr>
            <w:tcW w:w="3780" w:type="dxa"/>
            <w:noWrap/>
            <w:hideMark/>
          </w:tcPr>
          <w:p w14:paraId="721C1EBB"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0.34 (6.78-13.14)</w:t>
            </w:r>
          </w:p>
        </w:tc>
        <w:tc>
          <w:tcPr>
            <w:tcW w:w="3068" w:type="dxa"/>
            <w:noWrap/>
            <w:hideMark/>
          </w:tcPr>
          <w:p w14:paraId="3BD3E45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8.75</w:t>
            </w:r>
          </w:p>
        </w:tc>
      </w:tr>
      <w:tr w:rsidR="00084F9C" w:rsidRPr="00084F9C" w14:paraId="61D6EE8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5513A698" w14:textId="73A24C68"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West</w:t>
            </w:r>
          </w:p>
        </w:tc>
        <w:tc>
          <w:tcPr>
            <w:tcW w:w="3780" w:type="dxa"/>
            <w:noWrap/>
            <w:hideMark/>
          </w:tcPr>
          <w:p w14:paraId="6DEB0516"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25 (2.79-7.69)</w:t>
            </w:r>
          </w:p>
        </w:tc>
        <w:tc>
          <w:tcPr>
            <w:tcW w:w="3068" w:type="dxa"/>
            <w:noWrap/>
            <w:hideMark/>
          </w:tcPr>
          <w:p w14:paraId="6C2EFE19"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9.68</w:t>
            </w:r>
          </w:p>
        </w:tc>
      </w:tr>
      <w:tr w:rsidR="00084F9C" w:rsidRPr="00084F9C" w14:paraId="4DEC8E53"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D88BA96"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Subregion</w:t>
            </w:r>
          </w:p>
        </w:tc>
        <w:tc>
          <w:tcPr>
            <w:tcW w:w="3780" w:type="dxa"/>
            <w:noWrap/>
            <w:hideMark/>
          </w:tcPr>
          <w:p w14:paraId="516AB94C"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06538A4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6CDA79CA"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71CD967" w14:textId="244BF0B0"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East North Central</w:t>
            </w:r>
          </w:p>
        </w:tc>
        <w:tc>
          <w:tcPr>
            <w:tcW w:w="3780" w:type="dxa"/>
            <w:noWrap/>
            <w:hideMark/>
          </w:tcPr>
          <w:p w14:paraId="78CCF053"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86 (3-7.3)</w:t>
            </w:r>
          </w:p>
        </w:tc>
        <w:tc>
          <w:tcPr>
            <w:tcW w:w="3068" w:type="dxa"/>
            <w:noWrap/>
            <w:hideMark/>
          </w:tcPr>
          <w:p w14:paraId="692C8AEC"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8.21</w:t>
            </w:r>
          </w:p>
        </w:tc>
      </w:tr>
      <w:tr w:rsidR="00084F9C" w:rsidRPr="00084F9C" w14:paraId="3EAB556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47F3678" w14:textId="26C246DD"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East South Central</w:t>
            </w:r>
          </w:p>
        </w:tc>
        <w:tc>
          <w:tcPr>
            <w:tcW w:w="3780" w:type="dxa"/>
            <w:noWrap/>
            <w:hideMark/>
          </w:tcPr>
          <w:p w14:paraId="6F594546"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7 (1.04-2.1)</w:t>
            </w:r>
          </w:p>
        </w:tc>
        <w:tc>
          <w:tcPr>
            <w:tcW w:w="3068" w:type="dxa"/>
            <w:noWrap/>
            <w:hideMark/>
          </w:tcPr>
          <w:p w14:paraId="4EC38AA9"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37</w:t>
            </w:r>
          </w:p>
        </w:tc>
      </w:tr>
      <w:tr w:rsidR="00084F9C" w:rsidRPr="00084F9C" w14:paraId="7C161EF0"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4DF737DD" w14:textId="232A4D18"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Middle Atlantic</w:t>
            </w:r>
          </w:p>
        </w:tc>
        <w:tc>
          <w:tcPr>
            <w:tcW w:w="3780" w:type="dxa"/>
            <w:noWrap/>
            <w:hideMark/>
          </w:tcPr>
          <w:p w14:paraId="2026FA05"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76 (1.96-5.69)</w:t>
            </w:r>
          </w:p>
        </w:tc>
        <w:tc>
          <w:tcPr>
            <w:tcW w:w="3068" w:type="dxa"/>
            <w:noWrap/>
            <w:hideMark/>
          </w:tcPr>
          <w:p w14:paraId="12525867"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4.08</w:t>
            </w:r>
          </w:p>
        </w:tc>
      </w:tr>
      <w:tr w:rsidR="00084F9C" w:rsidRPr="00084F9C" w14:paraId="0042B475"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7ADCDE0" w14:textId="0C945713"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Mountain West</w:t>
            </w:r>
          </w:p>
        </w:tc>
        <w:tc>
          <w:tcPr>
            <w:tcW w:w="3780" w:type="dxa"/>
            <w:noWrap/>
            <w:hideMark/>
          </w:tcPr>
          <w:p w14:paraId="61C011C5"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6 (0.94-2.24)</w:t>
            </w:r>
          </w:p>
        </w:tc>
        <w:tc>
          <w:tcPr>
            <w:tcW w:w="3068" w:type="dxa"/>
            <w:noWrap/>
            <w:hideMark/>
          </w:tcPr>
          <w:p w14:paraId="20769519" w14:textId="1912F740"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w:t>
            </w:r>
            <w:r w:rsidR="000F5B89">
              <w:rPr>
                <w:rFonts w:ascii="Calibri" w:eastAsia="Times New Roman" w:hAnsi="Calibri" w:cs="Calibri"/>
                <w:color w:val="000000"/>
              </w:rPr>
              <w:t>.00</w:t>
            </w:r>
          </w:p>
        </w:tc>
      </w:tr>
      <w:tr w:rsidR="00084F9C" w:rsidRPr="00084F9C" w14:paraId="2165D1A8"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A118DDA" w14:textId="6E30CDF9"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New England</w:t>
            </w:r>
          </w:p>
        </w:tc>
        <w:tc>
          <w:tcPr>
            <w:tcW w:w="3780" w:type="dxa"/>
            <w:noWrap/>
            <w:hideMark/>
          </w:tcPr>
          <w:p w14:paraId="2E7B9128"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16 (0.65-1.72)</w:t>
            </w:r>
          </w:p>
        </w:tc>
        <w:tc>
          <w:tcPr>
            <w:tcW w:w="3068" w:type="dxa"/>
            <w:noWrap/>
            <w:hideMark/>
          </w:tcPr>
          <w:p w14:paraId="557C6CC6"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36</w:t>
            </w:r>
          </w:p>
        </w:tc>
      </w:tr>
      <w:tr w:rsidR="00084F9C" w:rsidRPr="00084F9C" w14:paraId="65B01DC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5A28D8D2" w14:textId="067E3C9D"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Pacific West</w:t>
            </w:r>
          </w:p>
        </w:tc>
        <w:tc>
          <w:tcPr>
            <w:tcW w:w="3780" w:type="dxa"/>
            <w:noWrap/>
            <w:hideMark/>
          </w:tcPr>
          <w:p w14:paraId="6C12D25E"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65 (1.85-5.45)</w:t>
            </w:r>
          </w:p>
        </w:tc>
        <w:tc>
          <w:tcPr>
            <w:tcW w:w="3068" w:type="dxa"/>
            <w:noWrap/>
            <w:hideMark/>
          </w:tcPr>
          <w:p w14:paraId="291D5770"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68</w:t>
            </w:r>
          </w:p>
        </w:tc>
      </w:tr>
      <w:tr w:rsidR="00084F9C" w:rsidRPr="00084F9C" w14:paraId="2FF32676"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30726C8D" w14:textId="2F6962CB"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South Atlantic</w:t>
            </w:r>
          </w:p>
        </w:tc>
        <w:tc>
          <w:tcPr>
            <w:tcW w:w="3780" w:type="dxa"/>
            <w:noWrap/>
            <w:hideMark/>
          </w:tcPr>
          <w:p w14:paraId="30BB253B"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3 (3.71-6.44)</w:t>
            </w:r>
          </w:p>
        </w:tc>
        <w:tc>
          <w:tcPr>
            <w:tcW w:w="3068" w:type="dxa"/>
            <w:noWrap/>
            <w:hideMark/>
          </w:tcPr>
          <w:p w14:paraId="16901144"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9.85</w:t>
            </w:r>
          </w:p>
        </w:tc>
      </w:tr>
      <w:tr w:rsidR="00084F9C" w:rsidRPr="00084F9C" w14:paraId="78DDC40B"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E173EA8" w14:textId="3F22CE1F"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West North Central</w:t>
            </w:r>
          </w:p>
        </w:tc>
        <w:tc>
          <w:tcPr>
            <w:tcW w:w="3780" w:type="dxa"/>
            <w:noWrap/>
            <w:hideMark/>
          </w:tcPr>
          <w:p w14:paraId="7CCB78F0"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2 (1-1.73)</w:t>
            </w:r>
          </w:p>
        </w:tc>
        <w:tc>
          <w:tcPr>
            <w:tcW w:w="3068" w:type="dxa"/>
            <w:noWrap/>
            <w:hideMark/>
          </w:tcPr>
          <w:p w14:paraId="24EB7B16"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93</w:t>
            </w:r>
          </w:p>
        </w:tc>
      </w:tr>
      <w:tr w:rsidR="00084F9C" w:rsidRPr="00084F9C" w14:paraId="3E7730E2"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6EB6DE04" w14:textId="4E99BB2A"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West South Central</w:t>
            </w:r>
          </w:p>
        </w:tc>
        <w:tc>
          <w:tcPr>
            <w:tcW w:w="3780" w:type="dxa"/>
            <w:noWrap/>
            <w:hideMark/>
          </w:tcPr>
          <w:p w14:paraId="7870419A"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34 (2.03-4.83)</w:t>
            </w:r>
          </w:p>
        </w:tc>
        <w:tc>
          <w:tcPr>
            <w:tcW w:w="3068" w:type="dxa"/>
            <w:noWrap/>
            <w:hideMark/>
          </w:tcPr>
          <w:p w14:paraId="05919E6B"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2.53</w:t>
            </w:r>
          </w:p>
        </w:tc>
      </w:tr>
    </w:tbl>
    <w:p w14:paraId="474987AF" w14:textId="77777777" w:rsidR="002F24E4" w:rsidRDefault="002F24E4">
      <w:pPr>
        <w:rPr>
          <w:b/>
          <w:bCs/>
        </w:rPr>
      </w:pPr>
    </w:p>
    <w:p w14:paraId="0FDFD5AB" w14:textId="78BF5E88" w:rsidR="002F24E4" w:rsidRDefault="002F24E4"/>
    <w:p w14:paraId="4706B77D" w14:textId="2E013E07" w:rsidR="008800EA" w:rsidRDefault="008800EA"/>
    <w:p w14:paraId="0B965201" w14:textId="0E42A614" w:rsidR="008800EA" w:rsidRDefault="00D45852" w:rsidP="00D45852">
      <w:pPr>
        <w:jc w:val="center"/>
      </w:pPr>
      <w:r>
        <w:rPr>
          <w:noProof/>
        </w:rPr>
        <w:lastRenderedPageBreak/>
        <w:drawing>
          <wp:inline distT="0" distB="0" distL="0" distR="0" wp14:anchorId="2DE9FEF2" wp14:editId="0FE07B94">
            <wp:extent cx="6217654" cy="4441371"/>
            <wp:effectExtent l="0" t="0" r="0" b="0"/>
            <wp:docPr id="7229851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985149" name="Picture 722985149"/>
                    <pic:cNvPicPr/>
                  </pic:nvPicPr>
                  <pic:blipFill>
                    <a:blip r:embed="rId9">
                      <a:extLst>
                        <a:ext uri="{28A0092B-C50C-407E-A947-70E740481C1C}">
                          <a14:useLocalDpi xmlns:a14="http://schemas.microsoft.com/office/drawing/2010/main" val="0"/>
                        </a:ext>
                      </a:extLst>
                    </a:blip>
                    <a:stretch>
                      <a:fillRect/>
                    </a:stretch>
                  </pic:blipFill>
                  <pic:spPr>
                    <a:xfrm>
                      <a:off x="0" y="0"/>
                      <a:ext cx="6231689" cy="4451396"/>
                    </a:xfrm>
                    <a:prstGeom prst="rect">
                      <a:avLst/>
                    </a:prstGeom>
                  </pic:spPr>
                </pic:pic>
              </a:graphicData>
            </a:graphic>
          </wp:inline>
        </w:drawing>
      </w:r>
    </w:p>
    <w:p w14:paraId="5279AC62" w14:textId="64A11835" w:rsidR="009C3F5E" w:rsidRDefault="009C3F5E" w:rsidP="009C3F5E">
      <w:pPr>
        <w:rPr>
          <w:b/>
          <w:bCs/>
        </w:rPr>
      </w:pPr>
    </w:p>
    <w:p w14:paraId="20D708F7" w14:textId="403E3FB5" w:rsidR="009C3F5E" w:rsidRDefault="009C3F5E" w:rsidP="009C3F5E">
      <w:r>
        <w:rPr>
          <w:b/>
          <w:bCs/>
        </w:rPr>
        <w:t xml:space="preserve">Figure </w:t>
      </w:r>
      <w:r w:rsidR="000F598A">
        <w:rPr>
          <w:b/>
          <w:bCs/>
        </w:rPr>
        <w:t>1</w:t>
      </w:r>
      <w:r>
        <w:rPr>
          <w:b/>
          <w:bCs/>
        </w:rPr>
        <w:t xml:space="preserve">: </w:t>
      </w:r>
      <w:r w:rsidR="008420D4">
        <w:rPr>
          <w:b/>
          <w:bCs/>
        </w:rPr>
        <w:t>Average m</w:t>
      </w:r>
      <w:r w:rsidR="009B15DF">
        <w:rPr>
          <w:b/>
          <w:bCs/>
        </w:rPr>
        <w:t xml:space="preserve">onthly </w:t>
      </w:r>
      <w:r w:rsidR="00117B3C">
        <w:rPr>
          <w:b/>
          <w:bCs/>
        </w:rPr>
        <w:t>GAS pharyngitis v</w:t>
      </w:r>
      <w:r w:rsidR="00117B3C" w:rsidRPr="003036C9">
        <w:rPr>
          <w:b/>
          <w:bCs/>
        </w:rPr>
        <w:t>isit</w:t>
      </w:r>
      <w:r w:rsidR="009B15DF">
        <w:rPr>
          <w:b/>
          <w:bCs/>
        </w:rPr>
        <w:t xml:space="preserve">s per 1,000 people </w:t>
      </w:r>
      <w:r w:rsidR="00562D06">
        <w:rPr>
          <w:b/>
          <w:bCs/>
        </w:rPr>
        <w:t xml:space="preserve">by </w:t>
      </w:r>
      <w:r w:rsidR="00716272">
        <w:rPr>
          <w:b/>
          <w:bCs/>
        </w:rPr>
        <w:t xml:space="preserve">census </w:t>
      </w:r>
      <w:r w:rsidR="00562D06">
        <w:rPr>
          <w:b/>
          <w:bCs/>
        </w:rPr>
        <w:t>region</w:t>
      </w:r>
      <w:r w:rsidR="00716272">
        <w:rPr>
          <w:b/>
          <w:bCs/>
        </w:rPr>
        <w:t>.</w:t>
      </w:r>
      <w:r>
        <w:t xml:space="preserve"> Points </w:t>
      </w:r>
      <w:r w:rsidR="00C9549D">
        <w:t xml:space="preserve">depict the mean </w:t>
      </w:r>
      <w:r w:rsidR="00A16F20">
        <w:t xml:space="preserve">number of </w:t>
      </w:r>
      <w:r w:rsidR="00F52E1C">
        <w:t>GAS pharyngitis visits observed in a given region (color)</w:t>
      </w:r>
      <w:r w:rsidR="001E58F0">
        <w:t>, month (horizontal position),</w:t>
      </w:r>
      <w:r w:rsidR="00F52E1C">
        <w:t xml:space="preserve"> and year. </w:t>
      </w:r>
      <w:r w:rsidR="00452722">
        <w:t>The monthly mean</w:t>
      </w:r>
      <w:r w:rsidR="006F14DC">
        <w:t xml:space="preserve"> values </w:t>
      </w:r>
      <w:r w:rsidR="00676758">
        <w:t xml:space="preserve">for each region </w:t>
      </w:r>
      <w:r w:rsidR="006F14DC">
        <w:t xml:space="preserve">are connected by solid lines. </w:t>
      </w:r>
      <w:r w:rsidR="003754C5">
        <w:t>Shaded regions</w:t>
      </w:r>
      <w:r>
        <w:t xml:space="preserve"> represent the 95% confidence intervals</w:t>
      </w:r>
      <w:r w:rsidR="003036C9">
        <w:t xml:space="preserve"> calculated assuming normally distributed errors</w:t>
      </w:r>
      <w:r w:rsidR="00B3667E">
        <w:t xml:space="preserve"> </w:t>
      </w:r>
      <w:r w:rsidR="00027B40">
        <w:t xml:space="preserve">pertaining to the monthly </w:t>
      </w:r>
      <w:r w:rsidR="00540750">
        <w:t>mean values</w:t>
      </w:r>
      <w:r w:rsidR="00642532">
        <w:t xml:space="preserve">, and thus </w:t>
      </w:r>
      <w:r w:rsidR="00166C37">
        <w:t>depict</w:t>
      </w:r>
      <w:r>
        <w:t xml:space="preserve"> year-to-year variation</w:t>
      </w:r>
      <w:r w:rsidR="0008609F">
        <w:t xml:space="preserve"> in GAS pharyngitis visit rates. </w:t>
      </w:r>
    </w:p>
    <w:p w14:paraId="63EF0FD3" w14:textId="59B8DF4F" w:rsidR="009C3F5E" w:rsidRDefault="0095257B" w:rsidP="009C3F5E">
      <w:pPr>
        <w:rPr>
          <w:b/>
          <w:bCs/>
        </w:rPr>
      </w:pPr>
      <w:r>
        <w:rPr>
          <w:b/>
          <w:bCs/>
          <w:noProof/>
        </w:rPr>
        <w:lastRenderedPageBreak/>
        <w:drawing>
          <wp:inline distT="0" distB="0" distL="0" distR="0" wp14:anchorId="245BCCB7" wp14:editId="7722D17F">
            <wp:extent cx="5943600" cy="4245610"/>
            <wp:effectExtent l="0" t="0" r="0" b="0"/>
            <wp:docPr id="16579915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91508" name="Picture 1657991508"/>
                    <pic:cNvPicPr/>
                  </pic:nvPicPr>
                  <pic:blipFill>
                    <a:blip r:embed="rId10">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4D993F0" w14:textId="77777777" w:rsidR="0095257B" w:rsidRDefault="0095257B" w:rsidP="009C3F5E">
      <w:pPr>
        <w:rPr>
          <w:b/>
          <w:bCs/>
        </w:rPr>
      </w:pPr>
    </w:p>
    <w:p w14:paraId="4F3E9D4E" w14:textId="255230F2" w:rsidR="00782D8D" w:rsidRDefault="009C3F5E">
      <w:pPr>
        <w:rPr>
          <w:b/>
          <w:bCs/>
        </w:rPr>
      </w:pPr>
      <w:r>
        <w:rPr>
          <w:b/>
          <w:bCs/>
        </w:rPr>
        <w:t xml:space="preserve">Figure </w:t>
      </w:r>
      <w:r w:rsidR="000F598A">
        <w:rPr>
          <w:b/>
          <w:bCs/>
        </w:rPr>
        <w:t>2</w:t>
      </w:r>
      <w:r>
        <w:rPr>
          <w:b/>
          <w:bCs/>
        </w:rPr>
        <w:t>:</w:t>
      </w:r>
      <w:r w:rsidR="00756AA9" w:rsidRPr="003036C9">
        <w:rPr>
          <w:b/>
          <w:bCs/>
        </w:rPr>
        <w:t xml:space="preserve"> Timing of peak GAS pharyngitis visits by U</w:t>
      </w:r>
      <w:r w:rsidR="0037316C">
        <w:rPr>
          <w:b/>
          <w:bCs/>
        </w:rPr>
        <w:t>.</w:t>
      </w:r>
      <w:r w:rsidR="00756AA9" w:rsidRPr="003036C9">
        <w:rPr>
          <w:b/>
          <w:bCs/>
        </w:rPr>
        <w:t>S</w:t>
      </w:r>
      <w:r w:rsidR="0037316C">
        <w:rPr>
          <w:b/>
          <w:bCs/>
        </w:rPr>
        <w:t>.</w:t>
      </w:r>
      <w:r w:rsidR="00756AA9" w:rsidRPr="003036C9">
        <w:rPr>
          <w:b/>
          <w:bCs/>
        </w:rPr>
        <w:t xml:space="preserve"> state.</w:t>
      </w:r>
      <w:r w:rsidR="00756AA9">
        <w:t xml:space="preserve"> </w:t>
      </w:r>
      <w:r w:rsidR="00EF718B">
        <w:t xml:space="preserve">States are colored </w:t>
      </w:r>
      <w:r w:rsidR="00B7305F">
        <w:t xml:space="preserve">according to the estimated </w:t>
      </w:r>
      <w:r w:rsidR="009800B8">
        <w:t xml:space="preserve">timing of </w:t>
      </w:r>
      <w:r w:rsidR="000B6E0B">
        <w:t xml:space="preserve">peak GAS pharyngitis visits </w:t>
      </w:r>
      <w:r w:rsidR="0016243F">
        <w:t>(</w:t>
      </w:r>
      <w:r w:rsidR="00EF718B">
        <w:t>p</w:t>
      </w:r>
      <w:r>
        <w:t xml:space="preserve">hase </w:t>
      </w:r>
      <w:r w:rsidR="0008415E">
        <w:t>of</w:t>
      </w:r>
      <w:r>
        <w:t xml:space="preserve"> </w:t>
      </w:r>
      <w:r w:rsidR="0008415E">
        <w:t>the</w:t>
      </w:r>
      <w:r>
        <w:t xml:space="preserve"> </w:t>
      </w:r>
      <w:r w:rsidR="00AA3D6F">
        <w:t xml:space="preserve">sinusoidal </w:t>
      </w:r>
      <w:r>
        <w:t xml:space="preserve">fit to </w:t>
      </w:r>
      <w:r w:rsidR="00137191">
        <w:t xml:space="preserve">monthly GAS pharyngitis visits </w:t>
      </w:r>
      <w:r w:rsidR="006F4562">
        <w:t xml:space="preserve">per 1,000 </w:t>
      </w:r>
      <w:r w:rsidR="00601C73">
        <w:t>people</w:t>
      </w:r>
      <w:r>
        <w:t xml:space="preserve"> </w:t>
      </w:r>
      <w:r w:rsidR="00C37563">
        <w:t xml:space="preserve">across </w:t>
      </w:r>
      <w:r>
        <w:t>all ages</w:t>
      </w:r>
      <w:r w:rsidR="00C37563">
        <w:t>)</w:t>
      </w:r>
      <w:r>
        <w:t xml:space="preserve">. </w:t>
      </w:r>
      <w:r w:rsidR="008F4EA6">
        <w:t xml:space="preserve">South Carolina is excluded from </w:t>
      </w:r>
      <w:r w:rsidR="008554D9">
        <w:t xml:space="preserve">map </w:t>
      </w:r>
      <w:r w:rsidR="008F4EA6">
        <w:t xml:space="preserve">according to </w:t>
      </w:r>
      <w:r w:rsidR="0052293A">
        <w:t xml:space="preserve">the </w:t>
      </w:r>
      <w:r w:rsidR="008F4EA6">
        <w:t xml:space="preserve">data use agreement. </w:t>
      </w:r>
      <w:r w:rsidR="00B34BFA">
        <w:t>Darker colors indicate earlier peaks, and lighter colors indicate later peaks.</w:t>
      </w:r>
      <w:r w:rsidR="000F2F07">
        <w:t xml:space="preserve"> </w:t>
      </w:r>
      <w:r w:rsidR="007902D6">
        <w:t xml:space="preserve">See </w:t>
      </w:r>
      <w:r w:rsidR="00294786">
        <w:t xml:space="preserve">also the </w:t>
      </w:r>
      <w:r w:rsidR="003F77DF">
        <w:t>Supplemental Animation</w:t>
      </w:r>
      <w:r w:rsidR="00C823C0">
        <w:t>.</w:t>
      </w:r>
    </w:p>
    <w:p w14:paraId="008A457E" w14:textId="31FFB64F" w:rsidR="00782D8D" w:rsidRDefault="004F1A95">
      <w:pPr>
        <w:rPr>
          <w:b/>
          <w:bCs/>
        </w:rPr>
      </w:pPr>
      <w:r>
        <w:rPr>
          <w:b/>
          <w:bCs/>
          <w:noProof/>
        </w:rPr>
        <w:lastRenderedPageBreak/>
        <w:drawing>
          <wp:inline distT="0" distB="0" distL="0" distR="0" wp14:anchorId="4EB43CF5" wp14:editId="1DB2E813">
            <wp:extent cx="5943600" cy="4245610"/>
            <wp:effectExtent l="0" t="0" r="0" b="0"/>
            <wp:docPr id="42946270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462704" name="Picture 429462704"/>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78AD314" w14:textId="0CDDB596" w:rsidR="00782D8D" w:rsidRPr="00C16A24" w:rsidRDefault="00782D8D">
      <w:r>
        <w:rPr>
          <w:b/>
          <w:bCs/>
        </w:rPr>
        <w:t>Figure 3</w:t>
      </w:r>
      <w:r>
        <w:t xml:space="preserve">: </w:t>
      </w:r>
      <w:r w:rsidR="006810BF" w:rsidRPr="003F13AE">
        <w:rPr>
          <w:b/>
          <w:bCs/>
        </w:rPr>
        <w:t xml:space="preserve">Relationship </w:t>
      </w:r>
      <w:r w:rsidRPr="003F13AE">
        <w:rPr>
          <w:b/>
          <w:bCs/>
        </w:rPr>
        <w:t xml:space="preserve">between subregion school start date and </w:t>
      </w:r>
      <w:r w:rsidR="00DD5EE7">
        <w:rPr>
          <w:b/>
          <w:bCs/>
        </w:rPr>
        <w:t xml:space="preserve">the nadir date of </w:t>
      </w:r>
      <w:r w:rsidR="00DC755A" w:rsidRPr="003F13AE">
        <w:rPr>
          <w:b/>
          <w:bCs/>
        </w:rPr>
        <w:t xml:space="preserve">GAS pharyngitis </w:t>
      </w:r>
      <w:r w:rsidR="00BD3916" w:rsidRPr="003F13AE">
        <w:rPr>
          <w:b/>
          <w:bCs/>
        </w:rPr>
        <w:t>visits</w:t>
      </w:r>
      <w:r w:rsidR="00DC755A" w:rsidRPr="003F13AE">
        <w:rPr>
          <w:b/>
          <w:bCs/>
        </w:rPr>
        <w:t>.</w:t>
      </w:r>
      <w:r w:rsidR="00DC755A">
        <w:t xml:space="preserve"> </w:t>
      </w:r>
      <w:r w:rsidR="00F35086">
        <w:t xml:space="preserve">Estimated </w:t>
      </w:r>
      <w:r w:rsidR="00634B43">
        <w:t xml:space="preserve">GAS </w:t>
      </w:r>
      <w:r w:rsidR="00866184">
        <w:t>pharyngitis</w:t>
      </w:r>
      <w:r w:rsidR="00634B43">
        <w:t xml:space="preserve"> </w:t>
      </w:r>
      <w:r w:rsidR="00866184">
        <w:t>nadir</w:t>
      </w:r>
      <w:r w:rsidR="002D2CDA">
        <w:t xml:space="preserve"> da</w:t>
      </w:r>
      <w:r w:rsidR="008759F8">
        <w:t>t</w:t>
      </w:r>
      <w:r w:rsidR="002D2CDA">
        <w:t>es (</w:t>
      </w:r>
      <w:r w:rsidR="004A79CE">
        <w:t xml:space="preserve">orange </w:t>
      </w:r>
      <w:r w:rsidR="002D2CDA">
        <w:t>points)</w:t>
      </w:r>
      <w:r w:rsidR="00F35086">
        <w:t xml:space="preserve"> </w:t>
      </w:r>
      <w:r w:rsidR="006810BF">
        <w:t xml:space="preserve">with 95% confidence intervals assuming normally distributed errors </w:t>
      </w:r>
      <w:r w:rsidR="00270B6F">
        <w:t>(whiskers</w:t>
      </w:r>
      <w:r w:rsidR="006810BF">
        <w:t xml:space="preserve">) are </w:t>
      </w:r>
      <w:r w:rsidR="005A5691">
        <w:t xml:space="preserve">depicted </w:t>
      </w:r>
      <w:r w:rsidR="006810BF">
        <w:t xml:space="preserve">alongside </w:t>
      </w:r>
      <w:r w:rsidR="00EC4718">
        <w:t xml:space="preserve">mean </w:t>
      </w:r>
      <w:r w:rsidR="006810BF">
        <w:t xml:space="preserve">school start dates </w:t>
      </w:r>
      <w:r w:rsidR="00F127D2">
        <w:t>(gree</w:t>
      </w:r>
      <w:r w:rsidR="00827760">
        <w:t>n</w:t>
      </w:r>
      <w:r w:rsidR="00F127D2">
        <w:t xml:space="preserve"> points) </w:t>
      </w:r>
      <w:r w:rsidR="000F1792">
        <w:t xml:space="preserve">and ranges (whiskers) </w:t>
      </w:r>
      <w:r w:rsidR="006810BF">
        <w:t xml:space="preserve">in that </w:t>
      </w:r>
      <w:r w:rsidR="00A94FC5">
        <w:t>sub</w:t>
      </w:r>
      <w:r w:rsidR="006810BF">
        <w:t>region.</w:t>
      </w:r>
    </w:p>
    <w:p w14:paraId="106EC53E" w14:textId="77777777" w:rsidR="008759F8" w:rsidRDefault="008759F8">
      <w:pPr>
        <w:rPr>
          <w:b/>
          <w:bCs/>
        </w:rPr>
      </w:pPr>
      <w:r>
        <w:rPr>
          <w:b/>
          <w:bCs/>
        </w:rPr>
        <w:br w:type="page"/>
      </w:r>
    </w:p>
    <w:p w14:paraId="65962EA0" w14:textId="22F447AF" w:rsidR="00625BCD" w:rsidRDefault="00625BCD" w:rsidP="009C3F5E">
      <w:r>
        <w:rPr>
          <w:b/>
          <w:bCs/>
        </w:rPr>
        <w:lastRenderedPageBreak/>
        <w:t>ACKNOWLEDGEMENTS</w:t>
      </w:r>
    </w:p>
    <w:p w14:paraId="5ABAD3EC" w14:textId="3F30DABC" w:rsidR="00625BCD" w:rsidRPr="008A687D" w:rsidRDefault="00625BCD" w:rsidP="009C3F5E">
      <w:r>
        <w:rPr>
          <w:i/>
          <w:iCs/>
        </w:rPr>
        <w:t xml:space="preserve">Author contributions: </w:t>
      </w:r>
      <w:r w:rsidR="008A687D">
        <w:t xml:space="preserve"> M.C.K contributed to study design, conceptualization, and analysis, and drafted the manuscript. S.M.K contributed to study design, conceptualization, analysis and edited the manuscript. L.K.W. and M.L.B contributed to methodology and edited the manuscript. Y.H.G contributed to study design and conceptualization, edited the manuscript, and supervised the work. </w:t>
      </w:r>
    </w:p>
    <w:p w14:paraId="1183FD87" w14:textId="77777777" w:rsidR="00B958F9" w:rsidRPr="00625BCD" w:rsidRDefault="00B958F9" w:rsidP="009C3F5E"/>
    <w:p w14:paraId="3D099FAB" w14:textId="62155651" w:rsidR="00655E10" w:rsidRPr="00286017" w:rsidRDefault="00625BCD" w:rsidP="00655E10">
      <w:pPr>
        <w:rPr>
          <w:rFonts w:ascii="Calibri" w:hAnsi="Calibri" w:cs="Calibri"/>
          <w:color w:val="000000"/>
          <w:shd w:val="clear" w:color="auto" w:fill="FFFFFF"/>
        </w:rPr>
      </w:pPr>
      <w:r>
        <w:rPr>
          <w:i/>
          <w:iCs/>
        </w:rPr>
        <w:t>Funding sources:</w:t>
      </w:r>
      <w:r w:rsidR="006630AA">
        <w:t xml:space="preserve"> </w:t>
      </w:r>
      <w:r w:rsidR="006630AA" w:rsidRPr="00286017">
        <w:rPr>
          <w:rFonts w:ascii="Calibri" w:eastAsia="Times New Roman" w:hAnsi="Calibri" w:cs="Calibri"/>
        </w:rPr>
        <w:t xml:space="preserve">M.C.K. </w:t>
      </w:r>
      <w:r w:rsidR="006630AA" w:rsidRPr="00286017">
        <w:rPr>
          <w:rFonts w:ascii="Calibri" w:hAnsi="Calibri" w:cs="Calibri"/>
          <w:color w:val="000000"/>
          <w:shd w:val="clear" w:color="auto" w:fill="FFFFFF"/>
        </w:rPr>
        <w:t>was supported by [grant award number T32GM144273] from the National Institute of General Medical Sciences. </w:t>
      </w:r>
      <w:r w:rsidR="006630AA" w:rsidRPr="00286017">
        <w:rPr>
          <w:rFonts w:ascii="Calibri" w:hAnsi="Calibri" w:cs="Calibri"/>
        </w:rPr>
        <w:t xml:space="preserve">S.M.K. received funding from NIH T32 training grant 2 T32 AI 7535-21 A1. </w:t>
      </w:r>
      <w:r w:rsidR="006630AA" w:rsidRPr="00286017">
        <w:rPr>
          <w:rFonts w:ascii="Calibri" w:hAnsi="Calibri" w:cs="Calibri"/>
          <w:color w:val="000000"/>
          <w:shd w:val="clear" w:color="auto" w:fill="FFFFFF"/>
        </w:rPr>
        <w:t>The content is solely the responsibility of the authors and does not necessarily represent the official views of the National Institute of General Medical Sciences or the National Institutes of Health.</w:t>
      </w:r>
      <w:r w:rsidR="007B4765" w:rsidRPr="00286017">
        <w:rPr>
          <w:rFonts w:ascii="Calibri" w:hAnsi="Calibri" w:cs="Calibri"/>
          <w:i/>
          <w:iCs/>
        </w:rPr>
        <w:t xml:space="preserve"> </w:t>
      </w:r>
      <w:r w:rsidR="007B4765" w:rsidRPr="00286017">
        <w:rPr>
          <w:rFonts w:ascii="Calibri" w:hAnsi="Calibri" w:cs="Calibri"/>
          <w:color w:val="000000" w:themeColor="text1"/>
        </w:rPr>
        <w:t xml:space="preserve">L.K.W. acknowledges funding from the </w:t>
      </w:r>
      <w:proofErr w:type="spellStart"/>
      <w:r w:rsidR="007B4765" w:rsidRPr="00286017">
        <w:rPr>
          <w:rFonts w:ascii="Calibri" w:hAnsi="Calibri" w:cs="Calibri"/>
          <w:color w:val="000000" w:themeColor="text1"/>
        </w:rPr>
        <w:t>Wellcome</w:t>
      </w:r>
      <w:proofErr w:type="spellEnd"/>
      <w:r w:rsidR="007B4765" w:rsidRPr="00286017">
        <w:rPr>
          <w:rFonts w:ascii="Calibri" w:hAnsi="Calibri" w:cs="Calibri"/>
          <w:color w:val="000000" w:themeColor="text1"/>
        </w:rPr>
        <w:t xml:space="preserve"> Trust </w:t>
      </w:r>
      <w:r w:rsidR="009B47F7" w:rsidRPr="00286017">
        <w:rPr>
          <w:rFonts w:ascii="Calibri" w:hAnsi="Calibri" w:cs="Calibri"/>
          <w:color w:val="000000" w:themeColor="text1"/>
        </w:rPr>
        <w:t>[</w:t>
      </w:r>
      <w:r w:rsidR="007B4765" w:rsidRPr="00286017">
        <w:rPr>
          <w:rFonts w:ascii="Calibri" w:hAnsi="Calibri" w:cs="Calibri"/>
          <w:color w:val="000000" w:themeColor="text1"/>
        </w:rPr>
        <w:t>grant number 218669/Z/19/Z</w:t>
      </w:r>
      <w:r w:rsidR="009B47F7" w:rsidRPr="00286017">
        <w:rPr>
          <w:rFonts w:ascii="Calibri" w:hAnsi="Calibri" w:cs="Calibri"/>
          <w:color w:val="000000" w:themeColor="text1"/>
        </w:rPr>
        <w:t xml:space="preserve">] </w:t>
      </w:r>
      <w:r w:rsidR="007B4765" w:rsidRPr="00286017">
        <w:rPr>
          <w:rFonts w:ascii="Calibri" w:hAnsi="Calibri" w:cs="Calibri"/>
          <w:color w:val="000000" w:themeColor="text1"/>
        </w:rPr>
        <w:t xml:space="preserve">and </w:t>
      </w:r>
      <w:r w:rsidR="005F304F" w:rsidRPr="00286017">
        <w:rPr>
          <w:rFonts w:ascii="Calibri" w:hAnsi="Calibri" w:cs="Calibri"/>
          <w:color w:val="161515"/>
          <w:shd w:val="clear" w:color="auto" w:fill="FFFFFF"/>
        </w:rPr>
        <w:t>from the MRC Centre for Global Infectious Disease Analysis (reference MR/X020258/1), funded by the UK Medical Research Council (MRC). This UK funded award is carried out in the frame of the Global Health EDCTP3 Joint Undertaking</w:t>
      </w:r>
      <w:r w:rsidR="007C75F9" w:rsidRPr="00286017">
        <w:rPr>
          <w:rFonts w:ascii="Calibri" w:hAnsi="Calibri" w:cs="Calibri"/>
          <w:color w:val="161515"/>
          <w:shd w:val="clear" w:color="auto" w:fill="FFFFFF"/>
        </w:rPr>
        <w:t>.</w:t>
      </w:r>
      <w:r w:rsidR="007B4765" w:rsidRPr="00286017">
        <w:rPr>
          <w:rFonts w:ascii="Calibri" w:hAnsi="Calibri" w:cs="Calibri"/>
          <w:i/>
          <w:iCs/>
        </w:rPr>
        <w:t xml:space="preserve"> </w:t>
      </w:r>
      <w:r w:rsidR="00655E10" w:rsidRPr="00286017">
        <w:rPr>
          <w:rFonts w:ascii="Calibri" w:hAnsi="Calibri" w:cs="Calibri"/>
          <w:color w:val="000000"/>
          <w:shd w:val="clear" w:color="auto" w:fill="FFFFFF"/>
        </w:rPr>
        <w:t>This project has been funded (in part) by contract 200-2016-91779 with the Centers for Disease Control and Prevention. Disclaimer: The findings, conclusions, and views expressed are those of the author(s) and do not necessarily represent the official position of the Centers for Disease Control and Prevention (CDC). </w:t>
      </w:r>
    </w:p>
    <w:p w14:paraId="08A473F8" w14:textId="77777777" w:rsidR="00B958F9" w:rsidRPr="007B4765" w:rsidRDefault="00B958F9" w:rsidP="009C3F5E">
      <w:pPr>
        <w:rPr>
          <w:i/>
          <w:iCs/>
        </w:rPr>
      </w:pPr>
    </w:p>
    <w:p w14:paraId="61874444" w14:textId="60485534" w:rsidR="00625BCD" w:rsidRPr="000102A6" w:rsidRDefault="00625BCD" w:rsidP="008B51E0">
      <w:pPr>
        <w:rPr>
          <w:rFonts w:ascii="Calibri" w:hAnsi="Calibri" w:cs="Calibri"/>
          <w:b/>
          <w:bCs/>
        </w:rPr>
      </w:pPr>
      <w:r w:rsidRPr="007B4765">
        <w:rPr>
          <w:rFonts w:ascii="Calibri" w:hAnsi="Calibri" w:cs="Calibri"/>
          <w:i/>
          <w:iCs/>
        </w:rPr>
        <w:t xml:space="preserve">Data availability: </w:t>
      </w:r>
      <w:r w:rsidR="00213741">
        <w:rPr>
          <w:rFonts w:ascii="Calibri" w:hAnsi="Calibri" w:cs="Calibri"/>
          <w:i/>
          <w:iCs/>
        </w:rPr>
        <w:t xml:space="preserve"> </w:t>
      </w:r>
      <w:r w:rsidR="00213741">
        <w:rPr>
          <w:rFonts w:ascii="Calibri" w:hAnsi="Calibri" w:cs="Calibri"/>
        </w:rPr>
        <w:t xml:space="preserve">We cannot share disaggregated </w:t>
      </w:r>
      <w:proofErr w:type="spellStart"/>
      <w:r w:rsidR="00213741">
        <w:rPr>
          <w:rFonts w:ascii="Calibri" w:hAnsi="Calibri" w:cs="Calibri"/>
        </w:rPr>
        <w:t>MarketScan</w:t>
      </w:r>
      <w:proofErr w:type="spellEnd"/>
      <w:r w:rsidR="00213741">
        <w:rPr>
          <w:rFonts w:ascii="Calibri" w:hAnsi="Calibri" w:cs="Calibri"/>
        </w:rPr>
        <w:t xml:space="preserve"> or school start date data. </w:t>
      </w:r>
      <w:proofErr w:type="spellStart"/>
      <w:r w:rsidR="00213741">
        <w:rPr>
          <w:rFonts w:ascii="Calibri" w:hAnsi="Calibri" w:cs="Calibri"/>
        </w:rPr>
        <w:t>MarketScan</w:t>
      </w:r>
      <w:proofErr w:type="spellEnd"/>
      <w:r w:rsidR="00213741">
        <w:rPr>
          <w:rFonts w:ascii="Calibri" w:hAnsi="Calibri" w:cs="Calibri"/>
        </w:rPr>
        <w:t xml:space="preserve"> data are available via purchase of a commercial license. School start data was obtained via request to Pew Research Center (</w:t>
      </w:r>
      <w:hyperlink r:id="rId12" w:history="1">
        <w:r w:rsidR="00213741" w:rsidRPr="00AD6D1F">
          <w:rPr>
            <w:rStyle w:val="Hyperlink"/>
            <w:rFonts w:ascii="Calibri" w:hAnsi="Calibri" w:cs="Calibri"/>
          </w:rPr>
          <w:t>info@pewresearch.org</w:t>
        </w:r>
      </w:hyperlink>
      <w:r w:rsidR="00213741">
        <w:rPr>
          <w:rFonts w:ascii="Calibri" w:hAnsi="Calibri" w:cs="Calibri"/>
        </w:rPr>
        <w:t xml:space="preserve">). </w:t>
      </w:r>
      <w:r w:rsidR="008B51E0" w:rsidRPr="000102A6">
        <w:rPr>
          <w:rFonts w:ascii="Calibri" w:hAnsi="Calibri" w:cs="Calibri"/>
        </w:rPr>
        <w:t xml:space="preserve">All code </w:t>
      </w:r>
      <w:r w:rsidR="008B51E0">
        <w:rPr>
          <w:rFonts w:ascii="Calibri" w:hAnsi="Calibri" w:cs="Calibri"/>
        </w:rPr>
        <w:t xml:space="preserve">is </w:t>
      </w:r>
      <w:r w:rsidR="008B51E0" w:rsidRPr="000102A6">
        <w:rPr>
          <w:rFonts w:ascii="Calibri" w:hAnsi="Calibri" w:cs="Calibri"/>
        </w:rPr>
        <w:t xml:space="preserve">available at </w:t>
      </w:r>
      <w:hyperlink r:id="rId13" w:history="1">
        <w:r w:rsidR="001D148E" w:rsidRPr="00AD6D1F">
          <w:rPr>
            <w:rStyle w:val="Hyperlink"/>
            <w:rFonts w:ascii="Calibri" w:hAnsi="Calibri" w:cs="Calibri"/>
          </w:rPr>
          <w:t>https://github.com/mkline1/StrepPharyngitis_Public</w:t>
        </w:r>
      </w:hyperlink>
      <w:r w:rsidR="001D148E">
        <w:rPr>
          <w:rFonts w:ascii="Calibri" w:hAnsi="Calibri" w:cs="Calibri"/>
        </w:rPr>
        <w:t xml:space="preserve"> </w:t>
      </w:r>
    </w:p>
    <w:p w14:paraId="20749887" w14:textId="77777777" w:rsidR="00CB492F" w:rsidRDefault="00CB492F" w:rsidP="009C3F5E">
      <w:pPr>
        <w:rPr>
          <w:rFonts w:ascii="Calibri" w:hAnsi="Calibri" w:cs="Calibri"/>
        </w:rPr>
      </w:pPr>
    </w:p>
    <w:p w14:paraId="67E5FCF8" w14:textId="38A655B4" w:rsidR="00CB492F" w:rsidRPr="00CB492F" w:rsidRDefault="00CB492F" w:rsidP="009C3F5E">
      <w:pPr>
        <w:rPr>
          <w:rFonts w:ascii="Calibri" w:hAnsi="Calibri" w:cs="Calibri"/>
        </w:rPr>
      </w:pPr>
      <w:r>
        <w:rPr>
          <w:rFonts w:ascii="Calibri" w:hAnsi="Calibri" w:cs="Calibri"/>
          <w:i/>
          <w:iCs/>
        </w:rPr>
        <w:t>Conflicts of interest</w:t>
      </w:r>
      <w:r>
        <w:rPr>
          <w:rFonts w:ascii="Calibri" w:hAnsi="Calibri" w:cs="Calibri"/>
        </w:rPr>
        <w:t xml:space="preserve">: </w:t>
      </w:r>
      <w:r w:rsidR="00836C54">
        <w:rPr>
          <w:rFonts w:ascii="Calibri" w:hAnsi="Calibri" w:cs="Calibri"/>
        </w:rPr>
        <w:t xml:space="preserve">No reported conflicts. </w:t>
      </w:r>
    </w:p>
    <w:p w14:paraId="75F6A689" w14:textId="77777777" w:rsidR="00625BCD" w:rsidRDefault="00625BCD" w:rsidP="009C3F5E">
      <w:pPr>
        <w:rPr>
          <w:b/>
          <w:bCs/>
        </w:rPr>
      </w:pPr>
    </w:p>
    <w:p w14:paraId="00ED0904" w14:textId="77777777" w:rsidR="00625BCD" w:rsidRDefault="00625BCD" w:rsidP="009C3F5E">
      <w:pPr>
        <w:rPr>
          <w:b/>
          <w:bCs/>
        </w:rPr>
      </w:pPr>
    </w:p>
    <w:p w14:paraId="5F292ADE" w14:textId="77777777" w:rsidR="00625BCD" w:rsidRDefault="00625BCD" w:rsidP="009C3F5E">
      <w:pPr>
        <w:rPr>
          <w:b/>
          <w:bCs/>
        </w:rPr>
      </w:pPr>
    </w:p>
    <w:p w14:paraId="31DB238F" w14:textId="77777777" w:rsidR="00625BCD" w:rsidRDefault="00625BCD" w:rsidP="009C3F5E">
      <w:pPr>
        <w:rPr>
          <w:b/>
          <w:bCs/>
        </w:rPr>
      </w:pPr>
    </w:p>
    <w:p w14:paraId="3811F6EE" w14:textId="77777777" w:rsidR="00625BCD" w:rsidRDefault="00625BCD" w:rsidP="009C3F5E">
      <w:pPr>
        <w:rPr>
          <w:b/>
          <w:bCs/>
        </w:rPr>
      </w:pPr>
    </w:p>
    <w:p w14:paraId="6D93AEA2" w14:textId="77777777" w:rsidR="00625BCD" w:rsidRDefault="00625BCD" w:rsidP="009C3F5E">
      <w:pPr>
        <w:rPr>
          <w:b/>
          <w:bCs/>
        </w:rPr>
      </w:pPr>
    </w:p>
    <w:p w14:paraId="2B092BA2" w14:textId="77777777" w:rsidR="00625BCD" w:rsidRDefault="00625BCD" w:rsidP="009C3F5E">
      <w:pPr>
        <w:rPr>
          <w:b/>
          <w:bCs/>
        </w:rPr>
      </w:pPr>
    </w:p>
    <w:p w14:paraId="1B886C0D" w14:textId="77777777" w:rsidR="00625BCD" w:rsidRDefault="00625BCD" w:rsidP="009C3F5E">
      <w:pPr>
        <w:rPr>
          <w:b/>
          <w:bCs/>
        </w:rPr>
      </w:pPr>
    </w:p>
    <w:p w14:paraId="7EA7BC2F" w14:textId="77777777" w:rsidR="00625BCD" w:rsidRDefault="00625BCD" w:rsidP="009C3F5E">
      <w:pPr>
        <w:rPr>
          <w:b/>
          <w:bCs/>
        </w:rPr>
      </w:pPr>
    </w:p>
    <w:p w14:paraId="206A8230" w14:textId="77777777" w:rsidR="00625BCD" w:rsidRDefault="00625BCD" w:rsidP="009C3F5E">
      <w:pPr>
        <w:rPr>
          <w:b/>
          <w:bCs/>
        </w:rPr>
      </w:pPr>
    </w:p>
    <w:p w14:paraId="20A9D349" w14:textId="77777777" w:rsidR="00625BCD" w:rsidRDefault="00625BCD" w:rsidP="009C3F5E">
      <w:pPr>
        <w:rPr>
          <w:b/>
          <w:bCs/>
        </w:rPr>
      </w:pPr>
    </w:p>
    <w:p w14:paraId="46AB41F6" w14:textId="77777777" w:rsidR="00625BCD" w:rsidRDefault="00625BCD" w:rsidP="009C3F5E">
      <w:pPr>
        <w:rPr>
          <w:b/>
          <w:bCs/>
        </w:rPr>
      </w:pPr>
    </w:p>
    <w:p w14:paraId="4C3002BC" w14:textId="77777777" w:rsidR="00625BCD" w:rsidRDefault="00625BCD" w:rsidP="009C3F5E">
      <w:pPr>
        <w:rPr>
          <w:b/>
          <w:bCs/>
        </w:rPr>
      </w:pPr>
    </w:p>
    <w:p w14:paraId="6AA5E3C0" w14:textId="77777777" w:rsidR="00625BCD" w:rsidRDefault="00625BCD" w:rsidP="009C3F5E">
      <w:pPr>
        <w:rPr>
          <w:b/>
          <w:bCs/>
        </w:rPr>
      </w:pPr>
    </w:p>
    <w:p w14:paraId="2CABC5B8" w14:textId="77777777" w:rsidR="00625BCD" w:rsidRDefault="00625BCD" w:rsidP="009C3F5E">
      <w:pPr>
        <w:rPr>
          <w:b/>
          <w:bCs/>
        </w:rPr>
      </w:pPr>
    </w:p>
    <w:p w14:paraId="69316629" w14:textId="77777777" w:rsidR="00625BCD" w:rsidRDefault="00625BCD" w:rsidP="009C3F5E">
      <w:pPr>
        <w:rPr>
          <w:b/>
          <w:bCs/>
        </w:rPr>
      </w:pPr>
    </w:p>
    <w:p w14:paraId="4363954A" w14:textId="77777777" w:rsidR="00625BCD" w:rsidRDefault="00625BCD" w:rsidP="009C3F5E">
      <w:pPr>
        <w:rPr>
          <w:b/>
          <w:bCs/>
        </w:rPr>
      </w:pPr>
    </w:p>
    <w:p w14:paraId="62AC1443" w14:textId="77777777" w:rsidR="008A0E86" w:rsidRDefault="008A0E86">
      <w:pPr>
        <w:rPr>
          <w:b/>
          <w:bCs/>
        </w:rPr>
      </w:pPr>
      <w:r>
        <w:rPr>
          <w:b/>
          <w:bCs/>
        </w:rPr>
        <w:br w:type="page"/>
      </w:r>
    </w:p>
    <w:p w14:paraId="03D535F9" w14:textId="58F24E20" w:rsidR="009C3F5E" w:rsidRDefault="009C3F5E" w:rsidP="009C3F5E">
      <w:pPr>
        <w:rPr>
          <w:b/>
          <w:bCs/>
        </w:rPr>
      </w:pPr>
      <w:r>
        <w:rPr>
          <w:b/>
          <w:bCs/>
        </w:rPr>
        <w:lastRenderedPageBreak/>
        <w:t>REFERENCES</w:t>
      </w:r>
    </w:p>
    <w:p w14:paraId="0C7013A6" w14:textId="77777777" w:rsidR="00AD4C5A" w:rsidRPr="00AD4C5A" w:rsidRDefault="001635FE" w:rsidP="00AD4C5A">
      <w:pPr>
        <w:pStyle w:val="Bibliography"/>
        <w:rPr>
          <w:rFonts w:ascii="Calibri" w:cs="Calibri"/>
        </w:rPr>
      </w:pPr>
      <w:r>
        <w:rPr>
          <w:rFonts w:ascii="Calibri" w:cs="Calibri"/>
        </w:rPr>
        <w:t xml:space="preserve"> </w:t>
      </w:r>
      <w:r w:rsidR="00A41B81">
        <w:rPr>
          <w:rFonts w:ascii="Calibri" w:cs="Calibri"/>
        </w:rPr>
        <w:t xml:space="preserve"> </w:t>
      </w:r>
      <w:r w:rsidR="00A41B81">
        <w:rPr>
          <w:rFonts w:ascii="Calibri" w:cs="Calibri"/>
        </w:rPr>
        <w:fldChar w:fldCharType="begin"/>
      </w:r>
      <w:r w:rsidR="00470F71">
        <w:rPr>
          <w:rFonts w:ascii="Calibri" w:cs="Calibri"/>
        </w:rPr>
        <w:instrText xml:space="preserve"> ADDIN ZOTERO_BIBL {"uncited":[],"omitted":[],"custom":[]} CSL_BIBLIOGRAPHY </w:instrText>
      </w:r>
      <w:r w:rsidR="00A41B81">
        <w:rPr>
          <w:rFonts w:ascii="Calibri" w:cs="Calibri"/>
        </w:rPr>
        <w:fldChar w:fldCharType="separate"/>
      </w:r>
      <w:r w:rsidR="00AD4C5A" w:rsidRPr="00AD4C5A">
        <w:rPr>
          <w:rFonts w:ascii="Calibri" w:cs="Calibri"/>
        </w:rPr>
        <w:t>1.</w:t>
      </w:r>
      <w:r w:rsidR="00AD4C5A" w:rsidRPr="00AD4C5A">
        <w:rPr>
          <w:rFonts w:ascii="Calibri" w:cs="Calibri"/>
        </w:rPr>
        <w:tab/>
        <w:t xml:space="preserve">Lewnard, J.A., King, L.M., Fleming-Dutra, K.E., Link-Gelles, R., and Van Beneden, C.A. (2021). Incidence of Pharyngitis, Sinusitis, Acute Otitis Media, and Outpatient Antibiotic Prescribing Preventable by Vaccination Against Group A Streptococcus in the United States. Clinical Infectious Diseases </w:t>
      </w:r>
      <w:r w:rsidR="00AD4C5A" w:rsidRPr="00AD4C5A">
        <w:rPr>
          <w:rFonts w:ascii="Calibri" w:cs="Calibri"/>
          <w:i/>
          <w:iCs/>
        </w:rPr>
        <w:t>73</w:t>
      </w:r>
      <w:r w:rsidR="00AD4C5A" w:rsidRPr="00AD4C5A">
        <w:rPr>
          <w:rFonts w:ascii="Calibri" w:cs="Calibri"/>
        </w:rPr>
        <w:t>, e47–e58. 10.1093/cid/ciaa529.</w:t>
      </w:r>
    </w:p>
    <w:p w14:paraId="42AE8EB6" w14:textId="77777777" w:rsidR="00AD4C5A" w:rsidRPr="00AD4C5A" w:rsidRDefault="00AD4C5A" w:rsidP="00AD4C5A">
      <w:pPr>
        <w:pStyle w:val="Bibliography"/>
        <w:rPr>
          <w:rFonts w:ascii="Calibri" w:cs="Calibri"/>
        </w:rPr>
      </w:pPr>
      <w:r w:rsidRPr="00AD4C5A">
        <w:rPr>
          <w:rFonts w:ascii="Calibri" w:cs="Calibri"/>
        </w:rPr>
        <w:t>2.</w:t>
      </w:r>
      <w:r w:rsidRPr="00AD4C5A">
        <w:rPr>
          <w:rFonts w:ascii="Calibri" w:cs="Calibri"/>
        </w:rPr>
        <w:tab/>
        <w:t>Pharyngitis (Strep Throat): Information For Clinicians | CDC (2023). https://www.cdc.gov/groupastrep/diseases-hcp/strep-throat.html.</w:t>
      </w:r>
    </w:p>
    <w:p w14:paraId="3DA5B9EE" w14:textId="77777777" w:rsidR="00AD4C5A" w:rsidRPr="00AD4C5A" w:rsidRDefault="00AD4C5A" w:rsidP="00AD4C5A">
      <w:pPr>
        <w:pStyle w:val="Bibliography"/>
        <w:rPr>
          <w:rFonts w:ascii="Calibri" w:cs="Calibri"/>
        </w:rPr>
      </w:pPr>
      <w:r w:rsidRPr="00AD4C5A">
        <w:rPr>
          <w:rFonts w:ascii="Calibri" w:cs="Calibri"/>
        </w:rPr>
        <w:t>3.</w:t>
      </w:r>
      <w:r w:rsidRPr="00AD4C5A">
        <w:rPr>
          <w:rFonts w:ascii="Calibri" w:cs="Calibri"/>
        </w:rPr>
        <w:tab/>
        <w:t xml:space="preserve">Kennis, M., Tagawa, A., Kung, V.M., Montalbano, G., Narvaez, I., Franco-Paredes, C., Vargas Barahona, L., Madinger, N., Shapiro, L., Chastain, D.B., et al. (2022). Seasonal variations and risk factors of Streptococcus pyogenes infection: a multicenter research network study. Therapeutic Advances in Infection </w:t>
      </w:r>
      <w:r w:rsidRPr="00AD4C5A">
        <w:rPr>
          <w:rFonts w:ascii="Calibri" w:cs="Calibri"/>
          <w:i/>
          <w:iCs/>
        </w:rPr>
        <w:t>9</w:t>
      </w:r>
      <w:r w:rsidRPr="00AD4C5A">
        <w:rPr>
          <w:rFonts w:ascii="Calibri" w:cs="Calibri"/>
        </w:rPr>
        <w:t>, 20499361221132101. 10.1177/20499361221132101.</w:t>
      </w:r>
    </w:p>
    <w:p w14:paraId="19DAA2D3" w14:textId="77777777" w:rsidR="00AD4C5A" w:rsidRPr="00AD4C5A" w:rsidRDefault="00AD4C5A" w:rsidP="00AD4C5A">
      <w:pPr>
        <w:pStyle w:val="Bibliography"/>
        <w:rPr>
          <w:rFonts w:ascii="Calibri" w:cs="Calibri"/>
        </w:rPr>
      </w:pPr>
      <w:r w:rsidRPr="00AD4C5A">
        <w:rPr>
          <w:rFonts w:ascii="Calibri" w:cs="Calibri"/>
        </w:rPr>
        <w:t>4.</w:t>
      </w:r>
      <w:r w:rsidRPr="00AD4C5A">
        <w:rPr>
          <w:rFonts w:ascii="Calibri" w:cs="Calibri"/>
        </w:rPr>
        <w:tab/>
        <w:t>Frenck, R.W.J., Laudat, F., Liang, J., Giordano-Schmidt, D., Jansen, K.U., Gruber, W., Anderson, A.S., and Scully, I.L. A Longitudinal Study of Group A Streptococcal Colonization and Pharyngitis in US Children. The Pediatric Infectious Disease Journal, 10.1097/INF.0000000000004111. 10.1097/INF.0000000000004111.</w:t>
      </w:r>
    </w:p>
    <w:p w14:paraId="73A53770" w14:textId="77777777" w:rsidR="00AD4C5A" w:rsidRPr="00AD4C5A" w:rsidRDefault="00AD4C5A" w:rsidP="00AD4C5A">
      <w:pPr>
        <w:pStyle w:val="Bibliography"/>
        <w:rPr>
          <w:rFonts w:ascii="Calibri" w:cs="Calibri"/>
        </w:rPr>
      </w:pPr>
      <w:r w:rsidRPr="00AD4C5A">
        <w:rPr>
          <w:rFonts w:ascii="Calibri" w:cs="Calibri"/>
        </w:rPr>
        <w:t>5.</w:t>
      </w:r>
      <w:r w:rsidRPr="00AD4C5A">
        <w:rPr>
          <w:rFonts w:ascii="Calibri" w:cs="Calibri"/>
        </w:rPr>
        <w:tab/>
        <w:t xml:space="preserve">Charu, V., Zeger, S., Gog, J., Bjørnstad, O.N., Kissler, S., Simonsen, L., Grenfell, B.T., and Viboud, C. (2017). Human mobility and the spatial transmission of influenza in the United States. PLOS Computational Biology </w:t>
      </w:r>
      <w:r w:rsidRPr="00AD4C5A">
        <w:rPr>
          <w:rFonts w:ascii="Calibri" w:cs="Calibri"/>
          <w:i/>
          <w:iCs/>
        </w:rPr>
        <w:t>13</w:t>
      </w:r>
      <w:r w:rsidRPr="00AD4C5A">
        <w:rPr>
          <w:rFonts w:ascii="Calibri" w:cs="Calibri"/>
        </w:rPr>
        <w:t>, e1005382. 10.1371/journal.pcbi.1005382.</w:t>
      </w:r>
    </w:p>
    <w:p w14:paraId="244CCC22" w14:textId="77777777" w:rsidR="00AD4C5A" w:rsidRPr="00AD4C5A" w:rsidRDefault="00AD4C5A" w:rsidP="00AD4C5A">
      <w:pPr>
        <w:pStyle w:val="Bibliography"/>
        <w:rPr>
          <w:rFonts w:ascii="Calibri" w:cs="Calibri"/>
        </w:rPr>
      </w:pPr>
      <w:r w:rsidRPr="00AD4C5A">
        <w:rPr>
          <w:rFonts w:ascii="Calibri" w:cs="Calibri"/>
        </w:rPr>
        <w:t>6.</w:t>
      </w:r>
      <w:r w:rsidRPr="00AD4C5A">
        <w:rPr>
          <w:rFonts w:ascii="Calibri" w:cs="Calibri"/>
        </w:rPr>
        <w:tab/>
        <w:t xml:space="preserve">Pitzer, V.E., Viboud, C., Alonso, W.J., Wilcox, T., Metcalf, C.J., Steiner, C.A., Haynes, A.K., and Grenfell, B.T. (2015). Environmental Drivers of the Spatiotemporal Dynamics of Respiratory Syncytial Virus in the United States. PLOS Pathogens </w:t>
      </w:r>
      <w:r w:rsidRPr="00AD4C5A">
        <w:rPr>
          <w:rFonts w:ascii="Calibri" w:cs="Calibri"/>
          <w:i/>
          <w:iCs/>
        </w:rPr>
        <w:t>11</w:t>
      </w:r>
      <w:r w:rsidRPr="00AD4C5A">
        <w:rPr>
          <w:rFonts w:ascii="Calibri" w:cs="Calibri"/>
        </w:rPr>
        <w:t>, e1004591. 10.1371/journal.ppat.1004591.</w:t>
      </w:r>
    </w:p>
    <w:p w14:paraId="3140055A" w14:textId="77777777" w:rsidR="00AD4C5A" w:rsidRPr="00AD4C5A" w:rsidRDefault="00AD4C5A" w:rsidP="00AD4C5A">
      <w:pPr>
        <w:pStyle w:val="Bibliography"/>
        <w:rPr>
          <w:rFonts w:ascii="Calibri" w:cs="Calibri"/>
        </w:rPr>
      </w:pPr>
      <w:r w:rsidRPr="00AD4C5A">
        <w:rPr>
          <w:rFonts w:ascii="Calibri" w:cs="Calibri"/>
        </w:rPr>
        <w:t>7.</w:t>
      </w:r>
      <w:r w:rsidRPr="00AD4C5A">
        <w:rPr>
          <w:rFonts w:ascii="Calibri" w:cs="Calibri"/>
        </w:rPr>
        <w:tab/>
        <w:t xml:space="preserve">Loeb, M., Russell, M.L., Moss, L., Fonseca, K., Fox, J., Earn, D.J.D., Aoki, F., Horsman, G., Van Caeseele, P., Chokani, K., et al. (2010). Effect of Influenza Vaccination of Children on Infection Rates in Hutterite Communities: A Randomized Trial. JAMA </w:t>
      </w:r>
      <w:r w:rsidRPr="00AD4C5A">
        <w:rPr>
          <w:rFonts w:ascii="Calibri" w:cs="Calibri"/>
          <w:i/>
          <w:iCs/>
        </w:rPr>
        <w:t>303</w:t>
      </w:r>
      <w:r w:rsidRPr="00AD4C5A">
        <w:rPr>
          <w:rFonts w:ascii="Calibri" w:cs="Calibri"/>
        </w:rPr>
        <w:t>, 943–950. 10.1001/jama.2010.250.</w:t>
      </w:r>
    </w:p>
    <w:p w14:paraId="001A0EBD" w14:textId="77777777" w:rsidR="00AD4C5A" w:rsidRPr="00AD4C5A" w:rsidRDefault="00AD4C5A" w:rsidP="00AD4C5A">
      <w:pPr>
        <w:pStyle w:val="Bibliography"/>
        <w:rPr>
          <w:rFonts w:ascii="Calibri" w:cs="Calibri"/>
        </w:rPr>
      </w:pPr>
      <w:r w:rsidRPr="00AD4C5A">
        <w:rPr>
          <w:rFonts w:ascii="Calibri" w:cs="Calibri"/>
        </w:rPr>
        <w:t>8.</w:t>
      </w:r>
      <w:r w:rsidRPr="00AD4C5A">
        <w:rPr>
          <w:rFonts w:ascii="Calibri" w:cs="Calibri"/>
        </w:rPr>
        <w:tab/>
        <w:t xml:space="preserve">Munywoki, P.K., Koech, D.C., Agoti, C.N., Lewa, C., Cane, P.A., Medley, G.F., and Nokes, D.J. (2014). The Source of Respiratory Syncytial Virus Infection In Infants: A Household Cohort Study In Rural Kenya. The Journal of Infectious Diseases </w:t>
      </w:r>
      <w:r w:rsidRPr="00AD4C5A">
        <w:rPr>
          <w:rFonts w:ascii="Calibri" w:cs="Calibri"/>
          <w:i/>
          <w:iCs/>
        </w:rPr>
        <w:t>209</w:t>
      </w:r>
      <w:r w:rsidRPr="00AD4C5A">
        <w:rPr>
          <w:rFonts w:ascii="Calibri" w:cs="Calibri"/>
        </w:rPr>
        <w:t>, 1685–1692. 10.1093/infdis/jit828.</w:t>
      </w:r>
    </w:p>
    <w:p w14:paraId="02B40F41" w14:textId="77777777" w:rsidR="00AD4C5A" w:rsidRPr="00AD4C5A" w:rsidRDefault="00AD4C5A" w:rsidP="00AD4C5A">
      <w:pPr>
        <w:pStyle w:val="Bibliography"/>
        <w:rPr>
          <w:rFonts w:ascii="Calibri" w:cs="Calibri"/>
        </w:rPr>
      </w:pPr>
      <w:r w:rsidRPr="00AD4C5A">
        <w:rPr>
          <w:rFonts w:ascii="Calibri" w:cs="Calibri"/>
        </w:rPr>
        <w:t>9.</w:t>
      </w:r>
      <w:r w:rsidRPr="00AD4C5A">
        <w:rPr>
          <w:rFonts w:ascii="Calibri" w:cs="Calibri"/>
        </w:rPr>
        <w:tab/>
        <w:t>Real World Evidence | Merative https://www.merative.com/real-world-evidence.</w:t>
      </w:r>
    </w:p>
    <w:p w14:paraId="50B9D2A2" w14:textId="77777777" w:rsidR="00AD4C5A" w:rsidRPr="00AD4C5A" w:rsidRDefault="00AD4C5A" w:rsidP="00AD4C5A">
      <w:pPr>
        <w:pStyle w:val="Bibliography"/>
        <w:rPr>
          <w:rFonts w:ascii="Calibri" w:cs="Calibri"/>
        </w:rPr>
      </w:pPr>
      <w:r w:rsidRPr="00AD4C5A">
        <w:rPr>
          <w:rFonts w:ascii="Calibri" w:cs="Calibri"/>
        </w:rPr>
        <w:t>10.</w:t>
      </w:r>
      <w:r w:rsidRPr="00AD4C5A">
        <w:rPr>
          <w:rFonts w:ascii="Calibri" w:cs="Calibri"/>
        </w:rPr>
        <w:tab/>
        <w:t>Clinical Classifications Software (CCS) for ICD-10-PCS (beta version) https://hcup-us.ahrq.gov/toolssoftware/ccs10/ccs10.jsp.</w:t>
      </w:r>
    </w:p>
    <w:p w14:paraId="03D2648A" w14:textId="77777777" w:rsidR="00AD4C5A" w:rsidRPr="00AD4C5A" w:rsidRDefault="00AD4C5A" w:rsidP="00AD4C5A">
      <w:pPr>
        <w:pStyle w:val="Bibliography"/>
        <w:rPr>
          <w:rFonts w:ascii="Calibri" w:cs="Calibri"/>
        </w:rPr>
      </w:pPr>
      <w:r w:rsidRPr="00AD4C5A">
        <w:rPr>
          <w:rFonts w:ascii="Calibri" w:cs="Calibri"/>
        </w:rPr>
        <w:t>11.</w:t>
      </w:r>
      <w:r w:rsidRPr="00AD4C5A">
        <w:rPr>
          <w:rFonts w:ascii="Calibri" w:cs="Calibri"/>
        </w:rPr>
        <w:tab/>
        <w:t xml:space="preserve">Shulman, S.T., Bisno, A.L., Clegg, H.W., Gerber, M.A., Kaplan, E.L., Lee, G., Martin, J.M., and Van Beneden, C. (2012). Clinical Practice Guideline for the Diagnosis and Management of </w:t>
      </w:r>
      <w:r w:rsidRPr="00AD4C5A">
        <w:rPr>
          <w:rFonts w:ascii="Calibri" w:cs="Calibri"/>
        </w:rPr>
        <w:lastRenderedPageBreak/>
        <w:t xml:space="preserve">Group A Streptococcal Pharyngitis: 2012 Update by the Infectious Diseases Society of America. Clinical Infectious Diseases </w:t>
      </w:r>
      <w:r w:rsidRPr="00AD4C5A">
        <w:rPr>
          <w:rFonts w:ascii="Calibri" w:cs="Calibri"/>
          <w:i/>
          <w:iCs/>
        </w:rPr>
        <w:t>55</w:t>
      </w:r>
      <w:r w:rsidRPr="00AD4C5A">
        <w:rPr>
          <w:rFonts w:ascii="Calibri" w:cs="Calibri"/>
        </w:rPr>
        <w:t>, e86–e102. 10.1093/cid/cis629.</w:t>
      </w:r>
    </w:p>
    <w:p w14:paraId="3967B190" w14:textId="77777777" w:rsidR="00AD4C5A" w:rsidRPr="00AD4C5A" w:rsidRDefault="00AD4C5A" w:rsidP="00AD4C5A">
      <w:pPr>
        <w:pStyle w:val="Bibliography"/>
        <w:rPr>
          <w:rFonts w:ascii="Calibri" w:cs="Calibri"/>
        </w:rPr>
      </w:pPr>
      <w:r w:rsidRPr="00AD4C5A">
        <w:rPr>
          <w:rFonts w:ascii="Calibri" w:cs="Calibri"/>
        </w:rPr>
        <w:t>12.</w:t>
      </w:r>
      <w:r w:rsidRPr="00AD4C5A">
        <w:rPr>
          <w:rFonts w:ascii="Calibri" w:cs="Calibri"/>
        </w:rPr>
        <w:tab/>
        <w:t>Census Regions and Divisions of the United States.</w:t>
      </w:r>
    </w:p>
    <w:p w14:paraId="5A13BA53" w14:textId="77777777" w:rsidR="00AD4C5A" w:rsidRPr="00AD4C5A" w:rsidRDefault="00AD4C5A" w:rsidP="00AD4C5A">
      <w:pPr>
        <w:pStyle w:val="Bibliography"/>
        <w:rPr>
          <w:rFonts w:ascii="Calibri" w:cs="Calibri"/>
        </w:rPr>
      </w:pPr>
      <w:r w:rsidRPr="00AD4C5A">
        <w:rPr>
          <w:rFonts w:ascii="Calibri" w:cs="Calibri"/>
        </w:rPr>
        <w:t>13.</w:t>
      </w:r>
      <w:r w:rsidRPr="00AD4C5A">
        <w:rPr>
          <w:rFonts w:ascii="Calibri" w:cs="Calibri"/>
        </w:rPr>
        <w:tab/>
        <w:t>Kyle Walker and Matt Herman (2023). tidycensus: Load US Census Boundary and Attributable Data as "tidyverse’ and ’sf’-Ready Data Frames. R package version 1.4.1, https://walker-data.com/tidycensus/.</w:t>
      </w:r>
    </w:p>
    <w:p w14:paraId="41DFFA43" w14:textId="77777777" w:rsidR="00AD4C5A" w:rsidRPr="00AD4C5A" w:rsidRDefault="00AD4C5A" w:rsidP="00AD4C5A">
      <w:pPr>
        <w:pStyle w:val="Bibliography"/>
        <w:rPr>
          <w:rFonts w:ascii="Calibri" w:cs="Calibri"/>
        </w:rPr>
      </w:pPr>
      <w:r w:rsidRPr="00AD4C5A">
        <w:rPr>
          <w:rFonts w:ascii="Calibri" w:cs="Calibri"/>
        </w:rPr>
        <w:t>14.</w:t>
      </w:r>
      <w:r w:rsidRPr="00AD4C5A">
        <w:rPr>
          <w:rFonts w:ascii="Calibri" w:cs="Calibri"/>
        </w:rPr>
        <w:tab/>
        <w:t>Krieger, N. (2023). USpopcenters: United States Centers of Population (Centroids). Version 0.2.0.</w:t>
      </w:r>
    </w:p>
    <w:p w14:paraId="4890BCB3" w14:textId="77777777" w:rsidR="00AD4C5A" w:rsidRPr="00AD4C5A" w:rsidRDefault="00AD4C5A" w:rsidP="00AD4C5A">
      <w:pPr>
        <w:pStyle w:val="Bibliography"/>
        <w:rPr>
          <w:rFonts w:ascii="Calibri" w:cs="Calibri"/>
        </w:rPr>
      </w:pPr>
      <w:r w:rsidRPr="00AD4C5A">
        <w:rPr>
          <w:rFonts w:ascii="Calibri" w:cs="Calibri"/>
        </w:rPr>
        <w:t>15.</w:t>
      </w:r>
      <w:r w:rsidRPr="00AD4C5A">
        <w:rPr>
          <w:rFonts w:ascii="Calibri" w:cs="Calibri"/>
        </w:rPr>
        <w:tab/>
        <w:t>Bureau, U.C. Centers of Population. Census.gov. https://www.census.gov/geographies/reference-files/time-series/geo/centers-population.html.</w:t>
      </w:r>
    </w:p>
    <w:p w14:paraId="73A3E921" w14:textId="77777777" w:rsidR="00AD4C5A" w:rsidRPr="00AD4C5A" w:rsidRDefault="00AD4C5A" w:rsidP="00AD4C5A">
      <w:pPr>
        <w:pStyle w:val="Bibliography"/>
        <w:rPr>
          <w:rFonts w:ascii="Calibri" w:cs="Calibri"/>
        </w:rPr>
      </w:pPr>
      <w:r w:rsidRPr="00AD4C5A">
        <w:rPr>
          <w:rFonts w:ascii="Calibri" w:cs="Calibri"/>
        </w:rPr>
        <w:t>16.</w:t>
      </w:r>
      <w:r w:rsidRPr="00AD4C5A">
        <w:rPr>
          <w:rFonts w:ascii="Calibri" w:cs="Calibri"/>
        </w:rPr>
        <w:tab/>
        <w:t>Drew DeSilver (2019). “Back to school” means anytime from late July to after Labor Day, depending on where in the U.S. you live. Pew Research Center. https://web.archive.org/web/20230804071907/https:/www.pewresearch.org/short-reads/2019/08/14/back-to-school-dates-u-s/.</w:t>
      </w:r>
    </w:p>
    <w:p w14:paraId="7233897A" w14:textId="77777777" w:rsidR="00AD4C5A" w:rsidRPr="00AD4C5A" w:rsidRDefault="00AD4C5A" w:rsidP="00AD4C5A">
      <w:pPr>
        <w:pStyle w:val="Bibliography"/>
        <w:rPr>
          <w:rFonts w:ascii="Calibri" w:cs="Calibri"/>
        </w:rPr>
      </w:pPr>
      <w:r w:rsidRPr="00AD4C5A">
        <w:rPr>
          <w:rFonts w:ascii="Calibri" w:cs="Calibri"/>
        </w:rPr>
        <w:t>17.</w:t>
      </w:r>
      <w:r w:rsidRPr="00AD4C5A">
        <w:rPr>
          <w:rFonts w:ascii="Calibri" w:cs="Calibri"/>
        </w:rPr>
        <w:tab/>
        <w:t xml:space="preserve">Danchin, M.H., Rogers, S., Kelpie, L., Selvaraj, G., Curtis, N., Carlin, J.B., Nolan, T.M., and Carapetis, J.R. (2007). Burden of acute sore throat and group A streptococcal pharyngitis in school-aged children and their families in Australia. Pediatrics </w:t>
      </w:r>
      <w:r w:rsidRPr="00AD4C5A">
        <w:rPr>
          <w:rFonts w:ascii="Calibri" w:cs="Calibri"/>
          <w:i/>
          <w:iCs/>
        </w:rPr>
        <w:t>120</w:t>
      </w:r>
      <w:r w:rsidRPr="00AD4C5A">
        <w:rPr>
          <w:rFonts w:ascii="Calibri" w:cs="Calibri"/>
        </w:rPr>
        <w:t>, 950–957. 10.1542/peds.2006-3368.</w:t>
      </w:r>
    </w:p>
    <w:p w14:paraId="3E2DFC24" w14:textId="77777777" w:rsidR="00AD4C5A" w:rsidRPr="00AD4C5A" w:rsidRDefault="00AD4C5A" w:rsidP="00AD4C5A">
      <w:pPr>
        <w:pStyle w:val="Bibliography"/>
        <w:rPr>
          <w:rFonts w:ascii="Calibri" w:cs="Calibri"/>
        </w:rPr>
      </w:pPr>
      <w:r w:rsidRPr="00AD4C5A">
        <w:rPr>
          <w:rFonts w:ascii="Calibri" w:cs="Calibri"/>
        </w:rPr>
        <w:t>18.</w:t>
      </w:r>
      <w:r w:rsidRPr="00AD4C5A">
        <w:rPr>
          <w:rFonts w:ascii="Calibri" w:cs="Calibri"/>
        </w:rPr>
        <w:tab/>
        <w:t xml:space="preserve">Quinn, S.C., and Kumar, S. (2014). Health Inequalities and Infectious Disease Epidemics: A Challenge for Global Health Security. Biosecur Bioterror </w:t>
      </w:r>
      <w:r w:rsidRPr="00AD4C5A">
        <w:rPr>
          <w:rFonts w:ascii="Calibri" w:cs="Calibri"/>
          <w:i/>
          <w:iCs/>
        </w:rPr>
        <w:t>12</w:t>
      </w:r>
      <w:r w:rsidRPr="00AD4C5A">
        <w:rPr>
          <w:rFonts w:ascii="Calibri" w:cs="Calibri"/>
        </w:rPr>
        <w:t>, 263–273. 10.1089/bsp.2014.0032.</w:t>
      </w:r>
    </w:p>
    <w:p w14:paraId="052EBD6F" w14:textId="77777777" w:rsidR="00AD4C5A" w:rsidRPr="00AD4C5A" w:rsidRDefault="00AD4C5A" w:rsidP="00AD4C5A">
      <w:pPr>
        <w:pStyle w:val="Bibliography"/>
        <w:rPr>
          <w:rFonts w:ascii="Calibri" w:cs="Calibri"/>
        </w:rPr>
      </w:pPr>
      <w:r w:rsidRPr="00AD4C5A">
        <w:rPr>
          <w:rFonts w:ascii="Calibri" w:cs="Calibri"/>
        </w:rPr>
        <w:t>19.</w:t>
      </w:r>
      <w:r w:rsidRPr="00AD4C5A">
        <w:rPr>
          <w:rFonts w:ascii="Calibri" w:cs="Calibri"/>
        </w:rPr>
        <w:tab/>
        <w:t xml:space="preserve">Chow, E.J., Uyeki, T.M., and Chu, H.Y. (2023). The effects of the COVID-19 pandemic on community respiratory virus activity. Nat Rev Microbiol </w:t>
      </w:r>
      <w:r w:rsidRPr="00AD4C5A">
        <w:rPr>
          <w:rFonts w:ascii="Calibri" w:cs="Calibri"/>
          <w:i/>
          <w:iCs/>
        </w:rPr>
        <w:t>21</w:t>
      </w:r>
      <w:r w:rsidRPr="00AD4C5A">
        <w:rPr>
          <w:rFonts w:ascii="Calibri" w:cs="Calibri"/>
        </w:rPr>
        <w:t>, 195–210. 10.1038/s41579-022-00807-9.</w:t>
      </w:r>
    </w:p>
    <w:p w14:paraId="6D260252" w14:textId="77777777" w:rsidR="00AD4C5A" w:rsidRPr="00AD4C5A" w:rsidRDefault="00AD4C5A" w:rsidP="00AD4C5A">
      <w:pPr>
        <w:pStyle w:val="Bibliography"/>
        <w:rPr>
          <w:rFonts w:ascii="Calibri" w:cs="Calibri"/>
        </w:rPr>
      </w:pPr>
      <w:r w:rsidRPr="00AD4C5A">
        <w:rPr>
          <w:rFonts w:ascii="Calibri" w:cs="Calibri"/>
        </w:rPr>
        <w:t>20.</w:t>
      </w:r>
      <w:r w:rsidRPr="00AD4C5A">
        <w:rPr>
          <w:rFonts w:ascii="Calibri" w:cs="Calibri"/>
        </w:rPr>
        <w:tab/>
        <w:t>Streptococcus Disease, Invasive, Group A (GAS) (Streptococcus pyogenes) 1995 Case Definition | CDC (2022). https://ndc.services.cdc.gov/case-definitions/streptococcus-disease-invasive-group-a-1995/.</w:t>
      </w:r>
    </w:p>
    <w:p w14:paraId="6633EA10" w14:textId="77777777" w:rsidR="00AD4C5A" w:rsidRPr="00AD4C5A" w:rsidRDefault="00AD4C5A" w:rsidP="00AD4C5A">
      <w:pPr>
        <w:pStyle w:val="Bibliography"/>
        <w:rPr>
          <w:rFonts w:ascii="Calibri" w:cs="Calibri"/>
        </w:rPr>
      </w:pPr>
      <w:r w:rsidRPr="00AD4C5A">
        <w:rPr>
          <w:rFonts w:ascii="Calibri" w:cs="Calibri"/>
        </w:rPr>
        <w:t>21.</w:t>
      </w:r>
      <w:r w:rsidRPr="00AD4C5A">
        <w:rPr>
          <w:rFonts w:ascii="Calibri" w:cs="Calibri"/>
        </w:rPr>
        <w:tab/>
        <w:t xml:space="preserve">Nelson, G.E., Pondo, T., Toews, K.-A., Farley, M.M., Lindegren, M.L., Lynfield, R., Aragon, D., Zansky, S.M., Watt, J.P., Cieslak, P.R., et al. (2016). Epidemiology of Invasive Group A Streptococcal Infections in the United States, 2005–2012. Clin Infect Dis </w:t>
      </w:r>
      <w:r w:rsidRPr="00AD4C5A">
        <w:rPr>
          <w:rFonts w:ascii="Calibri" w:cs="Calibri"/>
          <w:i/>
          <w:iCs/>
        </w:rPr>
        <w:t>63</w:t>
      </w:r>
      <w:r w:rsidRPr="00AD4C5A">
        <w:rPr>
          <w:rFonts w:ascii="Calibri" w:cs="Calibri"/>
        </w:rPr>
        <w:t>, 478–486. 10.1093/cid/ciw248.</w:t>
      </w:r>
    </w:p>
    <w:p w14:paraId="70A765C4" w14:textId="77777777" w:rsidR="00AD4C5A" w:rsidRPr="00AD4C5A" w:rsidRDefault="00AD4C5A" w:rsidP="00AD4C5A">
      <w:pPr>
        <w:pStyle w:val="Bibliography"/>
        <w:rPr>
          <w:rFonts w:ascii="Calibri" w:cs="Calibri"/>
        </w:rPr>
      </w:pPr>
      <w:r w:rsidRPr="00AD4C5A">
        <w:rPr>
          <w:rFonts w:ascii="Calibri" w:cs="Calibri"/>
        </w:rPr>
        <w:t>22.</w:t>
      </w:r>
      <w:r w:rsidRPr="00AD4C5A">
        <w:rPr>
          <w:rFonts w:ascii="Calibri" w:cs="Calibri"/>
        </w:rPr>
        <w:tab/>
        <w:t>Increase in Invasive Group A Strep Infections, 2022-2023 | CDC (2023). https://www.cdc.gov/groupastrep/igas-infections-investigation.html.</w:t>
      </w:r>
    </w:p>
    <w:p w14:paraId="60F7F701" w14:textId="77777777" w:rsidR="00AD4C5A" w:rsidRPr="00AD4C5A" w:rsidRDefault="00AD4C5A" w:rsidP="00AD4C5A">
      <w:pPr>
        <w:pStyle w:val="Bibliography"/>
        <w:rPr>
          <w:rFonts w:ascii="Calibri" w:cs="Calibri"/>
        </w:rPr>
      </w:pPr>
      <w:r w:rsidRPr="00AD4C5A">
        <w:rPr>
          <w:rFonts w:ascii="Calibri" w:cs="Calibri"/>
        </w:rPr>
        <w:lastRenderedPageBreak/>
        <w:t>23.</w:t>
      </w:r>
      <w:r w:rsidRPr="00AD4C5A">
        <w:rPr>
          <w:rFonts w:ascii="Calibri" w:cs="Calibri"/>
        </w:rPr>
        <w:tab/>
        <w:t>RN, K.B., Piff, A., MD, C.A., and Joyce, B. Strep Throat Infections Up 30% From 2017 Peak After Pandemic Drop. Epic Research. https://epicresearch.org/articles/strep-throat-infections-up-30-from-2017-peak-after-pandemic-drop.</w:t>
      </w:r>
    </w:p>
    <w:p w14:paraId="2A004063" w14:textId="6C652436" w:rsidR="002D71EA" w:rsidRDefault="00A41B81">
      <w:pPr>
        <w:rPr>
          <w:rFonts w:ascii="Calibri" w:cs="Calibri"/>
        </w:rPr>
      </w:pPr>
      <w:r>
        <w:rPr>
          <w:rFonts w:ascii="Calibri" w:cs="Calibri"/>
        </w:rPr>
        <w:fldChar w:fldCharType="end"/>
      </w:r>
    </w:p>
    <w:p w14:paraId="311280A2" w14:textId="77777777" w:rsidR="00B91A88" w:rsidRDefault="00B91A88">
      <w:pPr>
        <w:rPr>
          <w:rFonts w:ascii="Calibri" w:cs="Calibri"/>
        </w:rPr>
      </w:pPr>
    </w:p>
    <w:p w14:paraId="02314850" w14:textId="77777777" w:rsidR="00B91A88" w:rsidRDefault="00B91A88">
      <w:pPr>
        <w:rPr>
          <w:rFonts w:ascii="Calibri" w:cs="Calibri"/>
        </w:rPr>
      </w:pPr>
    </w:p>
    <w:p w14:paraId="0BE5ECE2" w14:textId="77777777" w:rsidR="00B91A88" w:rsidRDefault="00B91A88">
      <w:pPr>
        <w:rPr>
          <w:rFonts w:ascii="Calibri" w:cs="Calibri"/>
        </w:rPr>
      </w:pPr>
    </w:p>
    <w:p w14:paraId="3BCFF6E8" w14:textId="77777777" w:rsidR="00B91A88" w:rsidRDefault="00B91A88">
      <w:pPr>
        <w:rPr>
          <w:rFonts w:ascii="Calibri" w:cs="Calibri"/>
        </w:rPr>
      </w:pPr>
    </w:p>
    <w:p w14:paraId="46F913BA" w14:textId="77777777" w:rsidR="00B91A88" w:rsidRDefault="00B91A88">
      <w:pPr>
        <w:rPr>
          <w:rFonts w:ascii="Calibri" w:cs="Calibri"/>
        </w:rPr>
      </w:pPr>
    </w:p>
    <w:p w14:paraId="58BF70C6" w14:textId="77777777" w:rsidR="00B91A88" w:rsidRDefault="00B91A88">
      <w:pPr>
        <w:rPr>
          <w:rFonts w:ascii="Calibri" w:cs="Calibri"/>
        </w:rPr>
      </w:pPr>
    </w:p>
    <w:p w14:paraId="32B04C63" w14:textId="77777777" w:rsidR="00B91A88" w:rsidRDefault="00B91A88">
      <w:pPr>
        <w:rPr>
          <w:rFonts w:ascii="Calibri" w:cs="Calibri"/>
        </w:rPr>
      </w:pPr>
    </w:p>
    <w:p w14:paraId="0B933C4B" w14:textId="77777777" w:rsidR="00B91A88" w:rsidRDefault="00B91A88">
      <w:pPr>
        <w:rPr>
          <w:rFonts w:ascii="Calibri" w:cs="Calibri"/>
        </w:rPr>
      </w:pPr>
    </w:p>
    <w:p w14:paraId="0BCCBE91" w14:textId="77777777" w:rsidR="00B91A88" w:rsidRDefault="00B91A88">
      <w:pPr>
        <w:rPr>
          <w:rFonts w:ascii="Calibri" w:cs="Calibri"/>
        </w:rPr>
      </w:pPr>
    </w:p>
    <w:p w14:paraId="44ACE973" w14:textId="77777777" w:rsidR="00B91A88" w:rsidRDefault="00B91A88">
      <w:pPr>
        <w:rPr>
          <w:rFonts w:ascii="Calibri" w:cs="Calibri"/>
        </w:rPr>
      </w:pPr>
    </w:p>
    <w:p w14:paraId="21F19030" w14:textId="77777777" w:rsidR="00B91A88" w:rsidRDefault="00B91A88">
      <w:pPr>
        <w:rPr>
          <w:rFonts w:ascii="Calibri" w:cs="Calibri"/>
        </w:rPr>
      </w:pPr>
    </w:p>
    <w:p w14:paraId="5DE6C4EF" w14:textId="77777777" w:rsidR="00B91A88" w:rsidRDefault="00B91A88">
      <w:pPr>
        <w:rPr>
          <w:rFonts w:ascii="Calibri" w:cs="Calibri"/>
        </w:rPr>
      </w:pPr>
    </w:p>
    <w:p w14:paraId="763F417C" w14:textId="77777777" w:rsidR="00B91A88" w:rsidRDefault="00B91A88">
      <w:pPr>
        <w:rPr>
          <w:rFonts w:ascii="Calibri" w:cs="Calibri"/>
        </w:rPr>
      </w:pPr>
    </w:p>
    <w:p w14:paraId="55E73B7D" w14:textId="77777777" w:rsidR="00B91A88" w:rsidRDefault="00B91A88">
      <w:pPr>
        <w:rPr>
          <w:rFonts w:ascii="Calibri" w:cs="Calibri"/>
        </w:rPr>
      </w:pPr>
    </w:p>
    <w:p w14:paraId="06F9B283" w14:textId="77777777" w:rsidR="00B91A88" w:rsidRDefault="00B91A88">
      <w:pPr>
        <w:rPr>
          <w:rFonts w:ascii="Calibri" w:cs="Calibri"/>
        </w:rPr>
      </w:pPr>
    </w:p>
    <w:p w14:paraId="2BBCE26F" w14:textId="77777777" w:rsidR="00B91A88" w:rsidRDefault="00B91A88">
      <w:pPr>
        <w:rPr>
          <w:rFonts w:ascii="Calibri" w:cs="Calibri"/>
        </w:rPr>
      </w:pPr>
    </w:p>
    <w:p w14:paraId="67374505" w14:textId="77777777" w:rsidR="00B91A88" w:rsidRDefault="00B91A88">
      <w:pPr>
        <w:rPr>
          <w:rFonts w:ascii="Calibri" w:cs="Calibri"/>
        </w:rPr>
      </w:pPr>
    </w:p>
    <w:p w14:paraId="253738FE" w14:textId="77777777" w:rsidR="00B91A88" w:rsidRDefault="00B91A88">
      <w:pPr>
        <w:rPr>
          <w:rFonts w:ascii="Calibri" w:cs="Calibri"/>
        </w:rPr>
      </w:pPr>
    </w:p>
    <w:p w14:paraId="56E94F5B" w14:textId="77777777" w:rsidR="00B91A88" w:rsidRDefault="00B91A88">
      <w:pPr>
        <w:rPr>
          <w:rFonts w:ascii="Calibri" w:cs="Calibri"/>
        </w:rPr>
      </w:pPr>
    </w:p>
    <w:p w14:paraId="17C26623" w14:textId="77777777" w:rsidR="00B91A88" w:rsidRDefault="00B91A88">
      <w:pPr>
        <w:rPr>
          <w:rFonts w:ascii="Calibri" w:cs="Calibri"/>
        </w:rPr>
      </w:pPr>
    </w:p>
    <w:p w14:paraId="32D2F2E2" w14:textId="77777777" w:rsidR="00B91A88" w:rsidRDefault="00B91A88">
      <w:pPr>
        <w:rPr>
          <w:rFonts w:ascii="Calibri" w:cs="Calibri"/>
        </w:rPr>
      </w:pPr>
    </w:p>
    <w:p w14:paraId="1D879386" w14:textId="77777777" w:rsidR="00B91A88" w:rsidRDefault="00B91A88">
      <w:pPr>
        <w:rPr>
          <w:rFonts w:ascii="Calibri" w:cs="Calibri"/>
        </w:rPr>
      </w:pPr>
    </w:p>
    <w:p w14:paraId="683E0B5D" w14:textId="77777777" w:rsidR="00B91A88" w:rsidRDefault="00B91A88">
      <w:pPr>
        <w:rPr>
          <w:rFonts w:ascii="Calibri" w:cs="Calibri"/>
        </w:rPr>
      </w:pPr>
    </w:p>
    <w:p w14:paraId="398BFFC1" w14:textId="77777777" w:rsidR="00B91A88" w:rsidRDefault="00B91A88">
      <w:pPr>
        <w:rPr>
          <w:rFonts w:ascii="Calibri" w:cs="Calibri"/>
        </w:rPr>
      </w:pPr>
    </w:p>
    <w:p w14:paraId="11256DFC" w14:textId="77777777" w:rsidR="00B91A88" w:rsidRDefault="00B91A88">
      <w:pPr>
        <w:rPr>
          <w:rFonts w:ascii="Calibri" w:cs="Calibri"/>
        </w:rPr>
      </w:pPr>
    </w:p>
    <w:p w14:paraId="21B1C24B" w14:textId="77777777" w:rsidR="00B91A88" w:rsidRDefault="00B91A88">
      <w:pPr>
        <w:rPr>
          <w:rFonts w:ascii="Calibri" w:cs="Calibri"/>
        </w:rPr>
      </w:pPr>
    </w:p>
    <w:p w14:paraId="7FE2443E" w14:textId="77777777" w:rsidR="00B91A88" w:rsidRDefault="00B91A88">
      <w:pPr>
        <w:rPr>
          <w:rFonts w:ascii="Calibri" w:cs="Calibri"/>
        </w:rPr>
      </w:pPr>
    </w:p>
    <w:p w14:paraId="63A4E745" w14:textId="77777777" w:rsidR="00B91A88" w:rsidRDefault="00B91A88">
      <w:pPr>
        <w:rPr>
          <w:rFonts w:ascii="Calibri" w:cs="Calibri"/>
        </w:rPr>
      </w:pPr>
    </w:p>
    <w:p w14:paraId="0A558111" w14:textId="77777777" w:rsidR="00B91A88" w:rsidRDefault="00B91A88">
      <w:pPr>
        <w:rPr>
          <w:rFonts w:ascii="Calibri" w:cs="Calibri"/>
        </w:rPr>
      </w:pPr>
    </w:p>
    <w:p w14:paraId="71E87289" w14:textId="77777777" w:rsidR="00B91A88" w:rsidRDefault="00B91A88">
      <w:pPr>
        <w:rPr>
          <w:rFonts w:ascii="Calibri" w:cs="Calibri"/>
        </w:rPr>
      </w:pPr>
    </w:p>
    <w:p w14:paraId="3C40DBF7" w14:textId="77777777" w:rsidR="00B91A88" w:rsidRDefault="00B91A88">
      <w:pPr>
        <w:rPr>
          <w:rFonts w:ascii="Calibri" w:cs="Calibri"/>
        </w:rPr>
      </w:pPr>
    </w:p>
    <w:p w14:paraId="20B79120" w14:textId="77777777" w:rsidR="00B91A88" w:rsidRDefault="00B91A88">
      <w:pPr>
        <w:rPr>
          <w:rFonts w:ascii="Calibri" w:cs="Calibri"/>
        </w:rPr>
      </w:pPr>
    </w:p>
    <w:p w14:paraId="12944E12" w14:textId="77777777" w:rsidR="00B91A88" w:rsidRDefault="00B91A88">
      <w:pPr>
        <w:rPr>
          <w:rFonts w:ascii="Calibri" w:cs="Calibri"/>
        </w:rPr>
      </w:pPr>
    </w:p>
    <w:p w14:paraId="1570C971" w14:textId="77777777" w:rsidR="00B91A88" w:rsidRDefault="00B91A88">
      <w:pPr>
        <w:rPr>
          <w:rFonts w:ascii="Calibri" w:cs="Calibri"/>
        </w:rPr>
      </w:pPr>
    </w:p>
    <w:p w14:paraId="2E74DBC6" w14:textId="77777777" w:rsidR="00B91A88" w:rsidRDefault="00B91A88">
      <w:pPr>
        <w:rPr>
          <w:rFonts w:ascii="Calibri" w:cs="Calibri"/>
        </w:rPr>
      </w:pPr>
    </w:p>
    <w:p w14:paraId="5BE042BA" w14:textId="77777777" w:rsidR="00B91A88" w:rsidRDefault="00B91A88">
      <w:pPr>
        <w:rPr>
          <w:rFonts w:ascii="Calibri" w:cs="Calibri"/>
        </w:rPr>
      </w:pPr>
    </w:p>
    <w:p w14:paraId="34F83790" w14:textId="77777777" w:rsidR="00B91A88" w:rsidRDefault="00B91A88">
      <w:pPr>
        <w:rPr>
          <w:rFonts w:ascii="Calibri" w:cs="Calibri"/>
        </w:rPr>
      </w:pPr>
    </w:p>
    <w:p w14:paraId="150C97C1" w14:textId="77777777" w:rsidR="00B91A88" w:rsidRDefault="00B91A88">
      <w:pPr>
        <w:rPr>
          <w:rFonts w:ascii="Calibri" w:cs="Calibri"/>
        </w:rPr>
      </w:pPr>
    </w:p>
    <w:p w14:paraId="6DC96CB2" w14:textId="77777777" w:rsidR="00B91A88" w:rsidRDefault="00B91A88">
      <w:pPr>
        <w:rPr>
          <w:b/>
          <w:bCs/>
        </w:rPr>
      </w:pPr>
    </w:p>
    <w:p w14:paraId="0831D6E8" w14:textId="7B0E2A71" w:rsidR="004E4487" w:rsidRDefault="003E07F8">
      <w:pPr>
        <w:rPr>
          <w:b/>
          <w:bCs/>
        </w:rPr>
      </w:pPr>
      <w:r>
        <w:rPr>
          <w:b/>
          <w:bCs/>
        </w:rPr>
        <w:lastRenderedPageBreak/>
        <w:t>SUPPLEMENTAL MATERIALS</w:t>
      </w:r>
    </w:p>
    <w:p w14:paraId="5F9C25A4" w14:textId="5E6A6648" w:rsidR="00AF5D07" w:rsidRPr="001F50D1" w:rsidRDefault="00091437">
      <w:r w:rsidRPr="001F50D1">
        <w:t xml:space="preserve">All code available at </w:t>
      </w:r>
      <w:hyperlink r:id="rId14" w:history="1">
        <w:r w:rsidR="001D148E" w:rsidRPr="00AD6D1F">
          <w:rPr>
            <w:rStyle w:val="Hyperlink"/>
          </w:rPr>
          <w:t>https://github.com/mkline1/StrepPharyngitis_Public</w:t>
        </w:r>
      </w:hyperlink>
      <w:r w:rsidR="001D148E">
        <w:t xml:space="preserve"> </w:t>
      </w:r>
    </w:p>
    <w:p w14:paraId="43FE402C" w14:textId="77777777" w:rsidR="00625BCD" w:rsidRDefault="00625BCD">
      <w:pPr>
        <w:rPr>
          <w:b/>
          <w:bCs/>
        </w:rPr>
      </w:pPr>
    </w:p>
    <w:p w14:paraId="29EF38F2" w14:textId="72D91BAB" w:rsidR="00625BCD" w:rsidRDefault="00625BCD">
      <w:pPr>
        <w:rPr>
          <w:b/>
          <w:bCs/>
        </w:rPr>
      </w:pPr>
      <w:r>
        <w:rPr>
          <w:b/>
          <w:bCs/>
        </w:rPr>
        <w:t xml:space="preserve">Supplementary Text: </w:t>
      </w:r>
    </w:p>
    <w:p w14:paraId="1CFE4FB8" w14:textId="77777777" w:rsidR="00C15EFC" w:rsidRDefault="00C15EFC">
      <w:pPr>
        <w:rPr>
          <w:i/>
          <w:iCs/>
        </w:rPr>
      </w:pPr>
    </w:p>
    <w:p w14:paraId="2354C5EC" w14:textId="5E0C67FD" w:rsidR="00C15EFC" w:rsidRDefault="00C15EFC">
      <w:pPr>
        <w:rPr>
          <w:i/>
          <w:iCs/>
        </w:rPr>
      </w:pPr>
      <w:r>
        <w:rPr>
          <w:i/>
          <w:iCs/>
        </w:rPr>
        <w:t>Age standardization</w:t>
      </w:r>
    </w:p>
    <w:p w14:paraId="3D52AD63" w14:textId="5391F86F" w:rsidR="00C15EFC" w:rsidRPr="007272E4" w:rsidRDefault="00C15EFC">
      <w:r>
        <w:t xml:space="preserve">To assess whether differences in age distribution across regions accounted for differences in yearly visits, visits per 1000 people were directly standardized to the age distribution of the Midwest, representing what the visits per 1000 people would be in each region if each region had the same age distribution. Results are shown in </w:t>
      </w:r>
      <w:r w:rsidRPr="007272E4">
        <w:rPr>
          <w:b/>
          <w:bCs/>
        </w:rPr>
        <w:t>Figure S5.</w:t>
      </w:r>
    </w:p>
    <w:p w14:paraId="5618865B" w14:textId="77777777" w:rsidR="00C15EFC" w:rsidRDefault="00C15EFC">
      <w:pPr>
        <w:rPr>
          <w:i/>
          <w:iCs/>
        </w:rPr>
      </w:pPr>
    </w:p>
    <w:p w14:paraId="00F01F86" w14:textId="0BC9C1B2" w:rsidR="00625BCD" w:rsidRPr="00C47673" w:rsidRDefault="00C47673">
      <w:pPr>
        <w:rPr>
          <w:i/>
          <w:iCs/>
        </w:rPr>
      </w:pPr>
      <w:r w:rsidRPr="00C47673">
        <w:rPr>
          <w:i/>
          <w:iCs/>
        </w:rPr>
        <w:t>Sinusoid model details</w:t>
      </w:r>
    </w:p>
    <w:p w14:paraId="0A844FA7" w14:textId="77777777" w:rsidR="00C47673" w:rsidRPr="00BE2C85" w:rsidRDefault="00C47673" w:rsidP="00C47673">
      <w:r>
        <w:t xml:space="preserve">The phase </w:t>
      </w:r>
      <m:oMath>
        <m:r>
          <w:rPr>
            <w:rFonts w:ascii="Cambria Math" w:eastAsiaTheme="minorEastAsia" w:hAnsi="Cambria Math"/>
            <w:lang w:val="el-GR"/>
          </w:rPr>
          <m:t>φ</m:t>
        </m:r>
      </m:oMath>
      <w:r w:rsidRPr="001B373F">
        <w:t xml:space="preserve"> </w:t>
      </w:r>
      <w:r>
        <w:t>represents the month during which the peak in visits occurred, which is 6 months before and after the month with the minimum number of visits according to sinusoid structure with a 12-month period. We mapped months to integers by taking the phase modulo 12. Taking each integer value to be the first day of the specified month (e.g., 1 is January 1</w:t>
      </w:r>
      <w:r w:rsidRPr="00D75ACA">
        <w:rPr>
          <w:vertAlign w:val="superscript"/>
        </w:rPr>
        <w:t>st</w:t>
      </w:r>
      <w:r>
        <w:t xml:space="preserve">), the phases fell between 0-11.99 where 0 is the first day of December and 11.99 is the last day of November. </w:t>
      </w:r>
    </w:p>
    <w:p w14:paraId="10F06967" w14:textId="77777777" w:rsidR="00C47673" w:rsidRDefault="00C47673" w:rsidP="00C47673">
      <w:pPr>
        <w:rPr>
          <w:b/>
          <w:bCs/>
        </w:rPr>
      </w:pPr>
    </w:p>
    <w:p w14:paraId="25230941" w14:textId="77A1214D" w:rsidR="00F937C7" w:rsidRPr="00F937C7" w:rsidRDefault="00C47673" w:rsidP="00C47673">
      <w:r>
        <w:t>Confidence regions for the sinusoidal fits were calculated via bootstrapping to obtain a conservative confidence region estimate: 1000 samples were drawn from normal distributions centered around each of the 3 fitted sinusoid parameters (amplitude, phase, and offset) and with standard deviation equal to the standard error estimated by the model for each parameter. Sinusoids were generated using each of the 1000 sets of 3 bootstrapped parameters. Bounds for the 95% confidence regions of the mean visits per 1000 people in each month were then extracted as the 2.5</w:t>
      </w:r>
      <w:r w:rsidRPr="001B373F">
        <w:rPr>
          <w:vertAlign w:val="superscript"/>
        </w:rPr>
        <w:t>th</w:t>
      </w:r>
      <w:r>
        <w:t xml:space="preserve"> and 97.5</w:t>
      </w:r>
      <w:r w:rsidRPr="001B373F">
        <w:rPr>
          <w:vertAlign w:val="superscript"/>
        </w:rPr>
        <w:t>th</w:t>
      </w:r>
      <w:r>
        <w:t xml:space="preserve"> quantiles across this set of 1000 generated sinusoids. </w:t>
      </w:r>
      <w:r w:rsidR="00F937C7">
        <w:t xml:space="preserve">Confidence regions were included in plotting to visually represent uncertainty of the sinusoidal model. Residuals (the difference between the average value for all 9 years </w:t>
      </w:r>
      <w:proofErr w:type="gramStart"/>
      <w:r w:rsidR="00F937C7">
        <w:t>in a given</w:t>
      </w:r>
      <w:proofErr w:type="gramEnd"/>
      <w:r w:rsidR="00F937C7">
        <w:t xml:space="preserve"> month and the predicted value, giving 1 point per month) from the model were also plotted (</w:t>
      </w:r>
      <w:r w:rsidR="00F937C7">
        <w:rPr>
          <w:b/>
          <w:bCs/>
        </w:rPr>
        <w:t>Figure S1</w:t>
      </w:r>
      <w:r w:rsidR="00565845">
        <w:rPr>
          <w:b/>
          <w:bCs/>
        </w:rPr>
        <w:t>9</w:t>
      </w:r>
      <w:r w:rsidR="00F937C7">
        <w:rPr>
          <w:b/>
          <w:bCs/>
        </w:rPr>
        <w:t xml:space="preserve">), </w:t>
      </w:r>
      <w:r w:rsidR="00F937C7">
        <w:t>and the ACF of these residuals was also plotted (</w:t>
      </w:r>
      <w:r w:rsidR="00F937C7">
        <w:rPr>
          <w:b/>
          <w:bCs/>
        </w:rPr>
        <w:t>Figure S</w:t>
      </w:r>
      <w:r w:rsidR="00565845">
        <w:rPr>
          <w:b/>
          <w:bCs/>
        </w:rPr>
        <w:t>20</w:t>
      </w:r>
      <w:r w:rsidR="00F937C7">
        <w:rPr>
          <w:b/>
          <w:bCs/>
        </w:rPr>
        <w:t xml:space="preserve">) </w:t>
      </w:r>
      <w:r w:rsidR="00F937C7">
        <w:t xml:space="preserve">to assess for autocorrelation in errors. The confidence regions were not utilized for statistical inference, and there was not a significant autocorrelation in the errors. </w:t>
      </w:r>
    </w:p>
    <w:p w14:paraId="0273CAF5" w14:textId="77777777" w:rsidR="00277F31" w:rsidRDefault="00277F31" w:rsidP="00C47673"/>
    <w:p w14:paraId="10A5E344" w14:textId="156BFCEC" w:rsidR="00277F31" w:rsidRDefault="008128B1" w:rsidP="00C47673">
      <w:r>
        <w:t xml:space="preserve">Positive count data of the sort assessed here are sometimes log-transformed prior to </w:t>
      </w:r>
      <w:r w:rsidR="00696B3E">
        <w:t xml:space="preserve">performing a regression, </w:t>
      </w:r>
      <w:r>
        <w:t xml:space="preserve">so that the assumption of </w:t>
      </w:r>
      <w:r w:rsidR="00696B3E">
        <w:t>normally distributed</w:t>
      </w:r>
      <w:r>
        <w:t xml:space="preserve"> errors is better justified. </w:t>
      </w:r>
      <w:r w:rsidR="00277F31">
        <w:t xml:space="preserve">To </w:t>
      </w:r>
      <w:r>
        <w:t>assess</w:t>
      </w:r>
      <w:r w:rsidR="00277F31">
        <w:t xml:space="preserve"> whether </w:t>
      </w:r>
      <w:r w:rsidR="00696B3E">
        <w:t xml:space="preserve">log-transforming the data </w:t>
      </w:r>
      <w:r w:rsidR="00277F31">
        <w:t>changed the results, state-level data were re-fit to the following model:</w:t>
      </w:r>
    </w:p>
    <w:p w14:paraId="7B26FF0B" w14:textId="2EAC1DDB" w:rsidR="00277F31" w:rsidRPr="00BE2C85" w:rsidRDefault="00000000" w:rsidP="00277F31">
      <w:pPr>
        <w:jc w:val="center"/>
      </w:pPr>
      <m:oMathPara>
        <m:oMath>
          <m:sSub>
            <m:sSubPr>
              <m:ctrlPr>
                <w:rPr>
                  <w:rFonts w:ascii="Cambria Math" w:hAnsi="Cambria Math"/>
                  <w:i/>
                </w:rPr>
              </m:ctrlPr>
            </m:sSubPr>
            <m:e>
              <m:r>
                <w:rPr>
                  <w:rFonts w:ascii="Cambria Math" w:hAnsi="Cambria Math"/>
                </w:rPr>
                <m:t>Log(Y</m:t>
              </m:r>
            </m:e>
            <m:sub>
              <m:r>
                <w:rPr>
                  <w:rFonts w:ascii="Cambria Math" w:hAnsi="Cambria Math"/>
                </w:rPr>
                <m:t>im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m-</m:t>
                      </m:r>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i/>
                </w:rPr>
                <w:sym w:font="Symbol" w:char="F065"/>
              </m:r>
            </m:e>
            <m:sub>
              <m:r>
                <w:rPr>
                  <w:rFonts w:ascii="Cambria Math" w:hAnsi="Cambria Math"/>
                </w:rPr>
                <m:t>imy</m:t>
              </m:r>
            </m:sub>
          </m:sSub>
        </m:oMath>
      </m:oMathPara>
    </w:p>
    <w:p w14:paraId="3F8D820A" w14:textId="7C8C4E15" w:rsidR="00277F31" w:rsidRPr="007C632A" w:rsidRDefault="004A2197" w:rsidP="00C47673">
      <w:r>
        <w:t xml:space="preserve">The parameter interpretations for this model are the same as in the main text. </w:t>
      </w:r>
      <w:r w:rsidR="00277F31">
        <w:t xml:space="preserve">The resulting sinusoidal fits are shown in </w:t>
      </w:r>
      <w:r w:rsidR="00277F31" w:rsidRPr="007272E4">
        <w:rPr>
          <w:b/>
          <w:bCs/>
        </w:rPr>
        <w:t>Figure S</w:t>
      </w:r>
      <w:r w:rsidR="00565845">
        <w:rPr>
          <w:b/>
          <w:bCs/>
        </w:rPr>
        <w:t>21</w:t>
      </w:r>
      <w:r w:rsidR="00277F31">
        <w:t>. These results are comparable, to the model fits from the non-log</w:t>
      </w:r>
      <w:r w:rsidR="00F66118">
        <w:t xml:space="preserve"> outcome</w:t>
      </w:r>
      <w:r w:rsidR="00277F31">
        <w:t xml:space="preserve"> model. Quantile-quantile (Q-Q) plots</w:t>
      </w:r>
      <w:r w:rsidR="00F66118">
        <w:t xml:space="preserve"> of the residuals</w:t>
      </w:r>
      <w:r w:rsidR="00277F31">
        <w:t xml:space="preserve"> </w:t>
      </w:r>
      <w:r w:rsidR="00F66118">
        <w:t>from</w:t>
      </w:r>
      <w:r w:rsidR="00277F31">
        <w:t xml:space="preserve"> the </w:t>
      </w:r>
      <w:r w:rsidR="00F66118">
        <w:t>non-log outcome</w:t>
      </w:r>
      <w:r w:rsidR="00C7545A">
        <w:t xml:space="preserve"> (</w:t>
      </w:r>
      <w:r w:rsidR="00C7545A">
        <w:rPr>
          <w:b/>
          <w:bCs/>
        </w:rPr>
        <w:t>Figure S</w:t>
      </w:r>
      <w:r w:rsidR="00565845">
        <w:rPr>
          <w:b/>
          <w:bCs/>
        </w:rPr>
        <w:t>22</w:t>
      </w:r>
      <w:r w:rsidR="00C7545A">
        <w:rPr>
          <w:b/>
          <w:bCs/>
        </w:rPr>
        <w:t>)</w:t>
      </w:r>
      <w:r w:rsidR="00F66118">
        <w:t xml:space="preserve"> and the log outcome model </w:t>
      </w:r>
      <w:r w:rsidR="00C7545A">
        <w:t>(</w:t>
      </w:r>
      <w:r w:rsidR="00C7545A">
        <w:rPr>
          <w:b/>
          <w:bCs/>
        </w:rPr>
        <w:t>Figure S</w:t>
      </w:r>
      <w:r w:rsidR="007C632A">
        <w:rPr>
          <w:b/>
          <w:bCs/>
        </w:rPr>
        <w:t>2</w:t>
      </w:r>
      <w:r w:rsidR="00565845">
        <w:rPr>
          <w:b/>
          <w:bCs/>
        </w:rPr>
        <w:t>3</w:t>
      </w:r>
      <w:r w:rsidR="00C7545A">
        <w:rPr>
          <w:b/>
          <w:bCs/>
        </w:rPr>
        <w:t xml:space="preserve">) </w:t>
      </w:r>
      <w:r w:rsidR="00F66118">
        <w:t xml:space="preserve">are included, which show that the assumption of normality of residuals is met by both models, although slightly better by the log outcome model. </w:t>
      </w:r>
      <w:r w:rsidR="007C632A">
        <w:t xml:space="preserve">As shown in </w:t>
      </w:r>
      <w:r w:rsidR="007C632A">
        <w:rPr>
          <w:b/>
          <w:bCs/>
        </w:rPr>
        <w:t>Figure S2</w:t>
      </w:r>
      <w:r w:rsidR="00565845">
        <w:rPr>
          <w:b/>
          <w:bCs/>
        </w:rPr>
        <w:t>4</w:t>
      </w:r>
      <w:r w:rsidR="007C632A">
        <w:t xml:space="preserve">, the conclusions on the timing of GAS pharyngitis </w:t>
      </w:r>
      <w:r w:rsidR="007C632A">
        <w:lastRenderedPageBreak/>
        <w:t xml:space="preserve">visit peaks are the same with either model; </w:t>
      </w:r>
      <w:r w:rsidR="007C632A">
        <w:rPr>
          <w:b/>
          <w:bCs/>
        </w:rPr>
        <w:t>Figure S2</w:t>
      </w:r>
      <w:r w:rsidR="00565845">
        <w:rPr>
          <w:b/>
          <w:bCs/>
        </w:rPr>
        <w:t>4</w:t>
      </w:r>
      <w:r w:rsidR="007C632A">
        <w:t xml:space="preserve"> looks </w:t>
      </w:r>
      <w:proofErr w:type="gramStart"/>
      <w:r w:rsidR="007C632A">
        <w:t>similar to</w:t>
      </w:r>
      <w:proofErr w:type="gramEnd"/>
      <w:r w:rsidR="007C632A">
        <w:t xml:space="preserve"> </w:t>
      </w:r>
      <w:r w:rsidR="007C632A">
        <w:rPr>
          <w:b/>
          <w:bCs/>
        </w:rPr>
        <w:t>Figure 2</w:t>
      </w:r>
      <w:r w:rsidR="007C632A">
        <w:t xml:space="preserve">. Therefore, we </w:t>
      </w:r>
      <w:r w:rsidR="00235776">
        <w:t>use</w:t>
      </w:r>
      <w:r w:rsidR="007C632A">
        <w:t xml:space="preserve"> the sinusoidal model fit to the original data, and not the log outcome model, in our main analysis. </w:t>
      </w:r>
    </w:p>
    <w:p w14:paraId="23DCF9A8" w14:textId="77777777" w:rsidR="00277F31" w:rsidRDefault="00277F31" w:rsidP="00C47673"/>
    <w:p w14:paraId="2EF65392" w14:textId="77777777" w:rsidR="00C47673" w:rsidRDefault="00C47673" w:rsidP="00C47673"/>
    <w:p w14:paraId="47FF2360" w14:textId="0F80DB1A" w:rsidR="00C47673" w:rsidRDefault="00C47673" w:rsidP="00C47673">
      <w:pPr>
        <w:rPr>
          <w:i/>
          <w:iCs/>
        </w:rPr>
      </w:pPr>
      <w:r>
        <w:rPr>
          <w:i/>
          <w:iCs/>
        </w:rPr>
        <w:t xml:space="preserve">Pearson correlation confidence interval </w:t>
      </w:r>
    </w:p>
    <w:p w14:paraId="4ECE8EE7" w14:textId="6ABFCEE5" w:rsidR="00C47673" w:rsidRDefault="00C47673" w:rsidP="00C47673">
      <w:r>
        <w:t xml:space="preserve">The confidence interval of the correlation coefficient was calculated via bootstrapping; 9 samples were randomly drawn with replacement from each subregion and averaged to get a bootstrapped mean minimum visit date in each subregion or state 1000 times. Similarly, the number of samples corresponding to the number of </w:t>
      </w:r>
      <w:r w:rsidR="00360C61">
        <w:t>districts</w:t>
      </w:r>
      <w:r>
        <w:t xml:space="preserve"> </w:t>
      </w:r>
      <w:proofErr w:type="gramStart"/>
      <w:r>
        <w:t>in a given</w:t>
      </w:r>
      <w:proofErr w:type="gramEnd"/>
      <w:r>
        <w:t xml:space="preserve"> state or subregion were drawn from the dataset of school starts with replacement and averaged to get a bootstrap mean school start date in each subregion or state 1000 times. These 1000 bootstrapped mean vectors were then correlated with one another using Pearson’s correlation coefficient, and the 2.5</w:t>
      </w:r>
      <w:r w:rsidRPr="005D3ACE">
        <w:rPr>
          <w:vertAlign w:val="superscript"/>
        </w:rPr>
        <w:t>th</w:t>
      </w:r>
      <w:r>
        <w:t>, 50</w:t>
      </w:r>
      <w:r w:rsidRPr="005D3ACE">
        <w:rPr>
          <w:vertAlign w:val="superscript"/>
        </w:rPr>
        <w:t>th</w:t>
      </w:r>
      <w:r>
        <w:t>, and 97.5</w:t>
      </w:r>
      <w:r w:rsidRPr="005D3ACE">
        <w:rPr>
          <w:vertAlign w:val="superscript"/>
        </w:rPr>
        <w:t>th</w:t>
      </w:r>
      <w:r>
        <w:t xml:space="preserve"> percentiles were taken to get the average correlation and 95% confidence interval.</w:t>
      </w:r>
    </w:p>
    <w:p w14:paraId="1C1A5BC0" w14:textId="77777777" w:rsidR="00C47673" w:rsidRPr="00C47673" w:rsidRDefault="00C47673" w:rsidP="00C47673"/>
    <w:p w14:paraId="3B106E94" w14:textId="77777777" w:rsidR="00C47673" w:rsidRPr="00C47673" w:rsidRDefault="00C47673"/>
    <w:p w14:paraId="637B26A7" w14:textId="77777777" w:rsidR="00625BCD" w:rsidRDefault="00625BCD">
      <w:pPr>
        <w:rPr>
          <w:b/>
          <w:bCs/>
        </w:rPr>
      </w:pPr>
    </w:p>
    <w:p w14:paraId="0086FAAB" w14:textId="77777777" w:rsidR="00625BCD" w:rsidRDefault="00625BCD">
      <w:pPr>
        <w:rPr>
          <w:b/>
          <w:bCs/>
        </w:rPr>
      </w:pPr>
    </w:p>
    <w:p w14:paraId="5485B771" w14:textId="77777777" w:rsidR="00AB3CF2" w:rsidRDefault="00AB3CF2">
      <w:pPr>
        <w:rPr>
          <w:b/>
          <w:bCs/>
        </w:rPr>
      </w:pPr>
    </w:p>
    <w:p w14:paraId="5E2606A3" w14:textId="77777777" w:rsidR="002D71EA" w:rsidRDefault="002D71EA">
      <w:pPr>
        <w:rPr>
          <w:b/>
          <w:bCs/>
        </w:rPr>
      </w:pPr>
    </w:p>
    <w:p w14:paraId="5184FD5B" w14:textId="77777777" w:rsidR="002D71EA" w:rsidRDefault="002D71EA">
      <w:pPr>
        <w:rPr>
          <w:b/>
          <w:bCs/>
        </w:rPr>
      </w:pPr>
    </w:p>
    <w:p w14:paraId="3D7103DE" w14:textId="77777777" w:rsidR="002D71EA" w:rsidRDefault="002D71EA">
      <w:pPr>
        <w:rPr>
          <w:b/>
          <w:bCs/>
        </w:rPr>
      </w:pPr>
    </w:p>
    <w:p w14:paraId="548A6BEB" w14:textId="77777777" w:rsidR="002D71EA" w:rsidRDefault="002D71EA">
      <w:pPr>
        <w:rPr>
          <w:b/>
          <w:bCs/>
        </w:rPr>
      </w:pPr>
    </w:p>
    <w:p w14:paraId="1F4DFCB9" w14:textId="77777777" w:rsidR="002D71EA" w:rsidRDefault="002D71EA">
      <w:pPr>
        <w:rPr>
          <w:b/>
          <w:bCs/>
        </w:rPr>
      </w:pPr>
    </w:p>
    <w:p w14:paraId="473CCCEB" w14:textId="77777777" w:rsidR="002D71EA" w:rsidRDefault="002D71EA">
      <w:pPr>
        <w:rPr>
          <w:b/>
          <w:bCs/>
        </w:rPr>
      </w:pPr>
    </w:p>
    <w:p w14:paraId="6CE9CBFD" w14:textId="77777777" w:rsidR="008741C7" w:rsidRDefault="008741C7">
      <w:pPr>
        <w:rPr>
          <w:b/>
          <w:bCs/>
        </w:rPr>
      </w:pPr>
    </w:p>
    <w:p w14:paraId="1C2BA35F" w14:textId="77777777" w:rsidR="002D71EA" w:rsidRDefault="002D71EA">
      <w:pPr>
        <w:rPr>
          <w:b/>
          <w:bCs/>
        </w:rPr>
      </w:pPr>
    </w:p>
    <w:p w14:paraId="04C89046" w14:textId="77777777" w:rsidR="0082479C" w:rsidRDefault="0082479C">
      <w:pPr>
        <w:rPr>
          <w:b/>
          <w:bCs/>
        </w:rPr>
      </w:pPr>
    </w:p>
    <w:p w14:paraId="7F59C8B5" w14:textId="77777777" w:rsidR="0082479C" w:rsidRDefault="0082479C">
      <w:pPr>
        <w:rPr>
          <w:b/>
          <w:bCs/>
        </w:rPr>
      </w:pPr>
    </w:p>
    <w:p w14:paraId="48DD6D6F" w14:textId="77777777" w:rsidR="0082479C" w:rsidRDefault="0082479C">
      <w:pPr>
        <w:rPr>
          <w:b/>
          <w:bCs/>
        </w:rPr>
      </w:pPr>
    </w:p>
    <w:p w14:paraId="23B3B7FB" w14:textId="77777777" w:rsidR="0082479C" w:rsidRDefault="0082479C">
      <w:pPr>
        <w:rPr>
          <w:b/>
          <w:bCs/>
        </w:rPr>
      </w:pPr>
    </w:p>
    <w:p w14:paraId="26EABCD8" w14:textId="77777777" w:rsidR="0082479C" w:rsidRDefault="0082479C">
      <w:pPr>
        <w:rPr>
          <w:b/>
          <w:bCs/>
        </w:rPr>
      </w:pPr>
    </w:p>
    <w:p w14:paraId="60800BF3" w14:textId="77777777" w:rsidR="0082479C" w:rsidRDefault="0082479C">
      <w:pPr>
        <w:rPr>
          <w:b/>
          <w:bCs/>
        </w:rPr>
      </w:pPr>
    </w:p>
    <w:p w14:paraId="0FA9A865" w14:textId="77777777" w:rsidR="0082479C" w:rsidRDefault="0082479C">
      <w:pPr>
        <w:rPr>
          <w:b/>
          <w:bCs/>
        </w:rPr>
      </w:pPr>
    </w:p>
    <w:p w14:paraId="335457C7" w14:textId="77777777" w:rsidR="0082479C" w:rsidRDefault="0082479C">
      <w:pPr>
        <w:rPr>
          <w:b/>
          <w:bCs/>
        </w:rPr>
      </w:pPr>
    </w:p>
    <w:p w14:paraId="1F217FA6" w14:textId="77777777" w:rsidR="0082479C" w:rsidRDefault="0082479C">
      <w:pPr>
        <w:rPr>
          <w:b/>
          <w:bCs/>
        </w:rPr>
      </w:pPr>
    </w:p>
    <w:p w14:paraId="4EFA32F7" w14:textId="77777777" w:rsidR="0082479C" w:rsidRDefault="0082479C">
      <w:pPr>
        <w:rPr>
          <w:b/>
          <w:bCs/>
        </w:rPr>
      </w:pPr>
    </w:p>
    <w:p w14:paraId="6DC985F8" w14:textId="77777777" w:rsidR="0082479C" w:rsidRDefault="0082479C">
      <w:pPr>
        <w:rPr>
          <w:b/>
          <w:bCs/>
        </w:rPr>
      </w:pPr>
    </w:p>
    <w:p w14:paraId="52033895" w14:textId="77777777" w:rsidR="0082479C" w:rsidRDefault="0082479C">
      <w:pPr>
        <w:rPr>
          <w:b/>
          <w:bCs/>
        </w:rPr>
      </w:pPr>
    </w:p>
    <w:p w14:paraId="1723AF41" w14:textId="77777777" w:rsidR="0082479C" w:rsidRDefault="0082479C">
      <w:pPr>
        <w:rPr>
          <w:b/>
          <w:bCs/>
        </w:rPr>
      </w:pPr>
    </w:p>
    <w:p w14:paraId="70C41CE8" w14:textId="77777777" w:rsidR="0082479C" w:rsidRDefault="0082479C">
      <w:pPr>
        <w:rPr>
          <w:b/>
          <w:bCs/>
        </w:rPr>
      </w:pPr>
    </w:p>
    <w:p w14:paraId="7A12BD3C" w14:textId="77777777" w:rsidR="0082479C" w:rsidRDefault="0082479C">
      <w:pPr>
        <w:rPr>
          <w:b/>
          <w:bCs/>
        </w:rPr>
      </w:pPr>
    </w:p>
    <w:p w14:paraId="3CF45E13" w14:textId="77777777" w:rsidR="0082479C" w:rsidRDefault="0082479C">
      <w:pPr>
        <w:rPr>
          <w:b/>
          <w:bCs/>
        </w:rPr>
      </w:pPr>
    </w:p>
    <w:p w14:paraId="51F36A06" w14:textId="77777777" w:rsidR="0082479C" w:rsidRPr="003E07F8" w:rsidRDefault="0082479C">
      <w:pPr>
        <w:rPr>
          <w:b/>
          <w:bCs/>
        </w:rPr>
      </w:pPr>
    </w:p>
    <w:p w14:paraId="1DB6BA71" w14:textId="77777777" w:rsidR="00DF74D7" w:rsidRPr="003E07F8" w:rsidRDefault="003E07F8">
      <w:pPr>
        <w:rPr>
          <w:b/>
          <w:bCs/>
        </w:rPr>
      </w:pPr>
      <w:r w:rsidRPr="003E07F8">
        <w:rPr>
          <w:b/>
          <w:bCs/>
        </w:rPr>
        <w:t>Supplementary Table 1: CCS to ICD Code Mapping</w:t>
      </w:r>
    </w:p>
    <w:tbl>
      <w:tblPr>
        <w:tblStyle w:val="PlainTable3"/>
        <w:tblW w:w="8144" w:type="dxa"/>
        <w:tblLook w:val="0420" w:firstRow="1" w:lastRow="0" w:firstColumn="0" w:lastColumn="0" w:noHBand="0" w:noVBand="1"/>
      </w:tblPr>
      <w:tblGrid>
        <w:gridCol w:w="1887"/>
        <w:gridCol w:w="2505"/>
        <w:gridCol w:w="1247"/>
        <w:gridCol w:w="2505"/>
      </w:tblGrid>
      <w:tr w:rsidR="0090664A" w:rsidRPr="00DF74D7" w14:paraId="1DD9CB62" w14:textId="77777777" w:rsidTr="007272E4">
        <w:trPr>
          <w:cnfStyle w:val="100000000000" w:firstRow="1" w:lastRow="0" w:firstColumn="0" w:lastColumn="0" w:oddVBand="0" w:evenVBand="0" w:oddHBand="0" w:evenHBand="0" w:firstRowFirstColumn="0" w:firstRowLastColumn="0" w:lastRowFirstColumn="0" w:lastRowLastColumn="0"/>
          <w:trHeight w:val="432"/>
        </w:trPr>
        <w:tc>
          <w:tcPr>
            <w:tcW w:w="0" w:type="dxa"/>
            <w:hideMark/>
          </w:tcPr>
          <w:p w14:paraId="061B3847" w14:textId="77777777" w:rsidR="0090664A" w:rsidRPr="00DF74D7" w:rsidRDefault="0090664A" w:rsidP="00DF74D7">
            <w:pPr>
              <w:rPr>
                <w:b w:val="0"/>
                <w:bCs w:val="0"/>
              </w:rPr>
            </w:pPr>
            <w:r w:rsidRPr="00DF74D7">
              <w:t>ICD Revision</w:t>
            </w:r>
          </w:p>
        </w:tc>
        <w:tc>
          <w:tcPr>
            <w:tcW w:w="0" w:type="dxa"/>
            <w:hideMark/>
          </w:tcPr>
          <w:p w14:paraId="14722468" w14:textId="77777777" w:rsidR="0090664A" w:rsidRPr="00DF74D7" w:rsidRDefault="0090664A" w:rsidP="00DF74D7">
            <w:pPr>
              <w:rPr>
                <w:b w:val="0"/>
                <w:bCs w:val="0"/>
              </w:rPr>
            </w:pPr>
            <w:r w:rsidRPr="00DF74D7">
              <w:t>CCS Category Description</w:t>
            </w:r>
          </w:p>
        </w:tc>
        <w:tc>
          <w:tcPr>
            <w:tcW w:w="0" w:type="dxa"/>
            <w:hideMark/>
          </w:tcPr>
          <w:p w14:paraId="79EB645F" w14:textId="77777777" w:rsidR="0090664A" w:rsidRPr="00DF74D7" w:rsidRDefault="0090664A" w:rsidP="00DF74D7">
            <w:pPr>
              <w:rPr>
                <w:b w:val="0"/>
                <w:bCs w:val="0"/>
              </w:rPr>
            </w:pPr>
            <w:r w:rsidRPr="00DF74D7">
              <w:t>ICD Code</w:t>
            </w:r>
          </w:p>
        </w:tc>
        <w:tc>
          <w:tcPr>
            <w:tcW w:w="0" w:type="dxa"/>
            <w:hideMark/>
          </w:tcPr>
          <w:p w14:paraId="5676925D" w14:textId="77777777" w:rsidR="0090664A" w:rsidRPr="00DF74D7" w:rsidRDefault="0090664A" w:rsidP="00DF74D7">
            <w:pPr>
              <w:rPr>
                <w:b w:val="0"/>
                <w:bCs w:val="0"/>
              </w:rPr>
            </w:pPr>
            <w:r w:rsidRPr="00DF74D7">
              <w:t xml:space="preserve">ICD Code Description </w:t>
            </w:r>
          </w:p>
        </w:tc>
      </w:tr>
      <w:tr w:rsidR="0090664A" w:rsidRPr="00DF74D7" w14:paraId="214021E2" w14:textId="77777777" w:rsidTr="007272E4">
        <w:trPr>
          <w:cnfStyle w:val="000000100000" w:firstRow="0" w:lastRow="0" w:firstColumn="0" w:lastColumn="0" w:oddVBand="0" w:evenVBand="0" w:oddHBand="1" w:evenHBand="0" w:firstRowFirstColumn="0" w:firstRowLastColumn="0" w:lastRowFirstColumn="0" w:lastRowLastColumn="0"/>
          <w:trHeight w:val="432"/>
        </w:trPr>
        <w:tc>
          <w:tcPr>
            <w:tcW w:w="0" w:type="dxa"/>
            <w:hideMark/>
          </w:tcPr>
          <w:p w14:paraId="475C4106" w14:textId="77777777" w:rsidR="0090664A" w:rsidRPr="00DF74D7" w:rsidRDefault="0090664A" w:rsidP="00DF74D7">
            <w:r w:rsidRPr="00DF74D7">
              <w:t>ICD-9</w:t>
            </w:r>
          </w:p>
        </w:tc>
        <w:tc>
          <w:tcPr>
            <w:tcW w:w="0" w:type="dxa"/>
            <w:hideMark/>
          </w:tcPr>
          <w:p w14:paraId="1AD8E76C" w14:textId="77777777" w:rsidR="0090664A" w:rsidRPr="00DF74D7" w:rsidRDefault="0090664A"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0" w:type="dxa"/>
            <w:hideMark/>
          </w:tcPr>
          <w:p w14:paraId="0E32E9BD" w14:textId="6158C720" w:rsidR="0090664A" w:rsidRPr="00DF74D7" w:rsidRDefault="0090664A" w:rsidP="00DF74D7">
            <w:r>
              <w:t>0</w:t>
            </w:r>
            <w:r w:rsidRPr="00DF74D7">
              <w:t>340</w:t>
            </w:r>
          </w:p>
        </w:tc>
        <w:tc>
          <w:tcPr>
            <w:tcW w:w="0" w:type="dxa"/>
            <w:hideMark/>
          </w:tcPr>
          <w:p w14:paraId="523DA06C" w14:textId="77777777" w:rsidR="0090664A" w:rsidRPr="00DF74D7" w:rsidRDefault="0090664A" w:rsidP="00DF74D7">
            <w:r w:rsidRPr="00DF74D7">
              <w:t>STREP SORE THROAT</w:t>
            </w:r>
          </w:p>
        </w:tc>
      </w:tr>
      <w:tr w:rsidR="0090664A" w:rsidRPr="00DF74D7" w14:paraId="5F8D6C46" w14:textId="77777777" w:rsidTr="007272E4">
        <w:trPr>
          <w:trHeight w:val="432"/>
        </w:trPr>
        <w:tc>
          <w:tcPr>
            <w:tcW w:w="0" w:type="dxa"/>
            <w:hideMark/>
          </w:tcPr>
          <w:p w14:paraId="34609BFE" w14:textId="77777777" w:rsidR="0090664A" w:rsidRPr="00DF74D7" w:rsidRDefault="0090664A" w:rsidP="00DF74D7">
            <w:r w:rsidRPr="00DF74D7">
              <w:t>ICD-10</w:t>
            </w:r>
          </w:p>
        </w:tc>
        <w:tc>
          <w:tcPr>
            <w:tcW w:w="0" w:type="dxa"/>
            <w:hideMark/>
          </w:tcPr>
          <w:p w14:paraId="1E8FCD82" w14:textId="77777777" w:rsidR="0090664A" w:rsidRPr="00DF74D7" w:rsidRDefault="0090664A" w:rsidP="00DF74D7">
            <w:r w:rsidRPr="00DF74D7">
              <w:t xml:space="preserve">Other specified upper respiratory infections </w:t>
            </w:r>
          </w:p>
        </w:tc>
        <w:tc>
          <w:tcPr>
            <w:tcW w:w="0" w:type="dxa"/>
            <w:hideMark/>
          </w:tcPr>
          <w:p w14:paraId="0DCBB8CA" w14:textId="48EFF607" w:rsidR="0090664A" w:rsidRPr="00DF74D7" w:rsidRDefault="0090664A" w:rsidP="00DF74D7">
            <w:r w:rsidRPr="00DF74D7">
              <w:t>J02</w:t>
            </w:r>
            <w:r w:rsidR="00BB3915">
              <w:t>.</w:t>
            </w:r>
            <w:r w:rsidRPr="00DF74D7">
              <w:t>0</w:t>
            </w:r>
          </w:p>
        </w:tc>
        <w:tc>
          <w:tcPr>
            <w:tcW w:w="0" w:type="dxa"/>
            <w:hideMark/>
          </w:tcPr>
          <w:p w14:paraId="5B7CD893" w14:textId="77777777" w:rsidR="0090664A" w:rsidRPr="00DF74D7" w:rsidRDefault="0090664A" w:rsidP="00DF74D7">
            <w:r w:rsidRPr="00DF74D7">
              <w:t>Streptococcal pharyngitis</w:t>
            </w:r>
          </w:p>
        </w:tc>
      </w:tr>
    </w:tbl>
    <w:p w14:paraId="0AA67BF2" w14:textId="77777777" w:rsidR="00FE1201" w:rsidRDefault="00FE1201" w:rsidP="00385300">
      <w:pPr>
        <w:rPr>
          <w:b/>
          <w:bCs/>
        </w:rPr>
      </w:pPr>
    </w:p>
    <w:p w14:paraId="4B4E996A" w14:textId="77777777" w:rsidR="00FE1201" w:rsidRDefault="00FE1201" w:rsidP="00385300">
      <w:pPr>
        <w:rPr>
          <w:b/>
          <w:bCs/>
        </w:rPr>
      </w:pPr>
    </w:p>
    <w:p w14:paraId="1056D3D6" w14:textId="77777777" w:rsidR="00194B8C" w:rsidRDefault="00194B8C" w:rsidP="00385300">
      <w:pPr>
        <w:rPr>
          <w:b/>
          <w:bCs/>
        </w:rPr>
      </w:pPr>
    </w:p>
    <w:p w14:paraId="1C292840" w14:textId="77777777" w:rsidR="00194B8C" w:rsidRDefault="00194B8C" w:rsidP="00385300">
      <w:pPr>
        <w:rPr>
          <w:b/>
          <w:bCs/>
        </w:rPr>
      </w:pPr>
    </w:p>
    <w:p w14:paraId="471966F5" w14:textId="77777777" w:rsidR="00194B8C" w:rsidRDefault="00194B8C" w:rsidP="00385300">
      <w:pPr>
        <w:rPr>
          <w:b/>
          <w:bCs/>
        </w:rPr>
      </w:pPr>
    </w:p>
    <w:p w14:paraId="649F2818" w14:textId="77777777" w:rsidR="00194B8C" w:rsidRDefault="00194B8C" w:rsidP="00385300">
      <w:pPr>
        <w:rPr>
          <w:b/>
          <w:bCs/>
        </w:rPr>
      </w:pPr>
    </w:p>
    <w:p w14:paraId="2BAFB5C0" w14:textId="77777777" w:rsidR="00194B8C" w:rsidRDefault="00194B8C" w:rsidP="00385300">
      <w:pPr>
        <w:rPr>
          <w:b/>
          <w:bCs/>
        </w:rPr>
      </w:pPr>
    </w:p>
    <w:p w14:paraId="12C02B6F" w14:textId="77777777" w:rsidR="00194B8C" w:rsidRDefault="00194B8C" w:rsidP="00385300">
      <w:pPr>
        <w:rPr>
          <w:b/>
          <w:bCs/>
        </w:rPr>
      </w:pPr>
    </w:p>
    <w:p w14:paraId="1DFDBEEB" w14:textId="77777777" w:rsidR="00194B8C" w:rsidRDefault="00194B8C" w:rsidP="00385300">
      <w:pPr>
        <w:rPr>
          <w:b/>
          <w:bCs/>
        </w:rPr>
      </w:pPr>
    </w:p>
    <w:p w14:paraId="29B0C216" w14:textId="77777777" w:rsidR="00194B8C" w:rsidRDefault="00194B8C" w:rsidP="00385300">
      <w:pPr>
        <w:rPr>
          <w:b/>
          <w:bCs/>
        </w:rPr>
      </w:pPr>
    </w:p>
    <w:p w14:paraId="0F758264" w14:textId="77777777" w:rsidR="00194B8C" w:rsidRDefault="00194B8C" w:rsidP="00385300">
      <w:pPr>
        <w:rPr>
          <w:b/>
          <w:bCs/>
        </w:rPr>
      </w:pPr>
    </w:p>
    <w:p w14:paraId="4ECB4044" w14:textId="77777777" w:rsidR="00194B8C" w:rsidRDefault="00194B8C" w:rsidP="00385300">
      <w:pPr>
        <w:rPr>
          <w:b/>
          <w:bCs/>
        </w:rPr>
      </w:pPr>
    </w:p>
    <w:p w14:paraId="0EC54CD6" w14:textId="77777777" w:rsidR="00194B8C" w:rsidRDefault="00194B8C" w:rsidP="00385300">
      <w:pPr>
        <w:rPr>
          <w:b/>
          <w:bCs/>
        </w:rPr>
      </w:pPr>
    </w:p>
    <w:p w14:paraId="1C4884C3" w14:textId="77777777" w:rsidR="00194B8C" w:rsidRDefault="00194B8C" w:rsidP="00385300">
      <w:pPr>
        <w:rPr>
          <w:b/>
          <w:bCs/>
        </w:rPr>
      </w:pPr>
    </w:p>
    <w:p w14:paraId="159D6136" w14:textId="77777777" w:rsidR="00194B8C" w:rsidRDefault="00194B8C" w:rsidP="00385300">
      <w:pPr>
        <w:rPr>
          <w:b/>
          <w:bCs/>
        </w:rPr>
      </w:pPr>
    </w:p>
    <w:p w14:paraId="5CD47C4E" w14:textId="77777777" w:rsidR="00194B8C" w:rsidRDefault="00194B8C" w:rsidP="00385300">
      <w:pPr>
        <w:rPr>
          <w:b/>
          <w:bCs/>
        </w:rPr>
      </w:pPr>
    </w:p>
    <w:p w14:paraId="59519A26" w14:textId="77777777" w:rsidR="00194B8C" w:rsidRDefault="00194B8C" w:rsidP="00385300">
      <w:pPr>
        <w:rPr>
          <w:b/>
          <w:bCs/>
        </w:rPr>
      </w:pPr>
    </w:p>
    <w:p w14:paraId="176A4411" w14:textId="77777777" w:rsidR="00194B8C" w:rsidRDefault="00194B8C" w:rsidP="00385300">
      <w:pPr>
        <w:rPr>
          <w:b/>
          <w:bCs/>
        </w:rPr>
      </w:pPr>
    </w:p>
    <w:p w14:paraId="378A673C" w14:textId="77777777" w:rsidR="00194B8C" w:rsidRDefault="00194B8C" w:rsidP="00385300">
      <w:pPr>
        <w:rPr>
          <w:b/>
          <w:bCs/>
        </w:rPr>
      </w:pPr>
    </w:p>
    <w:p w14:paraId="56AB1932" w14:textId="77777777" w:rsidR="00194B8C" w:rsidRDefault="00194B8C" w:rsidP="00385300">
      <w:pPr>
        <w:rPr>
          <w:b/>
          <w:bCs/>
        </w:rPr>
      </w:pPr>
    </w:p>
    <w:p w14:paraId="4D9DF680" w14:textId="77777777" w:rsidR="00194B8C" w:rsidRDefault="00194B8C" w:rsidP="00385300">
      <w:pPr>
        <w:rPr>
          <w:b/>
          <w:bCs/>
        </w:rPr>
      </w:pPr>
    </w:p>
    <w:p w14:paraId="558D8D23" w14:textId="77777777" w:rsidR="00194B8C" w:rsidRDefault="00194B8C" w:rsidP="00385300">
      <w:pPr>
        <w:rPr>
          <w:b/>
          <w:bCs/>
        </w:rPr>
      </w:pPr>
    </w:p>
    <w:p w14:paraId="56AFF3F3" w14:textId="77777777" w:rsidR="00194B8C" w:rsidRDefault="00194B8C" w:rsidP="00385300">
      <w:pPr>
        <w:rPr>
          <w:b/>
          <w:bCs/>
        </w:rPr>
      </w:pPr>
    </w:p>
    <w:p w14:paraId="3717990D" w14:textId="77777777" w:rsidR="00194B8C" w:rsidRDefault="00194B8C" w:rsidP="00385300">
      <w:pPr>
        <w:rPr>
          <w:b/>
          <w:bCs/>
        </w:rPr>
      </w:pPr>
    </w:p>
    <w:p w14:paraId="2F5BCF28" w14:textId="77777777" w:rsidR="00194B8C" w:rsidRDefault="00194B8C" w:rsidP="00385300">
      <w:pPr>
        <w:rPr>
          <w:b/>
          <w:bCs/>
        </w:rPr>
      </w:pPr>
    </w:p>
    <w:p w14:paraId="25061EC6" w14:textId="77777777" w:rsidR="00194B8C" w:rsidRDefault="00194B8C" w:rsidP="00385300">
      <w:pPr>
        <w:rPr>
          <w:b/>
          <w:bCs/>
        </w:rPr>
      </w:pPr>
    </w:p>
    <w:p w14:paraId="5C4C1543" w14:textId="77777777" w:rsidR="00194B8C" w:rsidRDefault="00194B8C" w:rsidP="00385300">
      <w:pPr>
        <w:rPr>
          <w:b/>
          <w:bCs/>
        </w:rPr>
      </w:pPr>
    </w:p>
    <w:p w14:paraId="05C18E8C" w14:textId="77777777" w:rsidR="00194B8C" w:rsidRDefault="00194B8C" w:rsidP="00385300">
      <w:pPr>
        <w:rPr>
          <w:b/>
          <w:bCs/>
        </w:rPr>
      </w:pPr>
    </w:p>
    <w:p w14:paraId="280F4B10" w14:textId="77777777" w:rsidR="00194B8C" w:rsidRDefault="00194B8C" w:rsidP="00385300">
      <w:pPr>
        <w:rPr>
          <w:b/>
          <w:bCs/>
        </w:rPr>
      </w:pPr>
    </w:p>
    <w:p w14:paraId="6B87BF54" w14:textId="77777777" w:rsidR="00194B8C" w:rsidRDefault="00194B8C" w:rsidP="00385300">
      <w:pPr>
        <w:rPr>
          <w:b/>
          <w:bCs/>
        </w:rPr>
      </w:pPr>
    </w:p>
    <w:p w14:paraId="153D99E5" w14:textId="77777777" w:rsidR="00194B8C" w:rsidRDefault="00194B8C" w:rsidP="00385300">
      <w:pPr>
        <w:rPr>
          <w:b/>
          <w:bCs/>
        </w:rPr>
      </w:pPr>
    </w:p>
    <w:p w14:paraId="2C9FA401" w14:textId="77777777" w:rsidR="00194B8C" w:rsidRDefault="00194B8C" w:rsidP="00385300">
      <w:pPr>
        <w:rPr>
          <w:b/>
          <w:bCs/>
        </w:rPr>
      </w:pPr>
    </w:p>
    <w:p w14:paraId="615C5732" w14:textId="77777777" w:rsidR="00194B8C" w:rsidRDefault="00194B8C" w:rsidP="00385300">
      <w:pPr>
        <w:rPr>
          <w:b/>
          <w:bCs/>
        </w:rPr>
      </w:pPr>
    </w:p>
    <w:p w14:paraId="07486DBF" w14:textId="77777777" w:rsidR="00E96C13" w:rsidRDefault="00E96C13" w:rsidP="00385300">
      <w:pPr>
        <w:rPr>
          <w:b/>
          <w:bCs/>
        </w:rPr>
      </w:pPr>
    </w:p>
    <w:p w14:paraId="1CCAA510" w14:textId="77777777" w:rsidR="00194B8C" w:rsidRDefault="00194B8C" w:rsidP="00385300">
      <w:pPr>
        <w:rPr>
          <w:b/>
          <w:bCs/>
        </w:rPr>
      </w:pPr>
    </w:p>
    <w:p w14:paraId="207D6694" w14:textId="77777777" w:rsidR="00194B8C" w:rsidRDefault="00194B8C" w:rsidP="00385300">
      <w:pPr>
        <w:rPr>
          <w:b/>
          <w:bCs/>
        </w:rPr>
      </w:pPr>
    </w:p>
    <w:p w14:paraId="70B77BE3" w14:textId="2FEDA7E4" w:rsidR="00385300" w:rsidRDefault="00385300" w:rsidP="00385300">
      <w:r>
        <w:rPr>
          <w:b/>
          <w:bCs/>
        </w:rPr>
        <w:lastRenderedPageBreak/>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258C8BAD" w:rsidR="00385300" w:rsidRPr="00385300" w:rsidRDefault="00385300" w:rsidP="00B21EDD">
            <w:r w:rsidRPr="00385300">
              <w:t>Illinois, Indiana,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66A95A2C" w:rsidR="00385300" w:rsidRPr="00385300" w:rsidRDefault="00385300" w:rsidP="00B21EDD">
            <w:r w:rsidRPr="00385300">
              <w:t>Delaware, Florida, Georgia, Maryland, North Carolina, South Carolina, Virginia,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5CC11EA5" w:rsidR="00385300" w:rsidRPr="00385300" w:rsidRDefault="00385300" w:rsidP="00B21EDD">
            <w:r w:rsidRPr="00385300">
              <w:t>Arizona, Colorado, Idaho, Montana, Nevada,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37705C42" w14:textId="77777777" w:rsidR="005D5502" w:rsidRDefault="005D5502">
      <w:pPr>
        <w:rPr>
          <w:b/>
          <w:bCs/>
        </w:rPr>
      </w:pPr>
    </w:p>
    <w:p w14:paraId="476477BA" w14:textId="77777777" w:rsidR="002D71EA" w:rsidRDefault="002D71EA">
      <w:pPr>
        <w:rPr>
          <w:b/>
          <w:bCs/>
        </w:rPr>
      </w:pPr>
    </w:p>
    <w:p w14:paraId="20124C06" w14:textId="77777777" w:rsidR="002D71EA" w:rsidRDefault="002D71EA">
      <w:pPr>
        <w:rPr>
          <w:b/>
          <w:bCs/>
        </w:rPr>
      </w:pPr>
    </w:p>
    <w:p w14:paraId="4C04E573" w14:textId="77777777" w:rsidR="002D71EA" w:rsidRDefault="002D71EA">
      <w:pPr>
        <w:rPr>
          <w:b/>
          <w:bCs/>
        </w:rPr>
      </w:pPr>
    </w:p>
    <w:p w14:paraId="0A6E023D" w14:textId="77777777" w:rsidR="002D71EA" w:rsidRDefault="002D71EA">
      <w:pPr>
        <w:rPr>
          <w:b/>
          <w:bCs/>
        </w:rPr>
      </w:pPr>
    </w:p>
    <w:p w14:paraId="1E661EBB" w14:textId="77777777" w:rsidR="002D71EA" w:rsidRDefault="002D71EA">
      <w:pPr>
        <w:rPr>
          <w:b/>
          <w:bCs/>
        </w:rPr>
      </w:pPr>
    </w:p>
    <w:p w14:paraId="61C30DF3" w14:textId="77777777" w:rsidR="002D71EA" w:rsidRDefault="002D71EA">
      <w:pPr>
        <w:rPr>
          <w:b/>
          <w:bCs/>
        </w:rPr>
      </w:pPr>
    </w:p>
    <w:p w14:paraId="0A080AF7" w14:textId="77777777" w:rsidR="002D71EA" w:rsidRDefault="002D71EA">
      <w:pPr>
        <w:rPr>
          <w:b/>
          <w:bCs/>
        </w:rPr>
      </w:pPr>
    </w:p>
    <w:p w14:paraId="2B4E387D" w14:textId="77777777" w:rsidR="002D71EA" w:rsidRDefault="002D71EA">
      <w:pPr>
        <w:rPr>
          <w:b/>
          <w:bCs/>
        </w:rPr>
      </w:pPr>
    </w:p>
    <w:p w14:paraId="5F4A4DCC" w14:textId="77777777" w:rsidR="002D71EA" w:rsidRDefault="002D71EA">
      <w:pPr>
        <w:rPr>
          <w:b/>
          <w:bCs/>
        </w:rPr>
      </w:pPr>
    </w:p>
    <w:p w14:paraId="11358D78" w14:textId="77777777" w:rsidR="002D71EA" w:rsidRDefault="002D71EA">
      <w:pPr>
        <w:rPr>
          <w:b/>
          <w:bCs/>
        </w:rPr>
      </w:pPr>
    </w:p>
    <w:p w14:paraId="38E9E475" w14:textId="77777777" w:rsidR="00194B8C" w:rsidRDefault="00194B8C">
      <w:pPr>
        <w:rPr>
          <w:b/>
          <w:bCs/>
        </w:rPr>
      </w:pPr>
    </w:p>
    <w:p w14:paraId="7E29B425" w14:textId="77777777" w:rsidR="00194B8C" w:rsidRDefault="00194B8C">
      <w:pPr>
        <w:rPr>
          <w:b/>
          <w:bCs/>
        </w:rPr>
      </w:pPr>
    </w:p>
    <w:p w14:paraId="184FB51A" w14:textId="77777777" w:rsidR="00194B8C" w:rsidRDefault="00194B8C">
      <w:pPr>
        <w:rPr>
          <w:b/>
          <w:bCs/>
        </w:rPr>
      </w:pPr>
    </w:p>
    <w:p w14:paraId="3E65C719" w14:textId="77777777" w:rsidR="00194B8C" w:rsidRDefault="00194B8C">
      <w:pPr>
        <w:rPr>
          <w:b/>
          <w:bCs/>
        </w:rPr>
      </w:pPr>
    </w:p>
    <w:p w14:paraId="42A07314" w14:textId="77777777" w:rsidR="00194B8C" w:rsidRDefault="00194B8C">
      <w:pPr>
        <w:rPr>
          <w:b/>
          <w:bCs/>
        </w:rPr>
      </w:pPr>
    </w:p>
    <w:p w14:paraId="3FFEF250" w14:textId="77777777" w:rsidR="00194B8C" w:rsidRDefault="00194B8C">
      <w:pPr>
        <w:rPr>
          <w:b/>
          <w:bCs/>
        </w:rPr>
      </w:pPr>
    </w:p>
    <w:p w14:paraId="6D332745" w14:textId="77777777" w:rsidR="00194B8C" w:rsidRDefault="00194B8C">
      <w:pPr>
        <w:rPr>
          <w:b/>
          <w:bCs/>
        </w:rPr>
      </w:pPr>
    </w:p>
    <w:p w14:paraId="02B80A74" w14:textId="77777777" w:rsidR="00194B8C" w:rsidRDefault="00194B8C">
      <w:pPr>
        <w:rPr>
          <w:b/>
          <w:bCs/>
        </w:rPr>
      </w:pPr>
    </w:p>
    <w:p w14:paraId="6D7EAB98" w14:textId="77777777" w:rsidR="00194B8C" w:rsidRDefault="00194B8C">
      <w:pPr>
        <w:rPr>
          <w:b/>
          <w:bCs/>
        </w:rPr>
      </w:pPr>
    </w:p>
    <w:p w14:paraId="36EFF4FE" w14:textId="77777777" w:rsidR="00194B8C" w:rsidRDefault="00194B8C">
      <w:pPr>
        <w:rPr>
          <w:b/>
          <w:bCs/>
        </w:rPr>
      </w:pPr>
    </w:p>
    <w:p w14:paraId="7B49A645" w14:textId="6E28C4BD"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 w14:paraId="046097CC" w14:textId="77777777" w:rsidR="001B1166" w:rsidRDefault="001B1166"/>
    <w:p w14:paraId="34ED7556" w14:textId="77777777" w:rsidR="001B1166" w:rsidRDefault="001B1166"/>
    <w:p w14:paraId="2F2F8104" w14:textId="77777777" w:rsidR="001B1166" w:rsidRDefault="001B1166"/>
    <w:p w14:paraId="18D855F9" w14:textId="77777777" w:rsidR="00D22608" w:rsidRDefault="00D22608"/>
    <w:p w14:paraId="07308644" w14:textId="77777777" w:rsidR="00D22608" w:rsidRDefault="00D22608"/>
    <w:p w14:paraId="32692705" w14:textId="77777777" w:rsidR="00D22608" w:rsidRDefault="00D22608"/>
    <w:p w14:paraId="4302F61C" w14:textId="77777777" w:rsidR="00D22608" w:rsidRDefault="00D22608"/>
    <w:p w14:paraId="541BAB7B" w14:textId="77777777" w:rsidR="00D22608" w:rsidRDefault="00D22608"/>
    <w:p w14:paraId="1F89D5BF" w14:textId="77777777" w:rsidR="00D22608" w:rsidRDefault="00D22608"/>
    <w:p w14:paraId="0E40D31F" w14:textId="77777777" w:rsidR="00D22608" w:rsidRDefault="00D22608"/>
    <w:p w14:paraId="045CF6AC" w14:textId="77777777" w:rsidR="00D22608" w:rsidRDefault="00D22608"/>
    <w:p w14:paraId="79127A24" w14:textId="77777777" w:rsidR="00D22608" w:rsidRDefault="00D22608"/>
    <w:p w14:paraId="32BAE5E7" w14:textId="77777777" w:rsidR="00D22608" w:rsidRDefault="00D22608"/>
    <w:p w14:paraId="2C21AC27" w14:textId="77777777" w:rsidR="00D22608" w:rsidRDefault="00D22608"/>
    <w:p w14:paraId="34D97E8D" w14:textId="77777777" w:rsidR="00D22608" w:rsidRDefault="00D22608"/>
    <w:p w14:paraId="6562B4FC" w14:textId="77777777" w:rsidR="00D22608" w:rsidRDefault="00D22608"/>
    <w:p w14:paraId="135BE2EA" w14:textId="77777777" w:rsidR="00D22608" w:rsidRDefault="00D22608"/>
    <w:p w14:paraId="07DEFE09" w14:textId="77777777" w:rsidR="00D22608" w:rsidRDefault="00D22608"/>
    <w:p w14:paraId="43C7BF35" w14:textId="77777777" w:rsidR="00D22608" w:rsidRDefault="00D22608"/>
    <w:p w14:paraId="00ACA35F" w14:textId="77777777" w:rsidR="00D22608" w:rsidRDefault="00D22608"/>
    <w:p w14:paraId="75219E04" w14:textId="77777777" w:rsidR="00D22608" w:rsidRDefault="00D22608"/>
    <w:p w14:paraId="30295CFE" w14:textId="77777777" w:rsidR="00D22608" w:rsidRDefault="00D22608"/>
    <w:p w14:paraId="62928CA0" w14:textId="3061D85D" w:rsidR="00415499" w:rsidRPr="007272E4" w:rsidRDefault="00415499">
      <w:r>
        <w:rPr>
          <w:b/>
          <w:bCs/>
        </w:rPr>
        <w:lastRenderedPageBreak/>
        <w:t xml:space="preserve">Supplementary Table 4: </w:t>
      </w:r>
      <w:r>
        <w:t>Statistical comparisons in visits per 1000 people per year by subregion</w:t>
      </w:r>
    </w:p>
    <w:tbl>
      <w:tblPr>
        <w:tblStyle w:val="PlainTable5"/>
        <w:tblW w:w="9339" w:type="dxa"/>
        <w:tblLook w:val="06A0" w:firstRow="1" w:lastRow="0" w:firstColumn="1" w:lastColumn="0" w:noHBand="1" w:noVBand="1"/>
      </w:tblPr>
      <w:tblGrid>
        <w:gridCol w:w="4590"/>
        <w:gridCol w:w="2879"/>
        <w:gridCol w:w="1870"/>
        <w:tblGridChange w:id="0">
          <w:tblGrid>
            <w:gridCol w:w="4590"/>
            <w:gridCol w:w="2879"/>
            <w:gridCol w:w="1870"/>
          </w:tblGrid>
        </w:tblGridChange>
      </w:tblGrid>
      <w:tr w:rsidR="007272E4" w:rsidRPr="00415499" w14:paraId="22927E12" w14:textId="77777777" w:rsidTr="007272E4">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4590" w:type="dxa"/>
            <w:noWrap/>
            <w:hideMark/>
          </w:tcPr>
          <w:p w14:paraId="33084D51" w14:textId="4ED1E6F4" w:rsidR="00415499" w:rsidRPr="00415499" w:rsidRDefault="00415499" w:rsidP="00415499">
            <w:pPr>
              <w:rPr>
                <w:rFonts w:ascii="Calibri" w:eastAsia="Times New Roman" w:hAnsi="Calibri" w:cs="Calibri"/>
                <w:color w:val="000000"/>
              </w:rPr>
            </w:pPr>
            <w:r>
              <w:rPr>
                <w:rFonts w:ascii="Calibri" w:eastAsia="Times New Roman" w:hAnsi="Calibri" w:cs="Calibri"/>
                <w:color w:val="000000"/>
              </w:rPr>
              <w:t>Subregion Comparison</w:t>
            </w:r>
          </w:p>
        </w:tc>
        <w:tc>
          <w:tcPr>
            <w:tcW w:w="2879" w:type="dxa"/>
            <w:noWrap/>
            <w:hideMark/>
          </w:tcPr>
          <w:p w14:paraId="608AE494" w14:textId="2F90EDC5" w:rsidR="00415499" w:rsidRPr="00415499" w:rsidRDefault="00415499" w:rsidP="0041549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value</w:t>
            </w:r>
          </w:p>
        </w:tc>
        <w:tc>
          <w:tcPr>
            <w:tcW w:w="1870" w:type="dxa"/>
            <w:noWrap/>
            <w:hideMark/>
          </w:tcPr>
          <w:p w14:paraId="4B6FFEE5" w14:textId="31ECF049" w:rsidR="00415499" w:rsidRPr="00415499" w:rsidRDefault="00415499" w:rsidP="0041549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602EF">
              <w:rPr>
                <w:rFonts w:ascii="Calibri" w:eastAsia="Times New Roman" w:hAnsi="Calibri" w:cs="Calibri"/>
                <w:color w:val="000000"/>
              </w:rPr>
              <w:t>Difference in visits per 1000 people per year</w:t>
            </w:r>
          </w:p>
        </w:tc>
      </w:tr>
      <w:tr w:rsidR="007272E4" w:rsidRPr="00415499" w14:paraId="2BAF3070"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68FB3B13" w14:textId="77777777" w:rsidR="00415499" w:rsidRPr="00415499" w:rsidRDefault="00415499" w:rsidP="007272E4">
            <w:pPr>
              <w:jc w:val="right"/>
              <w:rPr>
                <w:rFonts w:ascii="Calibri" w:eastAsia="Times New Roman" w:hAnsi="Calibri" w:cs="Calibri"/>
                <w:color w:val="000000"/>
              </w:rPr>
            </w:pPr>
            <w:r w:rsidRPr="00415499">
              <w:rPr>
                <w:rFonts w:ascii="Calibri" w:eastAsia="Times New Roman" w:hAnsi="Calibri" w:cs="Calibri"/>
                <w:color w:val="000000"/>
              </w:rPr>
              <w:t>West North Central-South Atlantic</w:t>
            </w:r>
          </w:p>
        </w:tc>
        <w:tc>
          <w:tcPr>
            <w:tcW w:w="2879" w:type="dxa"/>
            <w:noWrap/>
            <w:hideMark/>
          </w:tcPr>
          <w:p w14:paraId="09162D22"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533</w:t>
            </w:r>
          </w:p>
        </w:tc>
        <w:tc>
          <w:tcPr>
            <w:tcW w:w="1870" w:type="dxa"/>
            <w:noWrap/>
            <w:hideMark/>
          </w:tcPr>
          <w:p w14:paraId="32CE340A"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27</w:t>
            </w:r>
          </w:p>
        </w:tc>
      </w:tr>
      <w:tr w:rsidR="007272E4" w:rsidRPr="00415499" w14:paraId="0E71AB27"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7AE1F321"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South Atlantic-Middle Atlantic</w:t>
            </w:r>
          </w:p>
        </w:tc>
        <w:tc>
          <w:tcPr>
            <w:tcW w:w="2879" w:type="dxa"/>
            <w:noWrap/>
            <w:hideMark/>
          </w:tcPr>
          <w:p w14:paraId="49392CE7"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428</w:t>
            </w:r>
          </w:p>
        </w:tc>
        <w:tc>
          <w:tcPr>
            <w:tcW w:w="1870" w:type="dxa"/>
            <w:noWrap/>
            <w:hideMark/>
          </w:tcPr>
          <w:p w14:paraId="317C73C2"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36</w:t>
            </w:r>
          </w:p>
        </w:tc>
      </w:tr>
      <w:tr w:rsidR="007272E4" w:rsidRPr="00415499" w14:paraId="0271979C"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39BFAA32"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Mountain West-East North Central</w:t>
            </w:r>
          </w:p>
        </w:tc>
        <w:tc>
          <w:tcPr>
            <w:tcW w:w="2879" w:type="dxa"/>
            <w:noWrap/>
            <w:hideMark/>
          </w:tcPr>
          <w:p w14:paraId="08F10E65"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378</w:t>
            </w:r>
          </w:p>
        </w:tc>
        <w:tc>
          <w:tcPr>
            <w:tcW w:w="1870" w:type="dxa"/>
            <w:noWrap/>
            <w:hideMark/>
          </w:tcPr>
          <w:p w14:paraId="22C1DE15"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38</w:t>
            </w:r>
          </w:p>
        </w:tc>
      </w:tr>
      <w:tr w:rsidR="007272E4" w:rsidRPr="00415499" w14:paraId="3CE682B3"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AD1F631"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South Central-West South Central</w:t>
            </w:r>
          </w:p>
        </w:tc>
        <w:tc>
          <w:tcPr>
            <w:tcW w:w="2879" w:type="dxa"/>
            <w:noWrap/>
            <w:hideMark/>
          </w:tcPr>
          <w:p w14:paraId="43DE8A53"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367</w:t>
            </w:r>
          </w:p>
        </w:tc>
        <w:tc>
          <w:tcPr>
            <w:tcW w:w="1870" w:type="dxa"/>
            <w:noWrap/>
            <w:hideMark/>
          </w:tcPr>
          <w:p w14:paraId="4B6D586F"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3.1</w:t>
            </w:r>
          </w:p>
        </w:tc>
      </w:tr>
      <w:tr w:rsidR="007272E4" w:rsidRPr="00415499" w14:paraId="215C2072"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7230E7D6"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North Central-Middle Atlantic</w:t>
            </w:r>
          </w:p>
        </w:tc>
        <w:tc>
          <w:tcPr>
            <w:tcW w:w="2879" w:type="dxa"/>
            <w:noWrap/>
            <w:hideMark/>
          </w:tcPr>
          <w:p w14:paraId="593B02A3"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235</w:t>
            </w:r>
          </w:p>
        </w:tc>
        <w:tc>
          <w:tcPr>
            <w:tcW w:w="1870" w:type="dxa"/>
            <w:noWrap/>
            <w:hideMark/>
          </w:tcPr>
          <w:p w14:paraId="47E117D5"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2.62</w:t>
            </w:r>
          </w:p>
        </w:tc>
      </w:tr>
      <w:tr w:rsidR="007272E4" w:rsidRPr="00415499" w14:paraId="6463AA99"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665575A0"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Middle Atlantic-Mountain West</w:t>
            </w:r>
          </w:p>
        </w:tc>
        <w:tc>
          <w:tcPr>
            <w:tcW w:w="2879" w:type="dxa"/>
            <w:noWrap/>
            <w:hideMark/>
          </w:tcPr>
          <w:p w14:paraId="778E6E83"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175</w:t>
            </w:r>
          </w:p>
        </w:tc>
        <w:tc>
          <w:tcPr>
            <w:tcW w:w="1870" w:type="dxa"/>
            <w:noWrap/>
            <w:hideMark/>
          </w:tcPr>
          <w:p w14:paraId="2E328D4E"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2.13</w:t>
            </w:r>
          </w:p>
        </w:tc>
      </w:tr>
      <w:tr w:rsidR="007272E4" w:rsidRPr="00415499" w14:paraId="6F59D067"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E949170"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North Central-New England</w:t>
            </w:r>
          </w:p>
        </w:tc>
        <w:tc>
          <w:tcPr>
            <w:tcW w:w="2879" w:type="dxa"/>
            <w:noWrap/>
            <w:hideMark/>
          </w:tcPr>
          <w:p w14:paraId="049C5813"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0804</w:t>
            </w:r>
          </w:p>
        </w:tc>
        <w:tc>
          <w:tcPr>
            <w:tcW w:w="1870" w:type="dxa"/>
            <w:noWrap/>
            <w:hideMark/>
          </w:tcPr>
          <w:p w14:paraId="7CEB70F8"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3.15</w:t>
            </w:r>
          </w:p>
        </w:tc>
      </w:tr>
      <w:tr w:rsidR="007272E4" w:rsidRPr="00415499" w14:paraId="45A7C821"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639CF86D"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Middle Atlantic-East North Central</w:t>
            </w:r>
          </w:p>
        </w:tc>
        <w:tc>
          <w:tcPr>
            <w:tcW w:w="2879" w:type="dxa"/>
            <w:noWrap/>
            <w:hideMark/>
          </w:tcPr>
          <w:p w14:paraId="17F354ED"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0751</w:t>
            </w:r>
          </w:p>
        </w:tc>
        <w:tc>
          <w:tcPr>
            <w:tcW w:w="1870" w:type="dxa"/>
            <w:noWrap/>
            <w:hideMark/>
          </w:tcPr>
          <w:p w14:paraId="6D0DCE14"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3.51</w:t>
            </w:r>
          </w:p>
        </w:tc>
      </w:tr>
      <w:tr w:rsidR="007272E4" w:rsidRPr="00415499" w14:paraId="17B36E31"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0B5855C"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North Central-Mountain West</w:t>
            </w:r>
          </w:p>
        </w:tc>
        <w:tc>
          <w:tcPr>
            <w:tcW w:w="2879" w:type="dxa"/>
            <w:noWrap/>
            <w:hideMark/>
          </w:tcPr>
          <w:p w14:paraId="5EC9FF6C"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025</w:t>
            </w:r>
          </w:p>
        </w:tc>
        <w:tc>
          <w:tcPr>
            <w:tcW w:w="1870" w:type="dxa"/>
            <w:noWrap/>
            <w:hideMark/>
          </w:tcPr>
          <w:p w14:paraId="0658CCBF"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4.75</w:t>
            </w:r>
          </w:p>
        </w:tc>
      </w:tr>
      <w:tr w:rsidR="007272E4" w:rsidRPr="00415499" w14:paraId="71E529CD"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997071F"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South Atlantic-Mountain West</w:t>
            </w:r>
          </w:p>
        </w:tc>
        <w:tc>
          <w:tcPr>
            <w:tcW w:w="2879" w:type="dxa"/>
            <w:noWrap/>
            <w:hideMark/>
          </w:tcPr>
          <w:p w14:paraId="11F90861"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0161</w:t>
            </w:r>
          </w:p>
        </w:tc>
        <w:tc>
          <w:tcPr>
            <w:tcW w:w="1870" w:type="dxa"/>
            <w:noWrap/>
            <w:hideMark/>
          </w:tcPr>
          <w:p w14:paraId="19C33C18"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3.49</w:t>
            </w:r>
          </w:p>
        </w:tc>
      </w:tr>
      <w:tr w:rsidR="007272E4" w:rsidRPr="00415499" w14:paraId="1C482AFF"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7F818971"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North Central-East North Central</w:t>
            </w:r>
          </w:p>
        </w:tc>
        <w:tc>
          <w:tcPr>
            <w:tcW w:w="2879" w:type="dxa"/>
            <w:noWrap/>
            <w:hideMark/>
          </w:tcPr>
          <w:p w14:paraId="2782AA84"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0115</w:t>
            </w:r>
          </w:p>
        </w:tc>
        <w:tc>
          <w:tcPr>
            <w:tcW w:w="1870" w:type="dxa"/>
            <w:noWrap/>
            <w:hideMark/>
          </w:tcPr>
          <w:p w14:paraId="5AD4442C"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6.13</w:t>
            </w:r>
          </w:p>
        </w:tc>
      </w:tr>
      <w:tr w:rsidR="007272E4" w:rsidRPr="00415499" w14:paraId="73AD216B"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17A63867"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South Atlantic-East North Central</w:t>
            </w:r>
          </w:p>
        </w:tc>
        <w:tc>
          <w:tcPr>
            <w:tcW w:w="2879" w:type="dxa"/>
            <w:noWrap/>
            <w:hideMark/>
          </w:tcPr>
          <w:p w14:paraId="5ECE90FF"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011</w:t>
            </w:r>
          </w:p>
        </w:tc>
        <w:tc>
          <w:tcPr>
            <w:tcW w:w="1870" w:type="dxa"/>
            <w:noWrap/>
            <w:hideMark/>
          </w:tcPr>
          <w:p w14:paraId="359D6EB7"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4.86</w:t>
            </w:r>
          </w:p>
        </w:tc>
      </w:tr>
      <w:tr w:rsidR="007272E4" w:rsidRPr="00415499" w14:paraId="49FFF010"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3E7F5E3"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Mountain West-New England</w:t>
            </w:r>
          </w:p>
        </w:tc>
        <w:tc>
          <w:tcPr>
            <w:tcW w:w="2879" w:type="dxa"/>
            <w:noWrap/>
            <w:hideMark/>
          </w:tcPr>
          <w:p w14:paraId="04D0F496"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00324</w:t>
            </w:r>
          </w:p>
        </w:tc>
        <w:tc>
          <w:tcPr>
            <w:tcW w:w="1870" w:type="dxa"/>
            <w:noWrap/>
            <w:hideMark/>
          </w:tcPr>
          <w:p w14:paraId="5F43E047"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4.53</w:t>
            </w:r>
          </w:p>
        </w:tc>
      </w:tr>
      <w:tr w:rsidR="007272E4" w:rsidRPr="00415499" w14:paraId="1036429A"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7AA981B5"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Middle Atlantic-New England</w:t>
            </w:r>
          </w:p>
        </w:tc>
        <w:tc>
          <w:tcPr>
            <w:tcW w:w="2879" w:type="dxa"/>
            <w:noWrap/>
            <w:hideMark/>
          </w:tcPr>
          <w:p w14:paraId="53E1EC2C"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0.00112</w:t>
            </w:r>
          </w:p>
        </w:tc>
        <w:tc>
          <w:tcPr>
            <w:tcW w:w="1870" w:type="dxa"/>
            <w:noWrap/>
            <w:hideMark/>
          </w:tcPr>
          <w:p w14:paraId="1D2E31B9"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6.66</w:t>
            </w:r>
          </w:p>
        </w:tc>
      </w:tr>
      <w:tr w:rsidR="007272E4" w:rsidRPr="00415499" w14:paraId="37F2EC7B"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0CA5D0DC"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South Central-West North Central</w:t>
            </w:r>
          </w:p>
        </w:tc>
        <w:tc>
          <w:tcPr>
            <w:tcW w:w="2879" w:type="dxa"/>
            <w:noWrap/>
            <w:hideMark/>
          </w:tcPr>
          <w:p w14:paraId="504A4344" w14:textId="751D9FBF"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4C035C26"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1.59</w:t>
            </w:r>
          </w:p>
        </w:tc>
      </w:tr>
      <w:tr w:rsidR="007272E4" w:rsidRPr="00415499" w14:paraId="72D6857F"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7D66F9E1"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North Central-New England</w:t>
            </w:r>
          </w:p>
        </w:tc>
        <w:tc>
          <w:tcPr>
            <w:tcW w:w="2879" w:type="dxa"/>
            <w:noWrap/>
            <w:hideMark/>
          </w:tcPr>
          <w:p w14:paraId="728D2CB7" w14:textId="5F64686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2CF94B9D"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9.28</w:t>
            </w:r>
          </w:p>
        </w:tc>
      </w:tr>
      <w:tr w:rsidR="007272E4" w:rsidRPr="00415499" w14:paraId="0AB7D2B1"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2ACC5392"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South Central-West North Central</w:t>
            </w:r>
          </w:p>
        </w:tc>
        <w:tc>
          <w:tcPr>
            <w:tcW w:w="2879" w:type="dxa"/>
            <w:noWrap/>
            <w:hideMark/>
          </w:tcPr>
          <w:p w14:paraId="7BAEDA3B" w14:textId="4E7D1A6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7DF71399"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4.7</w:t>
            </w:r>
          </w:p>
        </w:tc>
      </w:tr>
      <w:tr w:rsidR="007272E4" w:rsidRPr="00415499" w14:paraId="765AA7AA"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491A7863"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South Central-South Atlantic</w:t>
            </w:r>
          </w:p>
        </w:tc>
        <w:tc>
          <w:tcPr>
            <w:tcW w:w="2879" w:type="dxa"/>
            <w:noWrap/>
            <w:hideMark/>
          </w:tcPr>
          <w:p w14:paraId="17894EA0" w14:textId="1A96FF2A"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099A0FBE"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2.86</w:t>
            </w:r>
          </w:p>
        </w:tc>
      </w:tr>
      <w:tr w:rsidR="007272E4" w:rsidRPr="00415499" w14:paraId="273F2350"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0EDF1514"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South Central-South Atlantic</w:t>
            </w:r>
          </w:p>
        </w:tc>
        <w:tc>
          <w:tcPr>
            <w:tcW w:w="2879" w:type="dxa"/>
            <w:noWrap/>
            <w:hideMark/>
          </w:tcPr>
          <w:p w14:paraId="1F385E89" w14:textId="7EF57D66"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508F5F12"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5.96</w:t>
            </w:r>
          </w:p>
        </w:tc>
      </w:tr>
      <w:tr w:rsidR="007272E4" w:rsidRPr="00415499" w14:paraId="21BFAC0B"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3C3A6B83"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South Central-Middle Atlantic</w:t>
            </w:r>
          </w:p>
        </w:tc>
        <w:tc>
          <w:tcPr>
            <w:tcW w:w="2879" w:type="dxa"/>
            <w:noWrap/>
            <w:hideMark/>
          </w:tcPr>
          <w:p w14:paraId="283B43F4" w14:textId="6E56AD4B"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04AAA66F"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4.21</w:t>
            </w:r>
          </w:p>
        </w:tc>
      </w:tr>
      <w:tr w:rsidR="007272E4" w:rsidRPr="00415499" w14:paraId="39ED0EA7"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137F2EB"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South Atlantic-New England</w:t>
            </w:r>
          </w:p>
        </w:tc>
        <w:tc>
          <w:tcPr>
            <w:tcW w:w="2879" w:type="dxa"/>
            <w:noWrap/>
            <w:hideMark/>
          </w:tcPr>
          <w:p w14:paraId="6A6F01CD" w14:textId="375120DD"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3FA50CE9"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8.02</w:t>
            </w:r>
          </w:p>
        </w:tc>
      </w:tr>
      <w:tr w:rsidR="007272E4" w:rsidRPr="00415499" w14:paraId="16F57E1D"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657E57F"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South Central-Middle Atlantic</w:t>
            </w:r>
          </w:p>
        </w:tc>
        <w:tc>
          <w:tcPr>
            <w:tcW w:w="2879" w:type="dxa"/>
            <w:noWrap/>
            <w:hideMark/>
          </w:tcPr>
          <w:p w14:paraId="050C2842" w14:textId="222A9892"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3E712DC4"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7.32</w:t>
            </w:r>
          </w:p>
        </w:tc>
      </w:tr>
      <w:tr w:rsidR="007272E4" w:rsidRPr="00415499" w14:paraId="18532E87"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62F3E411"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South Central-Mountain West</w:t>
            </w:r>
          </w:p>
        </w:tc>
        <w:tc>
          <w:tcPr>
            <w:tcW w:w="2879" w:type="dxa"/>
            <w:noWrap/>
            <w:hideMark/>
          </w:tcPr>
          <w:p w14:paraId="41814F98" w14:textId="7686F8D3"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18D757E2"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9.45</w:t>
            </w:r>
          </w:p>
        </w:tc>
      </w:tr>
      <w:tr w:rsidR="007272E4" w:rsidRPr="00415499" w14:paraId="5C011F1E"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4A2CB813"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South Central-Mountain West</w:t>
            </w:r>
          </w:p>
        </w:tc>
        <w:tc>
          <w:tcPr>
            <w:tcW w:w="2879" w:type="dxa"/>
            <w:noWrap/>
            <w:hideMark/>
          </w:tcPr>
          <w:p w14:paraId="309E923C" w14:textId="0F88276C"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4E5CDFC3"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6.35</w:t>
            </w:r>
          </w:p>
        </w:tc>
      </w:tr>
      <w:tr w:rsidR="007272E4" w:rsidRPr="00415499" w14:paraId="4CDA043F"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3213B597"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South Central-East North Central</w:t>
            </w:r>
          </w:p>
        </w:tc>
        <w:tc>
          <w:tcPr>
            <w:tcW w:w="2879" w:type="dxa"/>
            <w:noWrap/>
            <w:hideMark/>
          </w:tcPr>
          <w:p w14:paraId="392A26B7" w14:textId="4E9057A4"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211C118D"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20.83</w:t>
            </w:r>
          </w:p>
        </w:tc>
      </w:tr>
      <w:tr w:rsidR="007272E4" w:rsidRPr="00415499" w14:paraId="4E3B5161"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62E1BD4D"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South Central-East North Central</w:t>
            </w:r>
          </w:p>
        </w:tc>
        <w:tc>
          <w:tcPr>
            <w:tcW w:w="2879" w:type="dxa"/>
            <w:noWrap/>
            <w:hideMark/>
          </w:tcPr>
          <w:p w14:paraId="092819B4" w14:textId="1ACD170B"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626EC2FD"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7.72</w:t>
            </w:r>
          </w:p>
        </w:tc>
      </w:tr>
      <w:tr w:rsidR="007272E4" w:rsidRPr="00415499" w14:paraId="35266320"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4ADDE8A"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South Central-New England</w:t>
            </w:r>
          </w:p>
        </w:tc>
        <w:tc>
          <w:tcPr>
            <w:tcW w:w="2879" w:type="dxa"/>
            <w:noWrap/>
            <w:hideMark/>
          </w:tcPr>
          <w:p w14:paraId="2D3F27FB" w14:textId="3B0B45E4"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6AED8579"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23.98</w:t>
            </w:r>
          </w:p>
        </w:tc>
      </w:tr>
      <w:tr w:rsidR="007272E4" w:rsidRPr="00415499" w14:paraId="4786197C"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1CB59952"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South Central-New England</w:t>
            </w:r>
          </w:p>
        </w:tc>
        <w:tc>
          <w:tcPr>
            <w:tcW w:w="2879" w:type="dxa"/>
            <w:noWrap/>
            <w:hideMark/>
          </w:tcPr>
          <w:p w14:paraId="7DC79855" w14:textId="7E6EFCCB"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6D2BE1E6"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20.88</w:t>
            </w:r>
          </w:p>
        </w:tc>
      </w:tr>
      <w:tr w:rsidR="007272E4" w:rsidRPr="00415499" w14:paraId="43F9850B"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7E8C774B"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North Central-Pacific West</w:t>
            </w:r>
          </w:p>
        </w:tc>
        <w:tc>
          <w:tcPr>
            <w:tcW w:w="2879" w:type="dxa"/>
            <w:noWrap/>
            <w:hideMark/>
          </w:tcPr>
          <w:p w14:paraId="6DC982DC" w14:textId="507BF80C"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66AE3379"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5.16</w:t>
            </w:r>
          </w:p>
        </w:tc>
      </w:tr>
      <w:tr w:rsidR="007272E4" w:rsidRPr="00415499" w14:paraId="29016851"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671D9E7"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New England-Pacific West</w:t>
            </w:r>
          </w:p>
        </w:tc>
        <w:tc>
          <w:tcPr>
            <w:tcW w:w="2879" w:type="dxa"/>
            <w:noWrap/>
            <w:hideMark/>
          </w:tcPr>
          <w:p w14:paraId="68C143C3" w14:textId="21F4FF83"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59518FAB"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2.01</w:t>
            </w:r>
          </w:p>
        </w:tc>
      </w:tr>
      <w:tr w:rsidR="007272E4" w:rsidRPr="00415499" w14:paraId="3C2114A8"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360BB30F"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North Central-Pacific West</w:t>
            </w:r>
          </w:p>
        </w:tc>
        <w:tc>
          <w:tcPr>
            <w:tcW w:w="2879" w:type="dxa"/>
            <w:noWrap/>
            <w:hideMark/>
          </w:tcPr>
          <w:p w14:paraId="79E112CC" w14:textId="338807CA"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4A9B1FD5"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21.29</w:t>
            </w:r>
          </w:p>
        </w:tc>
      </w:tr>
      <w:tr w:rsidR="007272E4" w:rsidRPr="00415499" w14:paraId="30E633AC"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5C22488C"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East South Central-Pacific West</w:t>
            </w:r>
          </w:p>
        </w:tc>
        <w:tc>
          <w:tcPr>
            <w:tcW w:w="2879" w:type="dxa"/>
            <w:noWrap/>
            <w:hideMark/>
          </w:tcPr>
          <w:p w14:paraId="2A4602B2" w14:textId="3C9598F2"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5AE2265A"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35.99</w:t>
            </w:r>
          </w:p>
        </w:tc>
      </w:tr>
      <w:tr w:rsidR="007272E4" w:rsidRPr="00415499" w14:paraId="0D753216"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0A591352"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West South Central-Pacific West</w:t>
            </w:r>
          </w:p>
        </w:tc>
        <w:tc>
          <w:tcPr>
            <w:tcW w:w="2879" w:type="dxa"/>
            <w:noWrap/>
            <w:hideMark/>
          </w:tcPr>
          <w:p w14:paraId="1646EF5B" w14:textId="551C4413"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3A59433C"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32.88</w:t>
            </w:r>
          </w:p>
        </w:tc>
      </w:tr>
      <w:tr w:rsidR="007272E4" w:rsidRPr="00415499" w14:paraId="6189A9BE"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640F2EF0"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Middle Atlantic-Pacific West</w:t>
            </w:r>
          </w:p>
        </w:tc>
        <w:tc>
          <w:tcPr>
            <w:tcW w:w="2879" w:type="dxa"/>
            <w:noWrap/>
            <w:hideMark/>
          </w:tcPr>
          <w:p w14:paraId="358888D3" w14:textId="5FC65A46"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51F5E61C"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8.67</w:t>
            </w:r>
          </w:p>
        </w:tc>
      </w:tr>
      <w:tr w:rsidR="007272E4" w:rsidRPr="00415499" w14:paraId="1875CB96"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7941DB9A"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South Atlantic-Pacific West</w:t>
            </w:r>
          </w:p>
        </w:tc>
        <w:tc>
          <w:tcPr>
            <w:tcW w:w="2879" w:type="dxa"/>
            <w:noWrap/>
            <w:hideMark/>
          </w:tcPr>
          <w:p w14:paraId="6E928D44" w14:textId="66E5D703"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07426052"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20.02</w:t>
            </w:r>
          </w:p>
        </w:tc>
      </w:tr>
      <w:tr w:rsidR="007272E4" w:rsidRPr="00415499" w14:paraId="12D0A401" w14:textId="77777777" w:rsidTr="007272E4">
        <w:trPr>
          <w:trHeight w:val="315"/>
        </w:trPr>
        <w:tc>
          <w:tcPr>
            <w:cnfStyle w:val="001000000000" w:firstRow="0" w:lastRow="0" w:firstColumn="1" w:lastColumn="0" w:oddVBand="0" w:evenVBand="0" w:oddHBand="0" w:evenHBand="0" w:firstRowFirstColumn="0" w:firstRowLastColumn="0" w:lastRowFirstColumn="0" w:lastRowLastColumn="0"/>
            <w:tcW w:w="4590" w:type="dxa"/>
            <w:noWrap/>
            <w:hideMark/>
          </w:tcPr>
          <w:p w14:paraId="7A0FE9E5" w14:textId="77777777" w:rsidR="00415499" w:rsidRPr="00415499" w:rsidRDefault="00415499" w:rsidP="00415499">
            <w:pPr>
              <w:rPr>
                <w:rFonts w:ascii="Calibri" w:eastAsia="Times New Roman" w:hAnsi="Calibri" w:cs="Calibri"/>
                <w:color w:val="000000"/>
              </w:rPr>
            </w:pPr>
            <w:r w:rsidRPr="00415499">
              <w:rPr>
                <w:rFonts w:ascii="Calibri" w:eastAsia="Times New Roman" w:hAnsi="Calibri" w:cs="Calibri"/>
                <w:color w:val="000000"/>
              </w:rPr>
              <w:t>Mountain West-Pacific West</w:t>
            </w:r>
          </w:p>
        </w:tc>
        <w:tc>
          <w:tcPr>
            <w:tcW w:w="2879" w:type="dxa"/>
            <w:noWrap/>
            <w:hideMark/>
          </w:tcPr>
          <w:p w14:paraId="4F8CDD11" w14:textId="1D15A8BF"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1870" w:type="dxa"/>
            <w:noWrap/>
            <w:hideMark/>
          </w:tcPr>
          <w:p w14:paraId="6A09BE26" w14:textId="77777777" w:rsidR="00415499" w:rsidRPr="00415499" w:rsidRDefault="00415499" w:rsidP="007272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15499">
              <w:rPr>
                <w:rFonts w:ascii="Calibri" w:eastAsia="Times New Roman" w:hAnsi="Calibri" w:cs="Calibri"/>
                <w:color w:val="000000"/>
              </w:rPr>
              <w:t>16.54</w:t>
            </w:r>
          </w:p>
        </w:tc>
      </w:tr>
    </w:tbl>
    <w:p w14:paraId="6961D357" w14:textId="77777777" w:rsidR="00415499" w:rsidRDefault="00415499">
      <w:pPr>
        <w:rPr>
          <w:b/>
          <w:bCs/>
        </w:rPr>
      </w:pPr>
    </w:p>
    <w:p w14:paraId="209F5E4E" w14:textId="4A20DA41" w:rsidR="00D22608" w:rsidRDefault="00E8609E">
      <w:r>
        <w:rPr>
          <w:b/>
          <w:bCs/>
        </w:rPr>
        <w:lastRenderedPageBreak/>
        <w:t xml:space="preserve">Supplementary Table 5: </w:t>
      </w:r>
      <w:r>
        <w:t>Membership and visit proportions by age and region.</w:t>
      </w:r>
    </w:p>
    <w:tbl>
      <w:tblPr>
        <w:tblStyle w:val="PlainTable3"/>
        <w:tblW w:w="8520" w:type="dxa"/>
        <w:tblLook w:val="06A0" w:firstRow="1" w:lastRow="0" w:firstColumn="1" w:lastColumn="0" w:noHBand="1" w:noVBand="1"/>
      </w:tblPr>
      <w:tblGrid>
        <w:gridCol w:w="1300"/>
        <w:gridCol w:w="1300"/>
        <w:gridCol w:w="2547"/>
        <w:gridCol w:w="3373"/>
      </w:tblGrid>
      <w:tr w:rsidR="00E8609E" w:rsidRPr="00E8609E" w14:paraId="077CDA5B" w14:textId="77777777" w:rsidTr="00E8609E">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300" w:type="dxa"/>
            <w:noWrap/>
            <w:hideMark/>
          </w:tcPr>
          <w:p w14:paraId="731FE2CB" w14:textId="1D8EBA9E" w:rsidR="00E8609E" w:rsidRPr="00E8609E" w:rsidRDefault="00E8609E" w:rsidP="00E8609E">
            <w:pPr>
              <w:rPr>
                <w:rFonts w:ascii="Calibri" w:eastAsia="Times New Roman" w:hAnsi="Calibri" w:cs="Calibri"/>
                <w:color w:val="000000"/>
              </w:rPr>
            </w:pPr>
            <w:r>
              <w:rPr>
                <w:rFonts w:ascii="Calibri" w:eastAsia="Times New Roman" w:hAnsi="Calibri" w:cs="Calibri"/>
                <w:color w:val="000000"/>
              </w:rPr>
              <w:t>Age Group</w:t>
            </w:r>
          </w:p>
        </w:tc>
        <w:tc>
          <w:tcPr>
            <w:tcW w:w="1300" w:type="dxa"/>
            <w:noWrap/>
            <w:hideMark/>
          </w:tcPr>
          <w:p w14:paraId="294C6DF9" w14:textId="42F8EE1E" w:rsidR="00E8609E" w:rsidRPr="00E8609E" w:rsidRDefault="00E8609E" w:rsidP="00E860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gion</w:t>
            </w:r>
          </w:p>
        </w:tc>
        <w:tc>
          <w:tcPr>
            <w:tcW w:w="2547" w:type="dxa"/>
            <w:noWrap/>
            <w:hideMark/>
          </w:tcPr>
          <w:p w14:paraId="7423B668" w14:textId="3A9D2327" w:rsidR="00E8609E" w:rsidRPr="00E8609E" w:rsidRDefault="00E8609E" w:rsidP="00E860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Average</w:t>
            </w:r>
            <w:r>
              <w:rPr>
                <w:rFonts w:ascii="Calibri" w:eastAsia="Times New Roman" w:hAnsi="Calibri" w:cs="Calibri"/>
                <w:color w:val="000000"/>
              </w:rPr>
              <w:t xml:space="preserve"> </w:t>
            </w:r>
            <w:r w:rsidRPr="00E8609E">
              <w:rPr>
                <w:rFonts w:ascii="Calibri" w:eastAsia="Times New Roman" w:hAnsi="Calibri" w:cs="Calibri"/>
                <w:color w:val="000000"/>
              </w:rPr>
              <w:t>Visit</w:t>
            </w:r>
            <w:r>
              <w:rPr>
                <w:rFonts w:ascii="Calibri" w:eastAsia="Times New Roman" w:hAnsi="Calibri" w:cs="Calibri"/>
                <w:color w:val="000000"/>
              </w:rPr>
              <w:t xml:space="preserve"> </w:t>
            </w:r>
            <w:r w:rsidRPr="00E8609E">
              <w:rPr>
                <w:rFonts w:ascii="Calibri" w:eastAsia="Times New Roman" w:hAnsi="Calibri" w:cs="Calibri"/>
                <w:color w:val="000000"/>
              </w:rPr>
              <w:t>Proportion</w:t>
            </w:r>
            <w:r>
              <w:rPr>
                <w:rFonts w:ascii="Calibri" w:eastAsia="Times New Roman" w:hAnsi="Calibri" w:cs="Calibri"/>
                <w:color w:val="000000"/>
              </w:rPr>
              <w:t xml:space="preserve"> (95% CI)</w:t>
            </w:r>
          </w:p>
        </w:tc>
        <w:tc>
          <w:tcPr>
            <w:tcW w:w="3373" w:type="dxa"/>
            <w:noWrap/>
            <w:hideMark/>
          </w:tcPr>
          <w:p w14:paraId="1919A287" w14:textId="1EBC196A" w:rsidR="00E8609E" w:rsidRPr="00E8609E" w:rsidRDefault="00E8609E" w:rsidP="00E860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Average</w:t>
            </w:r>
            <w:r>
              <w:rPr>
                <w:rFonts w:ascii="Calibri" w:eastAsia="Times New Roman" w:hAnsi="Calibri" w:cs="Calibri"/>
                <w:color w:val="000000"/>
              </w:rPr>
              <w:t xml:space="preserve"> </w:t>
            </w:r>
            <w:r w:rsidRPr="00E8609E">
              <w:rPr>
                <w:rFonts w:ascii="Calibri" w:eastAsia="Times New Roman" w:hAnsi="Calibri" w:cs="Calibri"/>
                <w:color w:val="000000"/>
              </w:rPr>
              <w:t>Membership</w:t>
            </w:r>
            <w:r>
              <w:rPr>
                <w:rFonts w:ascii="Calibri" w:eastAsia="Times New Roman" w:hAnsi="Calibri" w:cs="Calibri"/>
                <w:color w:val="000000"/>
              </w:rPr>
              <w:t xml:space="preserve"> </w:t>
            </w:r>
            <w:r w:rsidRPr="00E8609E">
              <w:rPr>
                <w:rFonts w:ascii="Calibri" w:eastAsia="Times New Roman" w:hAnsi="Calibri" w:cs="Calibri"/>
                <w:color w:val="000000"/>
              </w:rPr>
              <w:t>Proportion</w:t>
            </w:r>
            <w:r>
              <w:rPr>
                <w:rFonts w:ascii="Calibri" w:eastAsia="Times New Roman" w:hAnsi="Calibri" w:cs="Calibri"/>
                <w:color w:val="000000"/>
              </w:rPr>
              <w:t xml:space="preserve"> (95% CI)</w:t>
            </w:r>
          </w:p>
        </w:tc>
      </w:tr>
      <w:tr w:rsidR="00E8609E" w:rsidRPr="00E8609E" w14:paraId="4D9B77DE"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BD18935" w14:textId="2D883886"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0</w:t>
            </w:r>
            <w:r>
              <w:rPr>
                <w:rFonts w:ascii="Calibri" w:eastAsia="Times New Roman" w:hAnsi="Calibri" w:cs="Calibri"/>
                <w:color w:val="000000"/>
              </w:rPr>
              <w:t>-</w:t>
            </w:r>
            <w:r w:rsidRPr="00E8609E">
              <w:rPr>
                <w:rFonts w:ascii="Calibri" w:eastAsia="Times New Roman" w:hAnsi="Calibri" w:cs="Calibri"/>
                <w:color w:val="000000"/>
              </w:rPr>
              <w:t>4</w:t>
            </w:r>
          </w:p>
        </w:tc>
        <w:tc>
          <w:tcPr>
            <w:tcW w:w="1300" w:type="dxa"/>
            <w:noWrap/>
            <w:hideMark/>
          </w:tcPr>
          <w:p w14:paraId="1089A04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0AD69E7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 (0.2,0.2)</w:t>
            </w:r>
          </w:p>
        </w:tc>
        <w:tc>
          <w:tcPr>
            <w:tcW w:w="3373" w:type="dxa"/>
            <w:noWrap/>
            <w:hideMark/>
          </w:tcPr>
          <w:p w14:paraId="6689C01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6 (0.06,0.06)</w:t>
            </w:r>
          </w:p>
        </w:tc>
      </w:tr>
      <w:tr w:rsidR="00E8609E" w:rsidRPr="00E8609E" w14:paraId="74DC87D9"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05251FE" w14:textId="6920C79E"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0</w:t>
            </w:r>
            <w:r>
              <w:rPr>
                <w:rFonts w:ascii="Calibri" w:eastAsia="Times New Roman" w:hAnsi="Calibri" w:cs="Calibri"/>
                <w:color w:val="000000"/>
              </w:rPr>
              <w:t>-</w:t>
            </w:r>
            <w:r w:rsidRPr="00E8609E">
              <w:rPr>
                <w:rFonts w:ascii="Calibri" w:eastAsia="Times New Roman" w:hAnsi="Calibri" w:cs="Calibri"/>
                <w:color w:val="000000"/>
              </w:rPr>
              <w:t>4</w:t>
            </w:r>
          </w:p>
        </w:tc>
        <w:tc>
          <w:tcPr>
            <w:tcW w:w="1300" w:type="dxa"/>
            <w:noWrap/>
            <w:hideMark/>
          </w:tcPr>
          <w:p w14:paraId="51206F0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644FBBF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 (0.2,0.2)</w:t>
            </w:r>
          </w:p>
        </w:tc>
        <w:tc>
          <w:tcPr>
            <w:tcW w:w="3373" w:type="dxa"/>
            <w:noWrap/>
            <w:hideMark/>
          </w:tcPr>
          <w:p w14:paraId="61EA4EC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5 (0.05,0.05)</w:t>
            </w:r>
          </w:p>
        </w:tc>
      </w:tr>
      <w:tr w:rsidR="00E8609E" w:rsidRPr="00E8609E" w14:paraId="64B9762C"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B547715" w14:textId="75BC4DF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0</w:t>
            </w:r>
            <w:r>
              <w:rPr>
                <w:rFonts w:ascii="Calibri" w:eastAsia="Times New Roman" w:hAnsi="Calibri" w:cs="Calibri"/>
                <w:color w:val="000000"/>
              </w:rPr>
              <w:t>-</w:t>
            </w:r>
            <w:r w:rsidRPr="00E8609E">
              <w:rPr>
                <w:rFonts w:ascii="Calibri" w:eastAsia="Times New Roman" w:hAnsi="Calibri" w:cs="Calibri"/>
                <w:color w:val="000000"/>
              </w:rPr>
              <w:t>4</w:t>
            </w:r>
          </w:p>
        </w:tc>
        <w:tc>
          <w:tcPr>
            <w:tcW w:w="1300" w:type="dxa"/>
            <w:noWrap/>
            <w:hideMark/>
          </w:tcPr>
          <w:p w14:paraId="0269460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1BAF8B5A"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6 (0.25,0.27)</w:t>
            </w:r>
          </w:p>
        </w:tc>
        <w:tc>
          <w:tcPr>
            <w:tcW w:w="3373" w:type="dxa"/>
            <w:noWrap/>
            <w:hideMark/>
          </w:tcPr>
          <w:p w14:paraId="3881C04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5 (0.05,0.05)</w:t>
            </w:r>
          </w:p>
        </w:tc>
      </w:tr>
      <w:tr w:rsidR="00E8609E" w:rsidRPr="00E8609E" w14:paraId="11CA430A"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9F759CA" w14:textId="4457F8F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0</w:t>
            </w:r>
            <w:r>
              <w:rPr>
                <w:rFonts w:ascii="Calibri" w:eastAsia="Times New Roman" w:hAnsi="Calibri" w:cs="Calibri"/>
                <w:color w:val="000000"/>
              </w:rPr>
              <w:t>-</w:t>
            </w:r>
            <w:r w:rsidRPr="00E8609E">
              <w:rPr>
                <w:rFonts w:ascii="Calibri" w:eastAsia="Times New Roman" w:hAnsi="Calibri" w:cs="Calibri"/>
                <w:color w:val="000000"/>
              </w:rPr>
              <w:t>4</w:t>
            </w:r>
          </w:p>
        </w:tc>
        <w:tc>
          <w:tcPr>
            <w:tcW w:w="1300" w:type="dxa"/>
            <w:noWrap/>
            <w:hideMark/>
          </w:tcPr>
          <w:p w14:paraId="613C721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66F303F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8 (0.17,0.18)</w:t>
            </w:r>
          </w:p>
        </w:tc>
        <w:tc>
          <w:tcPr>
            <w:tcW w:w="3373" w:type="dxa"/>
            <w:noWrap/>
            <w:hideMark/>
          </w:tcPr>
          <w:p w14:paraId="13ED4DB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6 (0.06,0.06)</w:t>
            </w:r>
          </w:p>
        </w:tc>
      </w:tr>
      <w:tr w:rsidR="00E8609E" w:rsidRPr="00E8609E" w14:paraId="3BC7D1EF"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77A91E7" w14:textId="742C60EB"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w:t>
            </w:r>
            <w:r>
              <w:rPr>
                <w:rFonts w:ascii="Calibri" w:eastAsia="Times New Roman" w:hAnsi="Calibri" w:cs="Calibri"/>
                <w:color w:val="000000"/>
              </w:rPr>
              <w:t>-</w:t>
            </w:r>
            <w:r w:rsidRPr="00E8609E">
              <w:rPr>
                <w:rFonts w:ascii="Calibri" w:eastAsia="Times New Roman" w:hAnsi="Calibri" w:cs="Calibri"/>
                <w:color w:val="000000"/>
              </w:rPr>
              <w:t>9</w:t>
            </w:r>
          </w:p>
        </w:tc>
        <w:tc>
          <w:tcPr>
            <w:tcW w:w="1300" w:type="dxa"/>
            <w:noWrap/>
            <w:hideMark/>
          </w:tcPr>
          <w:p w14:paraId="543C186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2080AD7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33 (0.32,0.34)</w:t>
            </w:r>
          </w:p>
        </w:tc>
        <w:tc>
          <w:tcPr>
            <w:tcW w:w="3373" w:type="dxa"/>
            <w:noWrap/>
            <w:hideMark/>
          </w:tcPr>
          <w:p w14:paraId="038C633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7)</w:t>
            </w:r>
          </w:p>
        </w:tc>
      </w:tr>
      <w:tr w:rsidR="00E8609E" w:rsidRPr="00E8609E" w14:paraId="26B9DFAF"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BCD8F31" w14:textId="218AA004"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w:t>
            </w:r>
            <w:r>
              <w:rPr>
                <w:rFonts w:ascii="Calibri" w:eastAsia="Times New Roman" w:hAnsi="Calibri" w:cs="Calibri"/>
                <w:color w:val="000000"/>
              </w:rPr>
              <w:t>-</w:t>
            </w:r>
            <w:r w:rsidRPr="00E8609E">
              <w:rPr>
                <w:rFonts w:ascii="Calibri" w:eastAsia="Times New Roman" w:hAnsi="Calibri" w:cs="Calibri"/>
                <w:color w:val="000000"/>
              </w:rPr>
              <w:t>9</w:t>
            </w:r>
          </w:p>
        </w:tc>
        <w:tc>
          <w:tcPr>
            <w:tcW w:w="1300" w:type="dxa"/>
            <w:noWrap/>
            <w:hideMark/>
          </w:tcPr>
          <w:p w14:paraId="17FB550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1FFA65C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35 (0.35,0.36)</w:t>
            </w:r>
          </w:p>
        </w:tc>
        <w:tc>
          <w:tcPr>
            <w:tcW w:w="3373" w:type="dxa"/>
            <w:noWrap/>
            <w:hideMark/>
          </w:tcPr>
          <w:p w14:paraId="641F7AE0"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6 (0.06,0.07)</w:t>
            </w:r>
          </w:p>
        </w:tc>
      </w:tr>
      <w:tr w:rsidR="00E8609E" w:rsidRPr="00E8609E" w14:paraId="4866BDE3"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3C6FD2A" w14:textId="5162809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w:t>
            </w:r>
            <w:r>
              <w:rPr>
                <w:rFonts w:ascii="Calibri" w:eastAsia="Times New Roman" w:hAnsi="Calibri" w:cs="Calibri"/>
                <w:color w:val="000000"/>
              </w:rPr>
              <w:t>-</w:t>
            </w:r>
            <w:r w:rsidRPr="00E8609E">
              <w:rPr>
                <w:rFonts w:ascii="Calibri" w:eastAsia="Times New Roman" w:hAnsi="Calibri" w:cs="Calibri"/>
                <w:color w:val="000000"/>
              </w:rPr>
              <w:t>9</w:t>
            </w:r>
          </w:p>
        </w:tc>
        <w:tc>
          <w:tcPr>
            <w:tcW w:w="1300" w:type="dxa"/>
            <w:noWrap/>
            <w:hideMark/>
          </w:tcPr>
          <w:p w14:paraId="43EAFDC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291602F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32 (0.31,0.33)</w:t>
            </w:r>
          </w:p>
        </w:tc>
        <w:tc>
          <w:tcPr>
            <w:tcW w:w="3373" w:type="dxa"/>
            <w:noWrap/>
            <w:hideMark/>
          </w:tcPr>
          <w:p w14:paraId="4C7BE75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6 (0.06,0.07)</w:t>
            </w:r>
          </w:p>
        </w:tc>
      </w:tr>
      <w:tr w:rsidR="00E8609E" w:rsidRPr="00E8609E" w14:paraId="27590A39"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88F79AB" w14:textId="1BA2E2E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w:t>
            </w:r>
            <w:r>
              <w:rPr>
                <w:rFonts w:ascii="Calibri" w:eastAsia="Times New Roman" w:hAnsi="Calibri" w:cs="Calibri"/>
                <w:color w:val="000000"/>
              </w:rPr>
              <w:t>-</w:t>
            </w:r>
            <w:r w:rsidRPr="00E8609E">
              <w:rPr>
                <w:rFonts w:ascii="Calibri" w:eastAsia="Times New Roman" w:hAnsi="Calibri" w:cs="Calibri"/>
                <w:color w:val="000000"/>
              </w:rPr>
              <w:t>9</w:t>
            </w:r>
          </w:p>
        </w:tc>
        <w:tc>
          <w:tcPr>
            <w:tcW w:w="1300" w:type="dxa"/>
            <w:noWrap/>
            <w:hideMark/>
          </w:tcPr>
          <w:p w14:paraId="233B648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388D170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8 (0.27,0.28)</w:t>
            </w:r>
          </w:p>
        </w:tc>
        <w:tc>
          <w:tcPr>
            <w:tcW w:w="3373" w:type="dxa"/>
            <w:noWrap/>
            <w:hideMark/>
          </w:tcPr>
          <w:p w14:paraId="17B8CB3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7)</w:t>
            </w:r>
          </w:p>
        </w:tc>
      </w:tr>
      <w:tr w:rsidR="00E8609E" w:rsidRPr="00E8609E" w14:paraId="5F20573C"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DE9EF3F" w14:textId="761B7637"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10</w:t>
            </w:r>
            <w:r>
              <w:rPr>
                <w:rFonts w:ascii="Calibri" w:eastAsia="Times New Roman" w:hAnsi="Calibri" w:cs="Calibri"/>
                <w:color w:val="000000"/>
              </w:rPr>
              <w:t>-</w:t>
            </w:r>
            <w:r w:rsidRPr="00E8609E">
              <w:rPr>
                <w:rFonts w:ascii="Calibri" w:eastAsia="Times New Roman" w:hAnsi="Calibri" w:cs="Calibri"/>
                <w:color w:val="000000"/>
              </w:rPr>
              <w:t>19</w:t>
            </w:r>
          </w:p>
        </w:tc>
        <w:tc>
          <w:tcPr>
            <w:tcW w:w="1300" w:type="dxa"/>
            <w:noWrap/>
            <w:hideMark/>
          </w:tcPr>
          <w:p w14:paraId="328C02C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405268C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1 (0.2,0.21)</w:t>
            </w:r>
          </w:p>
        </w:tc>
        <w:tc>
          <w:tcPr>
            <w:tcW w:w="3373" w:type="dxa"/>
            <w:noWrap/>
            <w:hideMark/>
          </w:tcPr>
          <w:p w14:paraId="348B4D4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6 (0.16,0.16)</w:t>
            </w:r>
          </w:p>
        </w:tc>
      </w:tr>
      <w:tr w:rsidR="00E8609E" w:rsidRPr="00E8609E" w14:paraId="0A453F30"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6BF8CB5" w14:textId="6493904A"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10</w:t>
            </w:r>
            <w:r>
              <w:rPr>
                <w:rFonts w:ascii="Calibri" w:eastAsia="Times New Roman" w:hAnsi="Calibri" w:cs="Calibri"/>
                <w:color w:val="000000"/>
              </w:rPr>
              <w:t>-</w:t>
            </w:r>
            <w:r w:rsidRPr="00E8609E">
              <w:rPr>
                <w:rFonts w:ascii="Calibri" w:eastAsia="Times New Roman" w:hAnsi="Calibri" w:cs="Calibri"/>
                <w:color w:val="000000"/>
              </w:rPr>
              <w:t>19</w:t>
            </w:r>
          </w:p>
        </w:tc>
        <w:tc>
          <w:tcPr>
            <w:tcW w:w="1300" w:type="dxa"/>
            <w:noWrap/>
            <w:hideMark/>
          </w:tcPr>
          <w:p w14:paraId="2D85FBE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081CD7C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2 (0.21,0.22)</w:t>
            </w:r>
          </w:p>
        </w:tc>
        <w:tc>
          <w:tcPr>
            <w:tcW w:w="3373" w:type="dxa"/>
            <w:noWrap/>
            <w:hideMark/>
          </w:tcPr>
          <w:p w14:paraId="558FD75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5 (0.15,0.15)</w:t>
            </w:r>
          </w:p>
        </w:tc>
      </w:tr>
      <w:tr w:rsidR="00E8609E" w:rsidRPr="00E8609E" w14:paraId="46B50BB5"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D95BD5A" w14:textId="01E167EC"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10</w:t>
            </w:r>
            <w:r>
              <w:rPr>
                <w:rFonts w:ascii="Calibri" w:eastAsia="Times New Roman" w:hAnsi="Calibri" w:cs="Calibri"/>
                <w:color w:val="000000"/>
              </w:rPr>
              <w:t>-</w:t>
            </w:r>
            <w:r w:rsidRPr="00E8609E">
              <w:rPr>
                <w:rFonts w:ascii="Calibri" w:eastAsia="Times New Roman" w:hAnsi="Calibri" w:cs="Calibri"/>
                <w:color w:val="000000"/>
              </w:rPr>
              <w:t>19</w:t>
            </w:r>
          </w:p>
        </w:tc>
        <w:tc>
          <w:tcPr>
            <w:tcW w:w="1300" w:type="dxa"/>
            <w:noWrap/>
            <w:hideMark/>
          </w:tcPr>
          <w:p w14:paraId="148DDFE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21D3F30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9 (0.18,0.19)</w:t>
            </w:r>
          </w:p>
        </w:tc>
        <w:tc>
          <w:tcPr>
            <w:tcW w:w="3373" w:type="dxa"/>
            <w:noWrap/>
            <w:hideMark/>
          </w:tcPr>
          <w:p w14:paraId="5B1EC69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5 (0.15,0.15)</w:t>
            </w:r>
          </w:p>
        </w:tc>
      </w:tr>
      <w:tr w:rsidR="00E8609E" w:rsidRPr="00E8609E" w14:paraId="6F7242E6"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A8F06D5" w14:textId="77B32691"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10</w:t>
            </w:r>
            <w:r>
              <w:rPr>
                <w:rFonts w:ascii="Calibri" w:eastAsia="Times New Roman" w:hAnsi="Calibri" w:cs="Calibri"/>
                <w:color w:val="000000"/>
              </w:rPr>
              <w:t>-</w:t>
            </w:r>
            <w:r w:rsidRPr="00E8609E">
              <w:rPr>
                <w:rFonts w:ascii="Calibri" w:eastAsia="Times New Roman" w:hAnsi="Calibri" w:cs="Calibri"/>
                <w:color w:val="000000"/>
              </w:rPr>
              <w:t>19</w:t>
            </w:r>
          </w:p>
        </w:tc>
        <w:tc>
          <w:tcPr>
            <w:tcW w:w="1300" w:type="dxa"/>
            <w:noWrap/>
            <w:hideMark/>
          </w:tcPr>
          <w:p w14:paraId="4C05D85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17488B7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2 (0.22,0.22)</w:t>
            </w:r>
          </w:p>
        </w:tc>
        <w:tc>
          <w:tcPr>
            <w:tcW w:w="3373" w:type="dxa"/>
            <w:noWrap/>
            <w:hideMark/>
          </w:tcPr>
          <w:p w14:paraId="551A5D1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6 (0.15,0.16)</w:t>
            </w:r>
          </w:p>
        </w:tc>
      </w:tr>
      <w:tr w:rsidR="00E8609E" w:rsidRPr="00E8609E" w14:paraId="6F31B938"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D7D61F3" w14:textId="15C49CE4"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20</w:t>
            </w:r>
            <w:r>
              <w:rPr>
                <w:rFonts w:ascii="Calibri" w:eastAsia="Times New Roman" w:hAnsi="Calibri" w:cs="Calibri"/>
                <w:color w:val="000000"/>
              </w:rPr>
              <w:t>-</w:t>
            </w:r>
            <w:r w:rsidRPr="00E8609E">
              <w:rPr>
                <w:rFonts w:ascii="Calibri" w:eastAsia="Times New Roman" w:hAnsi="Calibri" w:cs="Calibri"/>
                <w:color w:val="000000"/>
              </w:rPr>
              <w:t>29</w:t>
            </w:r>
          </w:p>
        </w:tc>
        <w:tc>
          <w:tcPr>
            <w:tcW w:w="1300" w:type="dxa"/>
            <w:noWrap/>
            <w:hideMark/>
          </w:tcPr>
          <w:p w14:paraId="1E236C70"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5003D14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9 (0.08,0.09)</w:t>
            </w:r>
          </w:p>
        </w:tc>
        <w:tc>
          <w:tcPr>
            <w:tcW w:w="3373" w:type="dxa"/>
            <w:noWrap/>
            <w:hideMark/>
          </w:tcPr>
          <w:p w14:paraId="3D7FE99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3 (0.13,0.14)</w:t>
            </w:r>
          </w:p>
        </w:tc>
      </w:tr>
      <w:tr w:rsidR="00E8609E" w:rsidRPr="00E8609E" w14:paraId="1BE2D84C"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19B9858" w14:textId="0D63F4BC"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20</w:t>
            </w:r>
            <w:r>
              <w:rPr>
                <w:rFonts w:ascii="Calibri" w:eastAsia="Times New Roman" w:hAnsi="Calibri" w:cs="Calibri"/>
                <w:color w:val="000000"/>
              </w:rPr>
              <w:t>-</w:t>
            </w:r>
            <w:r w:rsidRPr="00E8609E">
              <w:rPr>
                <w:rFonts w:ascii="Calibri" w:eastAsia="Times New Roman" w:hAnsi="Calibri" w:cs="Calibri"/>
                <w:color w:val="000000"/>
              </w:rPr>
              <w:t>29</w:t>
            </w:r>
          </w:p>
        </w:tc>
        <w:tc>
          <w:tcPr>
            <w:tcW w:w="1300" w:type="dxa"/>
            <w:noWrap/>
            <w:hideMark/>
          </w:tcPr>
          <w:p w14:paraId="293063A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406CB96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8 (0.07,0.08)</w:t>
            </w:r>
          </w:p>
        </w:tc>
        <w:tc>
          <w:tcPr>
            <w:tcW w:w="3373" w:type="dxa"/>
            <w:noWrap/>
            <w:hideMark/>
          </w:tcPr>
          <w:p w14:paraId="261201F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3 (0.12,0.14)</w:t>
            </w:r>
          </w:p>
        </w:tc>
      </w:tr>
      <w:tr w:rsidR="00E8609E" w:rsidRPr="00E8609E" w14:paraId="02E78C3B"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890947A" w14:textId="6A161F3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20</w:t>
            </w:r>
            <w:r>
              <w:rPr>
                <w:rFonts w:ascii="Calibri" w:eastAsia="Times New Roman" w:hAnsi="Calibri" w:cs="Calibri"/>
                <w:color w:val="000000"/>
              </w:rPr>
              <w:t>-</w:t>
            </w:r>
            <w:r w:rsidRPr="00E8609E">
              <w:rPr>
                <w:rFonts w:ascii="Calibri" w:eastAsia="Times New Roman" w:hAnsi="Calibri" w:cs="Calibri"/>
                <w:color w:val="000000"/>
              </w:rPr>
              <w:t>29</w:t>
            </w:r>
          </w:p>
        </w:tc>
        <w:tc>
          <w:tcPr>
            <w:tcW w:w="1300" w:type="dxa"/>
            <w:noWrap/>
            <w:hideMark/>
          </w:tcPr>
          <w:p w14:paraId="0D9D075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5C2FEB4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8 (0.08,0.08)</w:t>
            </w:r>
          </w:p>
        </w:tc>
        <w:tc>
          <w:tcPr>
            <w:tcW w:w="3373" w:type="dxa"/>
            <w:noWrap/>
            <w:hideMark/>
          </w:tcPr>
          <w:p w14:paraId="3561C5A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3 (0.13,0.14)</w:t>
            </w:r>
          </w:p>
        </w:tc>
      </w:tr>
      <w:tr w:rsidR="00E8609E" w:rsidRPr="00E8609E" w14:paraId="3493DFE5"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7FB65A4" w14:textId="6E0072D7"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20</w:t>
            </w:r>
            <w:r>
              <w:rPr>
                <w:rFonts w:ascii="Calibri" w:eastAsia="Times New Roman" w:hAnsi="Calibri" w:cs="Calibri"/>
                <w:color w:val="000000"/>
              </w:rPr>
              <w:t>-</w:t>
            </w:r>
            <w:r w:rsidRPr="00E8609E">
              <w:rPr>
                <w:rFonts w:ascii="Calibri" w:eastAsia="Times New Roman" w:hAnsi="Calibri" w:cs="Calibri"/>
                <w:color w:val="000000"/>
              </w:rPr>
              <w:t>29</w:t>
            </w:r>
          </w:p>
        </w:tc>
        <w:tc>
          <w:tcPr>
            <w:tcW w:w="1300" w:type="dxa"/>
            <w:noWrap/>
            <w:hideMark/>
          </w:tcPr>
          <w:p w14:paraId="5276EC8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375C6DA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2 (0.12,0.13)</w:t>
            </w:r>
          </w:p>
        </w:tc>
        <w:tc>
          <w:tcPr>
            <w:tcW w:w="3373" w:type="dxa"/>
            <w:noWrap/>
            <w:hideMark/>
          </w:tcPr>
          <w:p w14:paraId="6FE80EF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4 (0.13,0.14)</w:t>
            </w:r>
          </w:p>
        </w:tc>
      </w:tr>
      <w:tr w:rsidR="00E8609E" w:rsidRPr="00E8609E" w14:paraId="1607D174"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80121E5" w14:textId="36B3663C"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30</w:t>
            </w:r>
            <w:r>
              <w:rPr>
                <w:rFonts w:ascii="Calibri" w:eastAsia="Times New Roman" w:hAnsi="Calibri" w:cs="Calibri"/>
                <w:color w:val="000000"/>
              </w:rPr>
              <w:t>-</w:t>
            </w:r>
            <w:r w:rsidRPr="00E8609E">
              <w:rPr>
                <w:rFonts w:ascii="Calibri" w:eastAsia="Times New Roman" w:hAnsi="Calibri" w:cs="Calibri"/>
                <w:color w:val="000000"/>
              </w:rPr>
              <w:t>39</w:t>
            </w:r>
          </w:p>
        </w:tc>
        <w:tc>
          <w:tcPr>
            <w:tcW w:w="1300" w:type="dxa"/>
            <w:noWrap/>
            <w:hideMark/>
          </w:tcPr>
          <w:p w14:paraId="4E7E0F8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552696D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9 (0.09,0.1)</w:t>
            </w:r>
          </w:p>
        </w:tc>
        <w:tc>
          <w:tcPr>
            <w:tcW w:w="3373" w:type="dxa"/>
            <w:noWrap/>
            <w:hideMark/>
          </w:tcPr>
          <w:p w14:paraId="4476A0E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4 (0.14,0.14)</w:t>
            </w:r>
          </w:p>
        </w:tc>
      </w:tr>
      <w:tr w:rsidR="00E8609E" w:rsidRPr="00E8609E" w14:paraId="01472992"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4FB1B91" w14:textId="5F2E00EB"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30</w:t>
            </w:r>
            <w:r>
              <w:rPr>
                <w:rFonts w:ascii="Calibri" w:eastAsia="Times New Roman" w:hAnsi="Calibri" w:cs="Calibri"/>
                <w:color w:val="000000"/>
              </w:rPr>
              <w:t>-</w:t>
            </w:r>
            <w:r w:rsidRPr="00E8609E">
              <w:rPr>
                <w:rFonts w:ascii="Calibri" w:eastAsia="Times New Roman" w:hAnsi="Calibri" w:cs="Calibri"/>
                <w:color w:val="000000"/>
              </w:rPr>
              <w:t>39</w:t>
            </w:r>
          </w:p>
        </w:tc>
        <w:tc>
          <w:tcPr>
            <w:tcW w:w="1300" w:type="dxa"/>
            <w:noWrap/>
            <w:hideMark/>
          </w:tcPr>
          <w:p w14:paraId="705D6E0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4B51FE8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8)</w:t>
            </w:r>
          </w:p>
        </w:tc>
        <w:tc>
          <w:tcPr>
            <w:tcW w:w="3373" w:type="dxa"/>
            <w:noWrap/>
            <w:hideMark/>
          </w:tcPr>
          <w:p w14:paraId="239E0C3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4 (0.14,0.14)</w:t>
            </w:r>
          </w:p>
        </w:tc>
      </w:tr>
      <w:tr w:rsidR="00E8609E" w:rsidRPr="00E8609E" w14:paraId="6BA95449"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2127120" w14:textId="23EDF74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30</w:t>
            </w:r>
            <w:r>
              <w:rPr>
                <w:rFonts w:ascii="Calibri" w:eastAsia="Times New Roman" w:hAnsi="Calibri" w:cs="Calibri"/>
                <w:color w:val="000000"/>
              </w:rPr>
              <w:t>-</w:t>
            </w:r>
            <w:r w:rsidRPr="00E8609E">
              <w:rPr>
                <w:rFonts w:ascii="Calibri" w:eastAsia="Times New Roman" w:hAnsi="Calibri" w:cs="Calibri"/>
                <w:color w:val="000000"/>
              </w:rPr>
              <w:t>39</w:t>
            </w:r>
          </w:p>
        </w:tc>
        <w:tc>
          <w:tcPr>
            <w:tcW w:w="1300" w:type="dxa"/>
            <w:noWrap/>
            <w:hideMark/>
          </w:tcPr>
          <w:p w14:paraId="388A9D1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38BA214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8 (0.07,0.08)</w:t>
            </w:r>
          </w:p>
        </w:tc>
        <w:tc>
          <w:tcPr>
            <w:tcW w:w="3373" w:type="dxa"/>
            <w:noWrap/>
            <w:hideMark/>
          </w:tcPr>
          <w:p w14:paraId="579AE0A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5 (0.15,0.15)</w:t>
            </w:r>
          </w:p>
        </w:tc>
      </w:tr>
      <w:tr w:rsidR="00E8609E" w:rsidRPr="00E8609E" w14:paraId="583D24A8"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A136AC1" w14:textId="00B55816"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30</w:t>
            </w:r>
            <w:r>
              <w:rPr>
                <w:rFonts w:ascii="Calibri" w:eastAsia="Times New Roman" w:hAnsi="Calibri" w:cs="Calibri"/>
                <w:color w:val="000000"/>
              </w:rPr>
              <w:t>-</w:t>
            </w:r>
            <w:r w:rsidRPr="00E8609E">
              <w:rPr>
                <w:rFonts w:ascii="Calibri" w:eastAsia="Times New Roman" w:hAnsi="Calibri" w:cs="Calibri"/>
                <w:color w:val="000000"/>
              </w:rPr>
              <w:t>39</w:t>
            </w:r>
          </w:p>
        </w:tc>
        <w:tc>
          <w:tcPr>
            <w:tcW w:w="1300" w:type="dxa"/>
            <w:noWrap/>
            <w:hideMark/>
          </w:tcPr>
          <w:p w14:paraId="35F3601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54B9C3A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1 (0.11,0.11)</w:t>
            </w:r>
          </w:p>
        </w:tc>
        <w:tc>
          <w:tcPr>
            <w:tcW w:w="3373" w:type="dxa"/>
            <w:noWrap/>
            <w:hideMark/>
          </w:tcPr>
          <w:p w14:paraId="7594603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5 (0.15,0.15)</w:t>
            </w:r>
          </w:p>
        </w:tc>
      </w:tr>
      <w:tr w:rsidR="00E8609E" w:rsidRPr="00E8609E" w14:paraId="556DEFC7"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CB41DB8" w14:textId="5C634FE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40</w:t>
            </w:r>
            <w:r>
              <w:rPr>
                <w:rFonts w:ascii="Calibri" w:eastAsia="Times New Roman" w:hAnsi="Calibri" w:cs="Calibri"/>
                <w:color w:val="000000"/>
              </w:rPr>
              <w:t>-</w:t>
            </w:r>
            <w:r w:rsidRPr="00E8609E">
              <w:rPr>
                <w:rFonts w:ascii="Calibri" w:eastAsia="Times New Roman" w:hAnsi="Calibri" w:cs="Calibri"/>
                <w:color w:val="000000"/>
              </w:rPr>
              <w:t>49</w:t>
            </w:r>
          </w:p>
        </w:tc>
        <w:tc>
          <w:tcPr>
            <w:tcW w:w="1300" w:type="dxa"/>
            <w:noWrap/>
            <w:hideMark/>
          </w:tcPr>
          <w:p w14:paraId="64E4E9C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3CE900C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4 (0.04,0.05)</w:t>
            </w:r>
          </w:p>
        </w:tc>
        <w:tc>
          <w:tcPr>
            <w:tcW w:w="3373" w:type="dxa"/>
            <w:noWrap/>
            <w:hideMark/>
          </w:tcPr>
          <w:p w14:paraId="51D0E1A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7 (0.16,0.17)</w:t>
            </w:r>
          </w:p>
        </w:tc>
      </w:tr>
      <w:tr w:rsidR="00E8609E" w:rsidRPr="00E8609E" w14:paraId="78BF9F84"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59487E5" w14:textId="3900F71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40</w:t>
            </w:r>
            <w:r>
              <w:rPr>
                <w:rFonts w:ascii="Calibri" w:eastAsia="Times New Roman" w:hAnsi="Calibri" w:cs="Calibri"/>
                <w:color w:val="000000"/>
              </w:rPr>
              <w:t>-</w:t>
            </w:r>
            <w:r w:rsidRPr="00E8609E">
              <w:rPr>
                <w:rFonts w:ascii="Calibri" w:eastAsia="Times New Roman" w:hAnsi="Calibri" w:cs="Calibri"/>
                <w:color w:val="000000"/>
              </w:rPr>
              <w:t>49</w:t>
            </w:r>
          </w:p>
        </w:tc>
        <w:tc>
          <w:tcPr>
            <w:tcW w:w="1300" w:type="dxa"/>
            <w:noWrap/>
            <w:hideMark/>
          </w:tcPr>
          <w:p w14:paraId="5E2E5DE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33D4DDDA"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4 (0.04,0.05)</w:t>
            </w:r>
          </w:p>
        </w:tc>
        <w:tc>
          <w:tcPr>
            <w:tcW w:w="3373" w:type="dxa"/>
            <w:noWrap/>
            <w:hideMark/>
          </w:tcPr>
          <w:p w14:paraId="084FCED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8 (0.17,0.19)</w:t>
            </w:r>
          </w:p>
        </w:tc>
      </w:tr>
      <w:tr w:rsidR="00E8609E" w:rsidRPr="00E8609E" w14:paraId="5396B8E6"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A5783BC" w14:textId="1EF3DB24"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40</w:t>
            </w:r>
            <w:r>
              <w:rPr>
                <w:rFonts w:ascii="Calibri" w:eastAsia="Times New Roman" w:hAnsi="Calibri" w:cs="Calibri"/>
                <w:color w:val="000000"/>
              </w:rPr>
              <w:t>-</w:t>
            </w:r>
            <w:r w:rsidRPr="00E8609E">
              <w:rPr>
                <w:rFonts w:ascii="Calibri" w:eastAsia="Times New Roman" w:hAnsi="Calibri" w:cs="Calibri"/>
                <w:color w:val="000000"/>
              </w:rPr>
              <w:t>49</w:t>
            </w:r>
          </w:p>
        </w:tc>
        <w:tc>
          <w:tcPr>
            <w:tcW w:w="1300" w:type="dxa"/>
            <w:noWrap/>
            <w:hideMark/>
          </w:tcPr>
          <w:p w14:paraId="3A65BC0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6BEA641A"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4 (0.04,0.04)</w:t>
            </w:r>
          </w:p>
        </w:tc>
        <w:tc>
          <w:tcPr>
            <w:tcW w:w="3373" w:type="dxa"/>
            <w:noWrap/>
            <w:hideMark/>
          </w:tcPr>
          <w:p w14:paraId="1A0F2F4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8 (0.18,0.18)</w:t>
            </w:r>
          </w:p>
        </w:tc>
      </w:tr>
      <w:tr w:rsidR="00E8609E" w:rsidRPr="00E8609E" w14:paraId="409B370C"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840292B" w14:textId="689DC7F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40</w:t>
            </w:r>
            <w:r>
              <w:rPr>
                <w:rFonts w:ascii="Calibri" w:eastAsia="Times New Roman" w:hAnsi="Calibri" w:cs="Calibri"/>
                <w:color w:val="000000"/>
              </w:rPr>
              <w:t>-</w:t>
            </w:r>
            <w:r w:rsidRPr="00E8609E">
              <w:rPr>
                <w:rFonts w:ascii="Calibri" w:eastAsia="Times New Roman" w:hAnsi="Calibri" w:cs="Calibri"/>
                <w:color w:val="000000"/>
              </w:rPr>
              <w:t>49</w:t>
            </w:r>
          </w:p>
        </w:tc>
        <w:tc>
          <w:tcPr>
            <w:tcW w:w="1300" w:type="dxa"/>
            <w:noWrap/>
            <w:hideMark/>
          </w:tcPr>
          <w:p w14:paraId="307839C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0F4C608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5 (0.05,0.06)</w:t>
            </w:r>
          </w:p>
        </w:tc>
        <w:tc>
          <w:tcPr>
            <w:tcW w:w="3373" w:type="dxa"/>
            <w:noWrap/>
            <w:hideMark/>
          </w:tcPr>
          <w:p w14:paraId="001F01F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7 (0.17,0.17)</w:t>
            </w:r>
          </w:p>
        </w:tc>
      </w:tr>
      <w:tr w:rsidR="00E8609E" w:rsidRPr="00E8609E" w14:paraId="3BC9245E"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D9BAACB" w14:textId="6EC45CE6"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0</w:t>
            </w:r>
            <w:r>
              <w:rPr>
                <w:rFonts w:ascii="Calibri" w:eastAsia="Times New Roman" w:hAnsi="Calibri" w:cs="Calibri"/>
                <w:color w:val="000000"/>
              </w:rPr>
              <w:t>-</w:t>
            </w:r>
            <w:r w:rsidRPr="00E8609E">
              <w:rPr>
                <w:rFonts w:ascii="Calibri" w:eastAsia="Times New Roman" w:hAnsi="Calibri" w:cs="Calibri"/>
                <w:color w:val="000000"/>
              </w:rPr>
              <w:t>59</w:t>
            </w:r>
          </w:p>
        </w:tc>
        <w:tc>
          <w:tcPr>
            <w:tcW w:w="1300" w:type="dxa"/>
            <w:noWrap/>
            <w:hideMark/>
          </w:tcPr>
          <w:p w14:paraId="77F3F10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64729E1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2 (0.02,0.02)</w:t>
            </w:r>
          </w:p>
        </w:tc>
        <w:tc>
          <w:tcPr>
            <w:tcW w:w="3373" w:type="dxa"/>
            <w:noWrap/>
            <w:hideMark/>
          </w:tcPr>
          <w:p w14:paraId="1C27BEA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 (0.19,0.2)</w:t>
            </w:r>
          </w:p>
        </w:tc>
      </w:tr>
      <w:tr w:rsidR="00E8609E" w:rsidRPr="00E8609E" w14:paraId="67EAA8C4"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E8509FC" w14:textId="1CF02EB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0</w:t>
            </w:r>
            <w:r>
              <w:rPr>
                <w:rFonts w:ascii="Calibri" w:eastAsia="Times New Roman" w:hAnsi="Calibri" w:cs="Calibri"/>
                <w:color w:val="000000"/>
              </w:rPr>
              <w:t>-</w:t>
            </w:r>
            <w:r w:rsidRPr="00E8609E">
              <w:rPr>
                <w:rFonts w:ascii="Calibri" w:eastAsia="Times New Roman" w:hAnsi="Calibri" w:cs="Calibri"/>
                <w:color w:val="000000"/>
              </w:rPr>
              <w:t>59</w:t>
            </w:r>
          </w:p>
        </w:tc>
        <w:tc>
          <w:tcPr>
            <w:tcW w:w="1300" w:type="dxa"/>
            <w:noWrap/>
            <w:hideMark/>
          </w:tcPr>
          <w:p w14:paraId="40DCC83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70FA8EC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2 (0.02,0.02)</w:t>
            </w:r>
          </w:p>
        </w:tc>
        <w:tc>
          <w:tcPr>
            <w:tcW w:w="3373" w:type="dxa"/>
            <w:noWrap/>
            <w:hideMark/>
          </w:tcPr>
          <w:p w14:paraId="574407C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 (0.2,0.21)</w:t>
            </w:r>
          </w:p>
        </w:tc>
      </w:tr>
      <w:tr w:rsidR="00E8609E" w:rsidRPr="00E8609E" w14:paraId="12BE653F"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0595ABE" w14:textId="1BF6DD79"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0</w:t>
            </w:r>
            <w:r>
              <w:rPr>
                <w:rFonts w:ascii="Calibri" w:eastAsia="Times New Roman" w:hAnsi="Calibri" w:cs="Calibri"/>
                <w:color w:val="000000"/>
              </w:rPr>
              <w:t>-</w:t>
            </w:r>
            <w:r w:rsidRPr="00E8609E">
              <w:rPr>
                <w:rFonts w:ascii="Calibri" w:eastAsia="Times New Roman" w:hAnsi="Calibri" w:cs="Calibri"/>
                <w:color w:val="000000"/>
              </w:rPr>
              <w:t>59</w:t>
            </w:r>
          </w:p>
        </w:tc>
        <w:tc>
          <w:tcPr>
            <w:tcW w:w="1300" w:type="dxa"/>
            <w:noWrap/>
            <w:hideMark/>
          </w:tcPr>
          <w:p w14:paraId="6EFB084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2F7A9E0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2 (0.02,0.03)</w:t>
            </w:r>
          </w:p>
        </w:tc>
        <w:tc>
          <w:tcPr>
            <w:tcW w:w="3373" w:type="dxa"/>
            <w:noWrap/>
            <w:hideMark/>
          </w:tcPr>
          <w:p w14:paraId="0E0C8E5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9 (0.19,0.2)</w:t>
            </w:r>
          </w:p>
        </w:tc>
      </w:tr>
      <w:tr w:rsidR="00E8609E" w:rsidRPr="00E8609E" w14:paraId="5A89961D"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D3EE519" w14:textId="2660054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0</w:t>
            </w:r>
            <w:r>
              <w:rPr>
                <w:rFonts w:ascii="Calibri" w:eastAsia="Times New Roman" w:hAnsi="Calibri" w:cs="Calibri"/>
                <w:color w:val="000000"/>
              </w:rPr>
              <w:t>-</w:t>
            </w:r>
            <w:r w:rsidRPr="00E8609E">
              <w:rPr>
                <w:rFonts w:ascii="Calibri" w:eastAsia="Times New Roman" w:hAnsi="Calibri" w:cs="Calibri"/>
                <w:color w:val="000000"/>
              </w:rPr>
              <w:t>59</w:t>
            </w:r>
          </w:p>
        </w:tc>
        <w:tc>
          <w:tcPr>
            <w:tcW w:w="1300" w:type="dxa"/>
            <w:noWrap/>
            <w:hideMark/>
          </w:tcPr>
          <w:p w14:paraId="60E7C74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36D598E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3 (0.03,0.03)</w:t>
            </w:r>
          </w:p>
        </w:tc>
        <w:tc>
          <w:tcPr>
            <w:tcW w:w="3373" w:type="dxa"/>
            <w:noWrap/>
            <w:hideMark/>
          </w:tcPr>
          <w:p w14:paraId="3B58D900"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9 (0.18,0.19)</w:t>
            </w:r>
          </w:p>
        </w:tc>
      </w:tr>
      <w:tr w:rsidR="00E8609E" w:rsidRPr="00E8609E" w14:paraId="52CEE0D0"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B50AA74" w14:textId="1B83160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60</w:t>
            </w:r>
            <w:r>
              <w:rPr>
                <w:rFonts w:ascii="Calibri" w:eastAsia="Times New Roman" w:hAnsi="Calibri" w:cs="Calibri"/>
                <w:color w:val="000000"/>
              </w:rPr>
              <w:t>-</w:t>
            </w:r>
            <w:r w:rsidRPr="00E8609E">
              <w:rPr>
                <w:rFonts w:ascii="Calibri" w:eastAsia="Times New Roman" w:hAnsi="Calibri" w:cs="Calibri"/>
                <w:color w:val="000000"/>
              </w:rPr>
              <w:t>69</w:t>
            </w:r>
          </w:p>
        </w:tc>
        <w:tc>
          <w:tcPr>
            <w:tcW w:w="1300" w:type="dxa"/>
            <w:noWrap/>
            <w:hideMark/>
          </w:tcPr>
          <w:p w14:paraId="10A80EC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1A4B3AF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1 (0.01,0.01)</w:t>
            </w:r>
          </w:p>
        </w:tc>
        <w:tc>
          <w:tcPr>
            <w:tcW w:w="3373" w:type="dxa"/>
            <w:noWrap/>
            <w:hideMark/>
          </w:tcPr>
          <w:p w14:paraId="5321CD5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8)</w:t>
            </w:r>
          </w:p>
        </w:tc>
      </w:tr>
      <w:tr w:rsidR="00E8609E" w:rsidRPr="00E8609E" w14:paraId="739906EA"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5936879" w14:textId="44CB025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60</w:t>
            </w:r>
            <w:r>
              <w:rPr>
                <w:rFonts w:ascii="Calibri" w:eastAsia="Times New Roman" w:hAnsi="Calibri" w:cs="Calibri"/>
                <w:color w:val="000000"/>
              </w:rPr>
              <w:t>-</w:t>
            </w:r>
            <w:r w:rsidRPr="00E8609E">
              <w:rPr>
                <w:rFonts w:ascii="Calibri" w:eastAsia="Times New Roman" w:hAnsi="Calibri" w:cs="Calibri"/>
                <w:color w:val="000000"/>
              </w:rPr>
              <w:t>69</w:t>
            </w:r>
          </w:p>
        </w:tc>
        <w:tc>
          <w:tcPr>
            <w:tcW w:w="1300" w:type="dxa"/>
            <w:noWrap/>
            <w:hideMark/>
          </w:tcPr>
          <w:p w14:paraId="631BCCC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3C8C2B4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1 (0.01,0.01)</w:t>
            </w:r>
          </w:p>
        </w:tc>
        <w:tc>
          <w:tcPr>
            <w:tcW w:w="3373" w:type="dxa"/>
            <w:noWrap/>
            <w:hideMark/>
          </w:tcPr>
          <w:p w14:paraId="686486E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8 (0.07,0.08)</w:t>
            </w:r>
          </w:p>
        </w:tc>
      </w:tr>
      <w:tr w:rsidR="00E8609E" w:rsidRPr="00E8609E" w14:paraId="64790FA9"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0AB3086" w14:textId="65A5927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60</w:t>
            </w:r>
            <w:r>
              <w:rPr>
                <w:rFonts w:ascii="Calibri" w:eastAsia="Times New Roman" w:hAnsi="Calibri" w:cs="Calibri"/>
                <w:color w:val="000000"/>
              </w:rPr>
              <w:t>-</w:t>
            </w:r>
            <w:r w:rsidRPr="00E8609E">
              <w:rPr>
                <w:rFonts w:ascii="Calibri" w:eastAsia="Times New Roman" w:hAnsi="Calibri" w:cs="Calibri"/>
                <w:color w:val="000000"/>
              </w:rPr>
              <w:t>69</w:t>
            </w:r>
          </w:p>
        </w:tc>
        <w:tc>
          <w:tcPr>
            <w:tcW w:w="1300" w:type="dxa"/>
            <w:noWrap/>
            <w:hideMark/>
          </w:tcPr>
          <w:p w14:paraId="527165B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6357D99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1 (0.01,0.01)</w:t>
            </w:r>
          </w:p>
        </w:tc>
        <w:tc>
          <w:tcPr>
            <w:tcW w:w="3373" w:type="dxa"/>
            <w:noWrap/>
            <w:hideMark/>
          </w:tcPr>
          <w:p w14:paraId="3C42A9C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7)</w:t>
            </w:r>
          </w:p>
        </w:tc>
      </w:tr>
      <w:tr w:rsidR="00E8609E" w:rsidRPr="00E8609E" w14:paraId="092A9AAA"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35ABFB5" w14:textId="5162DC8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60</w:t>
            </w:r>
            <w:r>
              <w:rPr>
                <w:rFonts w:ascii="Calibri" w:eastAsia="Times New Roman" w:hAnsi="Calibri" w:cs="Calibri"/>
                <w:color w:val="000000"/>
              </w:rPr>
              <w:t>-</w:t>
            </w:r>
            <w:r w:rsidRPr="00E8609E">
              <w:rPr>
                <w:rFonts w:ascii="Calibri" w:eastAsia="Times New Roman" w:hAnsi="Calibri" w:cs="Calibri"/>
                <w:color w:val="000000"/>
              </w:rPr>
              <w:t>69</w:t>
            </w:r>
          </w:p>
        </w:tc>
        <w:tc>
          <w:tcPr>
            <w:tcW w:w="1300" w:type="dxa"/>
            <w:noWrap/>
            <w:hideMark/>
          </w:tcPr>
          <w:p w14:paraId="1B79392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1492621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1 (0.01,0.02)</w:t>
            </w:r>
          </w:p>
        </w:tc>
        <w:tc>
          <w:tcPr>
            <w:tcW w:w="3373" w:type="dxa"/>
            <w:noWrap/>
            <w:hideMark/>
          </w:tcPr>
          <w:p w14:paraId="4EC8D1E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6,0.07)</w:t>
            </w:r>
          </w:p>
        </w:tc>
      </w:tr>
    </w:tbl>
    <w:p w14:paraId="487ACB67" w14:textId="77777777" w:rsidR="00E8609E" w:rsidRPr="00E8609E" w:rsidRDefault="00E8609E"/>
    <w:p w14:paraId="63925251" w14:textId="77777777" w:rsidR="00D22608" w:rsidRDefault="00D22608">
      <w:pPr>
        <w:rPr>
          <w:b/>
          <w:bCs/>
        </w:rPr>
      </w:pPr>
    </w:p>
    <w:p w14:paraId="49AD4951" w14:textId="77777777" w:rsidR="00D22608" w:rsidRDefault="00D22608">
      <w:pPr>
        <w:rPr>
          <w:b/>
          <w:bCs/>
        </w:rPr>
      </w:pPr>
    </w:p>
    <w:p w14:paraId="50B18A47" w14:textId="77777777" w:rsidR="00D22608" w:rsidRDefault="00D22608">
      <w:pPr>
        <w:rPr>
          <w:b/>
          <w:bCs/>
        </w:rPr>
      </w:pPr>
    </w:p>
    <w:p w14:paraId="7908589C" w14:textId="77777777" w:rsidR="00D22608" w:rsidRDefault="00D22608">
      <w:pPr>
        <w:rPr>
          <w:b/>
          <w:bCs/>
        </w:rPr>
      </w:pPr>
    </w:p>
    <w:p w14:paraId="38416D9D" w14:textId="77777777" w:rsidR="00D22608" w:rsidRDefault="00D22608">
      <w:pPr>
        <w:rPr>
          <w:b/>
          <w:bCs/>
        </w:rPr>
      </w:pPr>
    </w:p>
    <w:p w14:paraId="6B52DFEC" w14:textId="17521780" w:rsidR="00907F42" w:rsidRDefault="002E7C84">
      <w:pPr>
        <w:rPr>
          <w:b/>
          <w:bCs/>
        </w:rPr>
      </w:pPr>
      <w:r w:rsidRPr="004E1F9D">
        <w:rPr>
          <w:b/>
          <w:bCs/>
        </w:rPr>
        <w:lastRenderedPageBreak/>
        <w:t xml:space="preserve">Supplementary Table </w:t>
      </w:r>
      <w:r w:rsidR="00932134">
        <w:rPr>
          <w:b/>
          <w:bCs/>
        </w:rPr>
        <w:t>6</w:t>
      </w:r>
      <w:r w:rsidRPr="004E1F9D">
        <w:rPr>
          <w:b/>
          <w:bCs/>
        </w:rPr>
        <w:t>: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269CF514" w14:textId="77777777" w:rsidR="00C107D4" w:rsidRDefault="00C107D4"/>
    <w:p w14:paraId="423AFDA1" w14:textId="77777777" w:rsidR="00C107D4" w:rsidRDefault="00C107D4"/>
    <w:p w14:paraId="569EB25E" w14:textId="52EDA3DD" w:rsidR="00907F42" w:rsidRPr="00EA2E36" w:rsidRDefault="00F908B4" w:rsidP="00907F42">
      <w:r>
        <w:rPr>
          <w:b/>
          <w:bCs/>
        </w:rPr>
        <w:lastRenderedPageBreak/>
        <w:t>S</w:t>
      </w:r>
      <w:r w:rsidR="00907F42">
        <w:rPr>
          <w:b/>
          <w:bCs/>
        </w:rPr>
        <w:t xml:space="preserve">upplementary Table </w:t>
      </w:r>
      <w:r w:rsidR="00932134">
        <w:rPr>
          <w:b/>
          <w:bCs/>
        </w:rPr>
        <w:t>7</w:t>
      </w:r>
      <w:r w:rsidR="00907F42">
        <w:rPr>
          <w:b/>
          <w:bCs/>
        </w:rPr>
        <w:t xml:space="preserve">: </w:t>
      </w:r>
      <w:r w:rsidR="00907F42">
        <w:t>State sinusoid phases with confidence intervals</w:t>
      </w:r>
      <w:r w:rsidR="007D5B8C">
        <w:t xml:space="preserve"> (used to generate Figure 2)</w:t>
      </w:r>
    </w:p>
    <w:p w14:paraId="212DB32A" w14:textId="77777777" w:rsidR="00907F42" w:rsidRDefault="00907F42" w:rsidP="00907F42">
      <w:pPr>
        <w:rPr>
          <w:rFonts w:ascii="Calibri" w:eastAsia="Times New Roman" w:hAnsi="Calibri" w:cs="Calibri"/>
          <w:color w:val="000000"/>
        </w:rPr>
        <w:sectPr w:rsidR="00907F42" w:rsidSect="009B22D1">
          <w:footerReference w:type="even" r:id="rId15"/>
          <w:footerReference w:type="default" r:id="rId16"/>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9B22D1">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507EDEA8" w:rsidR="00907F42" w:rsidRDefault="00907F42"/>
    <w:p w14:paraId="036148FB" w14:textId="77777777" w:rsidR="007D5B8C" w:rsidRDefault="007D5B8C" w:rsidP="002D71EA">
      <w:pPr>
        <w:rPr>
          <w:b/>
          <w:bCs/>
        </w:rPr>
      </w:pPr>
    </w:p>
    <w:p w14:paraId="112AFEB0" w14:textId="77777777" w:rsidR="0082479C" w:rsidRDefault="0082479C" w:rsidP="002D71EA">
      <w:pPr>
        <w:rPr>
          <w:b/>
          <w:bCs/>
        </w:rPr>
      </w:pPr>
    </w:p>
    <w:p w14:paraId="7EAD3195" w14:textId="77777777" w:rsidR="0082479C" w:rsidRDefault="0082479C" w:rsidP="002D71EA">
      <w:pPr>
        <w:rPr>
          <w:b/>
          <w:bCs/>
        </w:rPr>
      </w:pPr>
    </w:p>
    <w:p w14:paraId="17646D7E" w14:textId="77777777" w:rsidR="0082479C" w:rsidRDefault="0082479C" w:rsidP="002D71EA">
      <w:pPr>
        <w:rPr>
          <w:b/>
          <w:bCs/>
        </w:rPr>
      </w:pPr>
    </w:p>
    <w:p w14:paraId="7E729737" w14:textId="77777777" w:rsidR="0082479C" w:rsidRDefault="0082479C" w:rsidP="002D71EA">
      <w:pPr>
        <w:rPr>
          <w:b/>
          <w:bCs/>
        </w:rPr>
      </w:pPr>
    </w:p>
    <w:p w14:paraId="23816808" w14:textId="77777777" w:rsidR="0082479C" w:rsidRDefault="0082479C" w:rsidP="002D71EA">
      <w:pPr>
        <w:rPr>
          <w:b/>
          <w:bCs/>
        </w:rPr>
      </w:pPr>
    </w:p>
    <w:p w14:paraId="070F5242" w14:textId="77777777" w:rsidR="0082479C" w:rsidRDefault="0082479C" w:rsidP="002D71EA">
      <w:pPr>
        <w:rPr>
          <w:b/>
          <w:bCs/>
        </w:rPr>
      </w:pPr>
    </w:p>
    <w:p w14:paraId="57DAF374" w14:textId="77777777" w:rsidR="0082479C" w:rsidRDefault="0082479C" w:rsidP="002D71EA">
      <w:pPr>
        <w:rPr>
          <w:b/>
          <w:bCs/>
        </w:rPr>
      </w:pPr>
    </w:p>
    <w:p w14:paraId="77E4E01D" w14:textId="77777777" w:rsidR="0082479C" w:rsidRDefault="0082479C" w:rsidP="002D71EA">
      <w:pPr>
        <w:rPr>
          <w:b/>
          <w:bCs/>
        </w:rPr>
      </w:pPr>
    </w:p>
    <w:p w14:paraId="406EB2D6" w14:textId="77777777" w:rsidR="0082479C" w:rsidRDefault="0082479C" w:rsidP="002D71EA">
      <w:pPr>
        <w:rPr>
          <w:b/>
          <w:bCs/>
        </w:rPr>
      </w:pPr>
    </w:p>
    <w:p w14:paraId="2AF5D081" w14:textId="70CB012C" w:rsidR="00C823C0" w:rsidRPr="007D5B8C" w:rsidRDefault="007D5B8C" w:rsidP="002D71EA">
      <w:pPr>
        <w:rPr>
          <w:b/>
          <w:bCs/>
        </w:rPr>
      </w:pPr>
      <w:r>
        <w:rPr>
          <w:b/>
          <w:bCs/>
        </w:rPr>
        <w:lastRenderedPageBreak/>
        <w:t>Supplementary Table 8: State sinusoid phases from log outcome model with confidence intervals (used to generate Figure S2</w:t>
      </w:r>
      <w:r w:rsidR="0082479C">
        <w:rPr>
          <w:b/>
          <w:bCs/>
        </w:rPr>
        <w:t>4</w:t>
      </w:r>
      <w:r>
        <w:rPr>
          <w:b/>
          <w:bCs/>
        </w:rPr>
        <w:t>)</w:t>
      </w:r>
    </w:p>
    <w:p w14:paraId="0E2F8E6A" w14:textId="77777777" w:rsidR="007D5B8C" w:rsidRDefault="007D5B8C" w:rsidP="009B197C">
      <w:pPr>
        <w:rPr>
          <w:rFonts w:ascii="Calibri" w:eastAsia="Times New Roman" w:hAnsi="Calibri" w:cs="Calibri"/>
          <w:color w:val="000000"/>
        </w:rPr>
        <w:sectPr w:rsidR="007D5B8C" w:rsidSect="009B22D1">
          <w:type w:val="continuous"/>
          <w:pgSz w:w="12240" w:h="15840"/>
          <w:pgMar w:top="1440" w:right="1440" w:bottom="1440" w:left="1440" w:header="720" w:footer="720" w:gutter="0"/>
          <w:cols w:space="720"/>
          <w:docGrid w:linePitch="360"/>
        </w:sectPr>
      </w:pPr>
    </w:p>
    <w:tbl>
      <w:tblPr>
        <w:tblStyle w:val="ListTable7Colorful"/>
        <w:tblW w:w="4256" w:type="dxa"/>
        <w:tblLook w:val="06A0" w:firstRow="1" w:lastRow="0" w:firstColumn="1" w:lastColumn="0" w:noHBand="1" w:noVBand="1"/>
      </w:tblPr>
      <w:tblGrid>
        <w:gridCol w:w="2181"/>
        <w:gridCol w:w="2075"/>
      </w:tblGrid>
      <w:tr w:rsidR="007D5B8C" w:rsidRPr="0090636F" w14:paraId="0223CD90" w14:textId="77777777" w:rsidTr="009B197C">
        <w:trPr>
          <w:cnfStyle w:val="100000000000" w:firstRow="1" w:lastRow="0" w:firstColumn="0" w:lastColumn="0" w:oddVBand="0" w:evenVBand="0" w:oddHBand="0" w:evenHBand="0" w:firstRowFirstColumn="0" w:firstRowLastColumn="0" w:lastRowFirstColumn="0" w:lastRowLastColumn="0"/>
          <w:trHeight w:val="302"/>
        </w:trPr>
        <w:tc>
          <w:tcPr>
            <w:cnfStyle w:val="001000000100" w:firstRow="0" w:lastRow="0" w:firstColumn="1" w:lastColumn="0" w:oddVBand="0" w:evenVBand="0" w:oddHBand="0" w:evenHBand="0" w:firstRowFirstColumn="1" w:firstRowLastColumn="0" w:lastRowFirstColumn="0" w:lastRowLastColumn="0"/>
            <w:tcW w:w="2181" w:type="dxa"/>
            <w:noWrap/>
            <w:hideMark/>
          </w:tcPr>
          <w:p w14:paraId="23952E66"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State</w:t>
            </w:r>
          </w:p>
        </w:tc>
        <w:tc>
          <w:tcPr>
            <w:tcW w:w="2075" w:type="dxa"/>
            <w:noWrap/>
            <w:hideMark/>
          </w:tcPr>
          <w:p w14:paraId="2D21BB86" w14:textId="77777777" w:rsidR="007D5B8C" w:rsidRPr="0090636F" w:rsidRDefault="007D5B8C" w:rsidP="009B19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Phase</w:t>
            </w:r>
            <w:r>
              <w:rPr>
                <w:rFonts w:ascii="Calibri" w:eastAsia="Times New Roman" w:hAnsi="Calibri" w:cs="Calibri"/>
                <w:color w:val="000000"/>
              </w:rPr>
              <w:t xml:space="preserve"> </w:t>
            </w:r>
            <w:r w:rsidRPr="0090636F">
              <w:rPr>
                <w:rFonts w:ascii="Calibri" w:eastAsia="Times New Roman" w:hAnsi="Calibri" w:cs="Calibri"/>
                <w:color w:val="000000"/>
              </w:rPr>
              <w:t>(95% CI)</w:t>
            </w:r>
          </w:p>
        </w:tc>
      </w:tr>
      <w:tr w:rsidR="007D5B8C" w:rsidRPr="0090636F" w14:paraId="7810D302"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3291C489"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Alabama</w:t>
            </w:r>
          </w:p>
        </w:tc>
        <w:tc>
          <w:tcPr>
            <w:tcW w:w="2075" w:type="dxa"/>
            <w:noWrap/>
            <w:hideMark/>
          </w:tcPr>
          <w:p w14:paraId="1D2D9098"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31 (1.03-1.59)</w:t>
            </w:r>
          </w:p>
        </w:tc>
      </w:tr>
      <w:tr w:rsidR="007D5B8C" w:rsidRPr="0090636F" w14:paraId="23ABE775"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387BF1FB"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Arizona</w:t>
            </w:r>
          </w:p>
        </w:tc>
        <w:tc>
          <w:tcPr>
            <w:tcW w:w="2075" w:type="dxa"/>
            <w:noWrap/>
            <w:hideMark/>
          </w:tcPr>
          <w:p w14:paraId="05FF0693"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76 (1.45-2.07)</w:t>
            </w:r>
          </w:p>
        </w:tc>
      </w:tr>
      <w:tr w:rsidR="007D5B8C" w:rsidRPr="0090636F" w14:paraId="15419C25"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14DB33DF"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Arkansas</w:t>
            </w:r>
          </w:p>
        </w:tc>
        <w:tc>
          <w:tcPr>
            <w:tcW w:w="2075" w:type="dxa"/>
            <w:noWrap/>
            <w:hideMark/>
          </w:tcPr>
          <w:p w14:paraId="3861A69D"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32 (0.97-1.68)</w:t>
            </w:r>
          </w:p>
        </w:tc>
      </w:tr>
      <w:tr w:rsidR="007D5B8C" w:rsidRPr="0090636F" w14:paraId="7B2E5348"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110FF962"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California</w:t>
            </w:r>
          </w:p>
        </w:tc>
        <w:tc>
          <w:tcPr>
            <w:tcW w:w="2075" w:type="dxa"/>
            <w:noWrap/>
            <w:hideMark/>
          </w:tcPr>
          <w:p w14:paraId="2CDED216"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3 (2.02-2.58)</w:t>
            </w:r>
          </w:p>
        </w:tc>
      </w:tr>
      <w:tr w:rsidR="007D5B8C" w:rsidRPr="0090636F" w14:paraId="45725561"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3B3DE153"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Colorado</w:t>
            </w:r>
          </w:p>
        </w:tc>
        <w:tc>
          <w:tcPr>
            <w:tcW w:w="2075" w:type="dxa"/>
            <w:noWrap/>
            <w:hideMark/>
          </w:tcPr>
          <w:p w14:paraId="4FFA03D8"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59 (1.37-1.81)</w:t>
            </w:r>
          </w:p>
        </w:tc>
      </w:tr>
      <w:tr w:rsidR="007D5B8C" w:rsidRPr="0090636F" w14:paraId="1CA0E092"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4E4230E5"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Connecticut</w:t>
            </w:r>
          </w:p>
        </w:tc>
        <w:tc>
          <w:tcPr>
            <w:tcW w:w="2075" w:type="dxa"/>
            <w:noWrap/>
            <w:hideMark/>
          </w:tcPr>
          <w:p w14:paraId="5C5AA60B"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54 (2.36-2.71)</w:t>
            </w:r>
          </w:p>
        </w:tc>
      </w:tr>
      <w:tr w:rsidR="007D5B8C" w:rsidRPr="0090636F" w14:paraId="6E08C378"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62D3FC15"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Delaware</w:t>
            </w:r>
          </w:p>
        </w:tc>
        <w:tc>
          <w:tcPr>
            <w:tcW w:w="2075" w:type="dxa"/>
            <w:noWrap/>
            <w:hideMark/>
          </w:tcPr>
          <w:p w14:paraId="797A908F"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3 (2.01-2.58)</w:t>
            </w:r>
          </w:p>
        </w:tc>
      </w:tr>
      <w:tr w:rsidR="007D5B8C" w:rsidRPr="0090636F" w14:paraId="493988A1"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613FC6A8"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Florida</w:t>
            </w:r>
          </w:p>
        </w:tc>
        <w:tc>
          <w:tcPr>
            <w:tcW w:w="2075" w:type="dxa"/>
            <w:noWrap/>
            <w:hideMark/>
          </w:tcPr>
          <w:p w14:paraId="66B502CE"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09 (1.71-2.47)</w:t>
            </w:r>
          </w:p>
        </w:tc>
      </w:tr>
      <w:tr w:rsidR="007D5B8C" w:rsidRPr="0090636F" w14:paraId="0CD26C65"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3F3B62A1"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Georgia</w:t>
            </w:r>
          </w:p>
        </w:tc>
        <w:tc>
          <w:tcPr>
            <w:tcW w:w="2075" w:type="dxa"/>
            <w:noWrap/>
            <w:hideMark/>
          </w:tcPr>
          <w:p w14:paraId="644381AB"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4 (1.07-1.73)</w:t>
            </w:r>
          </w:p>
        </w:tc>
      </w:tr>
      <w:tr w:rsidR="007D5B8C" w:rsidRPr="0090636F" w14:paraId="4E3CB878"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7F95080C"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Idaho</w:t>
            </w:r>
          </w:p>
        </w:tc>
        <w:tc>
          <w:tcPr>
            <w:tcW w:w="2075" w:type="dxa"/>
            <w:noWrap/>
            <w:hideMark/>
          </w:tcPr>
          <w:p w14:paraId="1362BEC1"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46 (1.21-1.71)</w:t>
            </w:r>
          </w:p>
        </w:tc>
      </w:tr>
      <w:tr w:rsidR="007D5B8C" w:rsidRPr="0090636F" w14:paraId="0D4E62A6"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0A7DC2F1"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Illinois</w:t>
            </w:r>
          </w:p>
        </w:tc>
        <w:tc>
          <w:tcPr>
            <w:tcW w:w="2075" w:type="dxa"/>
            <w:noWrap/>
            <w:hideMark/>
          </w:tcPr>
          <w:p w14:paraId="15AC47E2"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13 (1.9-2.37)</w:t>
            </w:r>
          </w:p>
        </w:tc>
      </w:tr>
      <w:tr w:rsidR="007D5B8C" w:rsidRPr="0090636F" w14:paraId="1A2A0AEB"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132B40F7"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Indiana</w:t>
            </w:r>
          </w:p>
        </w:tc>
        <w:tc>
          <w:tcPr>
            <w:tcW w:w="2075" w:type="dxa"/>
            <w:noWrap/>
            <w:hideMark/>
          </w:tcPr>
          <w:p w14:paraId="7D680238"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86 (1.65-2.06)</w:t>
            </w:r>
          </w:p>
        </w:tc>
      </w:tr>
      <w:tr w:rsidR="007D5B8C" w:rsidRPr="0090636F" w14:paraId="0C6D891B"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59F1947D"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Iowa</w:t>
            </w:r>
          </w:p>
        </w:tc>
        <w:tc>
          <w:tcPr>
            <w:tcW w:w="2075" w:type="dxa"/>
            <w:noWrap/>
            <w:hideMark/>
          </w:tcPr>
          <w:p w14:paraId="23DA6551"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94 (1.7-2.18)</w:t>
            </w:r>
          </w:p>
        </w:tc>
      </w:tr>
      <w:tr w:rsidR="007D5B8C" w:rsidRPr="0090636F" w14:paraId="32A75E5B"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61317885"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Kansas</w:t>
            </w:r>
          </w:p>
        </w:tc>
        <w:tc>
          <w:tcPr>
            <w:tcW w:w="2075" w:type="dxa"/>
            <w:noWrap/>
            <w:hideMark/>
          </w:tcPr>
          <w:p w14:paraId="41E96A7F"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82 (1.54-2.09)</w:t>
            </w:r>
          </w:p>
        </w:tc>
      </w:tr>
      <w:tr w:rsidR="007D5B8C" w:rsidRPr="0090636F" w14:paraId="41400047"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59DBA931"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Kentucky</w:t>
            </w:r>
          </w:p>
        </w:tc>
        <w:tc>
          <w:tcPr>
            <w:tcW w:w="2075" w:type="dxa"/>
            <w:noWrap/>
            <w:hideMark/>
          </w:tcPr>
          <w:p w14:paraId="5AF6985D"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49 (1.2-1.78)</w:t>
            </w:r>
          </w:p>
        </w:tc>
      </w:tr>
      <w:tr w:rsidR="007D5B8C" w:rsidRPr="0090636F" w14:paraId="3934A013"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4F576B20"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Louisiana</w:t>
            </w:r>
          </w:p>
        </w:tc>
        <w:tc>
          <w:tcPr>
            <w:tcW w:w="2075" w:type="dxa"/>
            <w:noWrap/>
            <w:hideMark/>
          </w:tcPr>
          <w:p w14:paraId="67B58177"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0.8 (0.41-1.19)</w:t>
            </w:r>
          </w:p>
        </w:tc>
      </w:tr>
      <w:tr w:rsidR="007D5B8C" w:rsidRPr="0090636F" w14:paraId="3D0FAE17"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32EDDDAF"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Maine</w:t>
            </w:r>
          </w:p>
        </w:tc>
        <w:tc>
          <w:tcPr>
            <w:tcW w:w="2075" w:type="dxa"/>
            <w:noWrap/>
            <w:hideMark/>
          </w:tcPr>
          <w:p w14:paraId="6A5E41D0"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39 (2.15-2.62)</w:t>
            </w:r>
          </w:p>
        </w:tc>
      </w:tr>
      <w:tr w:rsidR="007D5B8C" w:rsidRPr="0090636F" w14:paraId="6FC1BF3E"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1D9686EB"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Maryland</w:t>
            </w:r>
          </w:p>
        </w:tc>
        <w:tc>
          <w:tcPr>
            <w:tcW w:w="2075" w:type="dxa"/>
            <w:noWrap/>
            <w:hideMark/>
          </w:tcPr>
          <w:p w14:paraId="32C2A1B1"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42 (2.21-2.63)</w:t>
            </w:r>
          </w:p>
        </w:tc>
      </w:tr>
      <w:tr w:rsidR="007D5B8C" w:rsidRPr="0090636F" w14:paraId="4A788C58"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76D29359"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Massachusetts</w:t>
            </w:r>
          </w:p>
        </w:tc>
        <w:tc>
          <w:tcPr>
            <w:tcW w:w="2075" w:type="dxa"/>
            <w:noWrap/>
            <w:hideMark/>
          </w:tcPr>
          <w:p w14:paraId="076BB7D8"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62 (2.45-2.79)</w:t>
            </w:r>
          </w:p>
        </w:tc>
      </w:tr>
      <w:tr w:rsidR="007D5B8C" w:rsidRPr="0090636F" w14:paraId="61B88AB4"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0DACF2A0"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Michigan</w:t>
            </w:r>
          </w:p>
        </w:tc>
        <w:tc>
          <w:tcPr>
            <w:tcW w:w="2075" w:type="dxa"/>
            <w:noWrap/>
            <w:hideMark/>
          </w:tcPr>
          <w:p w14:paraId="3EE491C2"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33 (2.11-2.55)</w:t>
            </w:r>
          </w:p>
        </w:tc>
      </w:tr>
      <w:tr w:rsidR="007D5B8C" w:rsidRPr="0090636F" w14:paraId="1D316AA5"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7FAE0350"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Minnesota</w:t>
            </w:r>
          </w:p>
        </w:tc>
        <w:tc>
          <w:tcPr>
            <w:tcW w:w="2075" w:type="dxa"/>
            <w:noWrap/>
            <w:hideMark/>
          </w:tcPr>
          <w:p w14:paraId="51C211CB"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31 (2.11-2.51)</w:t>
            </w:r>
          </w:p>
        </w:tc>
      </w:tr>
      <w:tr w:rsidR="007D5B8C" w:rsidRPr="0090636F" w14:paraId="25B2730A"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0BD503E0"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Mississippi</w:t>
            </w:r>
          </w:p>
        </w:tc>
        <w:tc>
          <w:tcPr>
            <w:tcW w:w="2075" w:type="dxa"/>
            <w:noWrap/>
            <w:hideMark/>
          </w:tcPr>
          <w:p w14:paraId="06026A3E"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0.87 (0.49-1.26)</w:t>
            </w:r>
          </w:p>
        </w:tc>
      </w:tr>
      <w:tr w:rsidR="007D5B8C" w:rsidRPr="0090636F" w14:paraId="4C178885"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49F4080C"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Missouri</w:t>
            </w:r>
          </w:p>
        </w:tc>
        <w:tc>
          <w:tcPr>
            <w:tcW w:w="2075" w:type="dxa"/>
            <w:noWrap/>
            <w:hideMark/>
          </w:tcPr>
          <w:p w14:paraId="31E57DCA"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71 (1.5-1.91)</w:t>
            </w:r>
          </w:p>
        </w:tc>
      </w:tr>
      <w:tr w:rsidR="007D5B8C" w:rsidRPr="0090636F" w14:paraId="353BAD87"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3DDD43DD"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Montana</w:t>
            </w:r>
          </w:p>
        </w:tc>
        <w:tc>
          <w:tcPr>
            <w:tcW w:w="2075" w:type="dxa"/>
            <w:noWrap/>
            <w:hideMark/>
          </w:tcPr>
          <w:p w14:paraId="6C813E30"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47 (1.23-1.7)</w:t>
            </w:r>
          </w:p>
        </w:tc>
      </w:tr>
      <w:tr w:rsidR="007D5B8C" w:rsidRPr="0090636F" w14:paraId="56BDA66E"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4D7CD1B5"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Nebraska</w:t>
            </w:r>
          </w:p>
        </w:tc>
        <w:tc>
          <w:tcPr>
            <w:tcW w:w="2075" w:type="dxa"/>
            <w:noWrap/>
            <w:hideMark/>
          </w:tcPr>
          <w:p w14:paraId="4885F966"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89 (1.57-2.22)</w:t>
            </w:r>
          </w:p>
        </w:tc>
      </w:tr>
      <w:tr w:rsidR="007D5B8C" w:rsidRPr="0090636F" w14:paraId="141FE26A"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44A6A4C6"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Nevada</w:t>
            </w:r>
          </w:p>
        </w:tc>
        <w:tc>
          <w:tcPr>
            <w:tcW w:w="2075" w:type="dxa"/>
            <w:noWrap/>
            <w:hideMark/>
          </w:tcPr>
          <w:p w14:paraId="480C1F77"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92 (1.4-2.44)</w:t>
            </w:r>
          </w:p>
        </w:tc>
      </w:tr>
      <w:tr w:rsidR="007D5B8C" w:rsidRPr="0090636F" w14:paraId="5B738B92"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263DA93E"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New Hampshire</w:t>
            </w:r>
          </w:p>
        </w:tc>
        <w:tc>
          <w:tcPr>
            <w:tcW w:w="2075" w:type="dxa"/>
            <w:noWrap/>
            <w:hideMark/>
          </w:tcPr>
          <w:p w14:paraId="269273DC"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47 (2.29-2.65)</w:t>
            </w:r>
          </w:p>
        </w:tc>
      </w:tr>
      <w:tr w:rsidR="007D5B8C" w:rsidRPr="0090636F" w14:paraId="37096BCC"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7ABE5945"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New Jersey</w:t>
            </w:r>
          </w:p>
        </w:tc>
        <w:tc>
          <w:tcPr>
            <w:tcW w:w="2075" w:type="dxa"/>
            <w:noWrap/>
            <w:hideMark/>
          </w:tcPr>
          <w:p w14:paraId="7373A838"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62 (2.43-2.81)</w:t>
            </w:r>
          </w:p>
        </w:tc>
      </w:tr>
      <w:tr w:rsidR="007D5B8C" w:rsidRPr="0090636F" w14:paraId="1AD90233"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7F7949E5"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New Mexico</w:t>
            </w:r>
          </w:p>
        </w:tc>
        <w:tc>
          <w:tcPr>
            <w:tcW w:w="2075" w:type="dxa"/>
            <w:noWrap/>
            <w:hideMark/>
          </w:tcPr>
          <w:p w14:paraId="6B14DFC2"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59 (1.35-1.84)</w:t>
            </w:r>
          </w:p>
        </w:tc>
      </w:tr>
      <w:tr w:rsidR="007D5B8C" w:rsidRPr="0090636F" w14:paraId="10898D2C"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12362796"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New York</w:t>
            </w:r>
          </w:p>
        </w:tc>
        <w:tc>
          <w:tcPr>
            <w:tcW w:w="2075" w:type="dxa"/>
            <w:noWrap/>
            <w:hideMark/>
          </w:tcPr>
          <w:p w14:paraId="42995CCA"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48 (2.32-2.64)</w:t>
            </w:r>
          </w:p>
        </w:tc>
      </w:tr>
      <w:tr w:rsidR="007D5B8C" w:rsidRPr="0090636F" w14:paraId="5F5CA0FC"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07F99805"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North Carolina</w:t>
            </w:r>
          </w:p>
        </w:tc>
        <w:tc>
          <w:tcPr>
            <w:tcW w:w="2075" w:type="dxa"/>
            <w:noWrap/>
            <w:hideMark/>
          </w:tcPr>
          <w:p w14:paraId="0D49B2CA"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08 (1.85-2.32)</w:t>
            </w:r>
          </w:p>
        </w:tc>
      </w:tr>
      <w:tr w:rsidR="007D5B8C" w:rsidRPr="0090636F" w14:paraId="4B1874D4"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7F98C6D3"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North Dakota</w:t>
            </w:r>
          </w:p>
        </w:tc>
        <w:tc>
          <w:tcPr>
            <w:tcW w:w="2075" w:type="dxa"/>
            <w:noWrap/>
            <w:hideMark/>
          </w:tcPr>
          <w:p w14:paraId="23108058"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91 (1.51-2.31)</w:t>
            </w:r>
          </w:p>
        </w:tc>
      </w:tr>
      <w:tr w:rsidR="007D5B8C" w:rsidRPr="0090636F" w14:paraId="2776EBDF"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0446C016"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Ohio</w:t>
            </w:r>
          </w:p>
        </w:tc>
        <w:tc>
          <w:tcPr>
            <w:tcW w:w="2075" w:type="dxa"/>
            <w:noWrap/>
            <w:hideMark/>
          </w:tcPr>
          <w:p w14:paraId="2943C204"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08 (1.87-2.28)</w:t>
            </w:r>
          </w:p>
        </w:tc>
      </w:tr>
      <w:tr w:rsidR="007D5B8C" w:rsidRPr="0090636F" w14:paraId="5F098236"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18438A61"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Oklahoma</w:t>
            </w:r>
          </w:p>
        </w:tc>
        <w:tc>
          <w:tcPr>
            <w:tcW w:w="2075" w:type="dxa"/>
            <w:noWrap/>
            <w:hideMark/>
          </w:tcPr>
          <w:p w14:paraId="72205FD6"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39 (1.08-1.69)</w:t>
            </w:r>
          </w:p>
        </w:tc>
      </w:tr>
      <w:tr w:rsidR="007D5B8C" w:rsidRPr="0090636F" w14:paraId="7EF04B86"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0AD539FF"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Oregon</w:t>
            </w:r>
          </w:p>
        </w:tc>
        <w:tc>
          <w:tcPr>
            <w:tcW w:w="2075" w:type="dxa"/>
            <w:noWrap/>
            <w:hideMark/>
          </w:tcPr>
          <w:p w14:paraId="311EA016"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37 (2.06-2.67)</w:t>
            </w:r>
          </w:p>
        </w:tc>
      </w:tr>
      <w:tr w:rsidR="007D5B8C" w:rsidRPr="0090636F" w14:paraId="0CA3D02D"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638E4438"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Pennsylvania</w:t>
            </w:r>
          </w:p>
        </w:tc>
        <w:tc>
          <w:tcPr>
            <w:tcW w:w="2075" w:type="dxa"/>
            <w:noWrap/>
            <w:hideMark/>
          </w:tcPr>
          <w:p w14:paraId="63DC11CD"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42 (2.24-2.61)</w:t>
            </w:r>
          </w:p>
        </w:tc>
      </w:tr>
      <w:tr w:rsidR="007D5B8C" w:rsidRPr="0090636F" w14:paraId="3959F909"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0375F4A4"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Rhode Island</w:t>
            </w:r>
          </w:p>
        </w:tc>
        <w:tc>
          <w:tcPr>
            <w:tcW w:w="2075" w:type="dxa"/>
            <w:noWrap/>
            <w:hideMark/>
          </w:tcPr>
          <w:p w14:paraId="5F36E415" w14:textId="77777777" w:rsidR="007D5B8C"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56 (2.3-2.81)</w:t>
            </w:r>
          </w:p>
          <w:p w14:paraId="57D8F5C9"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7D5B8C" w:rsidRPr="0090636F" w14:paraId="5C2F8AAA"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tcPr>
          <w:p w14:paraId="4BB3A004" w14:textId="77777777" w:rsidR="007D5B8C" w:rsidRPr="00B14027" w:rsidRDefault="007D5B8C" w:rsidP="007272E4">
            <w:pPr>
              <w:rPr>
                <w:rFonts w:ascii="Calibri" w:eastAsia="Times New Roman" w:hAnsi="Calibri" w:cs="Calibri"/>
                <w:i w:val="0"/>
                <w:iCs w:val="0"/>
                <w:color w:val="000000"/>
                <w:sz w:val="24"/>
              </w:rPr>
            </w:pPr>
            <w:r w:rsidRPr="00B14027">
              <w:rPr>
                <w:rFonts w:ascii="Calibri" w:eastAsia="Times New Roman" w:hAnsi="Calibri" w:cs="Calibri"/>
                <w:i w:val="0"/>
                <w:iCs w:val="0"/>
                <w:color w:val="000000"/>
                <w:sz w:val="24"/>
              </w:rPr>
              <w:t>South Carolina</w:t>
            </w:r>
          </w:p>
        </w:tc>
        <w:tc>
          <w:tcPr>
            <w:tcW w:w="2075" w:type="dxa"/>
            <w:noWrap/>
          </w:tcPr>
          <w:p w14:paraId="450E99D0" w14:textId="77777777" w:rsidR="007D5B8C" w:rsidRPr="0090636F" w:rsidRDefault="007D5B8C" w:rsidP="009B197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7D5B8C" w:rsidRPr="0090636F" w14:paraId="3606ED08"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26E78E40"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South Dakota</w:t>
            </w:r>
          </w:p>
        </w:tc>
        <w:tc>
          <w:tcPr>
            <w:tcW w:w="2075" w:type="dxa"/>
            <w:noWrap/>
            <w:hideMark/>
          </w:tcPr>
          <w:p w14:paraId="1C48F5B5"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89 (1.57-2.21)</w:t>
            </w:r>
          </w:p>
        </w:tc>
      </w:tr>
      <w:tr w:rsidR="007D5B8C" w:rsidRPr="0090636F" w14:paraId="2E6A2BDF"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42C0224C"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Tennessee</w:t>
            </w:r>
          </w:p>
        </w:tc>
        <w:tc>
          <w:tcPr>
            <w:tcW w:w="2075" w:type="dxa"/>
            <w:noWrap/>
            <w:hideMark/>
          </w:tcPr>
          <w:p w14:paraId="5FF0A802"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55 (1.29-1.8)</w:t>
            </w:r>
          </w:p>
        </w:tc>
      </w:tr>
      <w:tr w:rsidR="007D5B8C" w:rsidRPr="0090636F" w14:paraId="69692521"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3A21C701"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Texas</w:t>
            </w:r>
          </w:p>
        </w:tc>
        <w:tc>
          <w:tcPr>
            <w:tcW w:w="2075" w:type="dxa"/>
            <w:noWrap/>
            <w:hideMark/>
          </w:tcPr>
          <w:p w14:paraId="3CDC45A8"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52 (1.24-1.8)</w:t>
            </w:r>
          </w:p>
        </w:tc>
      </w:tr>
      <w:tr w:rsidR="007D5B8C" w:rsidRPr="0090636F" w14:paraId="68715ED8"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01C260CC"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Utah</w:t>
            </w:r>
          </w:p>
        </w:tc>
        <w:tc>
          <w:tcPr>
            <w:tcW w:w="2075" w:type="dxa"/>
            <w:noWrap/>
            <w:hideMark/>
          </w:tcPr>
          <w:p w14:paraId="1908249D"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68 (1.51-1.85)</w:t>
            </w:r>
          </w:p>
        </w:tc>
      </w:tr>
      <w:tr w:rsidR="007D5B8C" w:rsidRPr="0090636F" w14:paraId="4D2064CB"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60508412"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Vermont</w:t>
            </w:r>
          </w:p>
        </w:tc>
        <w:tc>
          <w:tcPr>
            <w:tcW w:w="2075" w:type="dxa"/>
            <w:noWrap/>
            <w:hideMark/>
          </w:tcPr>
          <w:p w14:paraId="0BE78D32"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16 (1.8-2.52)</w:t>
            </w:r>
          </w:p>
        </w:tc>
      </w:tr>
      <w:tr w:rsidR="007D5B8C" w:rsidRPr="0090636F" w14:paraId="3F0B0110"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6EC7B156"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Virginia</w:t>
            </w:r>
          </w:p>
        </w:tc>
        <w:tc>
          <w:tcPr>
            <w:tcW w:w="2075" w:type="dxa"/>
            <w:noWrap/>
            <w:hideMark/>
          </w:tcPr>
          <w:p w14:paraId="7DEB182A"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36 (2.13-2.59)</w:t>
            </w:r>
          </w:p>
        </w:tc>
      </w:tr>
      <w:tr w:rsidR="007D5B8C" w:rsidRPr="0090636F" w14:paraId="1316E04F"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24349BC1"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Washington</w:t>
            </w:r>
          </w:p>
        </w:tc>
        <w:tc>
          <w:tcPr>
            <w:tcW w:w="2075" w:type="dxa"/>
            <w:noWrap/>
            <w:hideMark/>
          </w:tcPr>
          <w:p w14:paraId="114805E5"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28 (1.95-2.6)</w:t>
            </w:r>
          </w:p>
        </w:tc>
      </w:tr>
      <w:tr w:rsidR="007D5B8C" w:rsidRPr="0090636F" w14:paraId="00D27CD0"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6FA8006D"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Washington DC</w:t>
            </w:r>
          </w:p>
        </w:tc>
        <w:tc>
          <w:tcPr>
            <w:tcW w:w="2075" w:type="dxa"/>
            <w:noWrap/>
            <w:hideMark/>
          </w:tcPr>
          <w:p w14:paraId="1B254B9D"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68 (2.18-3.17)</w:t>
            </w:r>
          </w:p>
        </w:tc>
      </w:tr>
      <w:tr w:rsidR="007D5B8C" w:rsidRPr="0090636F" w14:paraId="254EC795"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260AE293"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West Virginia</w:t>
            </w:r>
          </w:p>
        </w:tc>
        <w:tc>
          <w:tcPr>
            <w:tcW w:w="2075" w:type="dxa"/>
            <w:noWrap/>
            <w:hideMark/>
          </w:tcPr>
          <w:p w14:paraId="0AA2DEEC"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71 (1.41-2.01)</w:t>
            </w:r>
          </w:p>
        </w:tc>
      </w:tr>
      <w:tr w:rsidR="007D5B8C" w:rsidRPr="0090636F" w14:paraId="29FD7400"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5A4B7808"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Wisconsin</w:t>
            </w:r>
          </w:p>
        </w:tc>
        <w:tc>
          <w:tcPr>
            <w:tcW w:w="2075" w:type="dxa"/>
            <w:noWrap/>
            <w:hideMark/>
          </w:tcPr>
          <w:p w14:paraId="1C48A562"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2.39 (2.18-2.59)</w:t>
            </w:r>
          </w:p>
        </w:tc>
      </w:tr>
      <w:tr w:rsidR="007D5B8C" w:rsidRPr="0090636F" w14:paraId="4B48F672" w14:textId="77777777" w:rsidTr="009B197C">
        <w:trPr>
          <w:trHeight w:val="302"/>
        </w:trPr>
        <w:tc>
          <w:tcPr>
            <w:cnfStyle w:val="001000000000" w:firstRow="0" w:lastRow="0" w:firstColumn="1" w:lastColumn="0" w:oddVBand="0" w:evenVBand="0" w:oddHBand="0" w:evenHBand="0" w:firstRowFirstColumn="0" w:firstRowLastColumn="0" w:lastRowFirstColumn="0" w:lastRowLastColumn="0"/>
            <w:tcW w:w="2181" w:type="dxa"/>
            <w:noWrap/>
            <w:hideMark/>
          </w:tcPr>
          <w:p w14:paraId="7B57DDD7" w14:textId="77777777" w:rsidR="007D5B8C" w:rsidRPr="0090636F" w:rsidRDefault="007D5B8C" w:rsidP="009B197C">
            <w:pPr>
              <w:rPr>
                <w:rFonts w:ascii="Calibri" w:eastAsia="Times New Roman" w:hAnsi="Calibri" w:cs="Calibri"/>
                <w:color w:val="000000"/>
              </w:rPr>
            </w:pPr>
            <w:r w:rsidRPr="0090636F">
              <w:rPr>
                <w:rFonts w:ascii="Calibri" w:eastAsia="Times New Roman" w:hAnsi="Calibri" w:cs="Calibri"/>
                <w:color w:val="000000"/>
              </w:rPr>
              <w:t>Wyoming</w:t>
            </w:r>
          </w:p>
        </w:tc>
        <w:tc>
          <w:tcPr>
            <w:tcW w:w="2075" w:type="dxa"/>
            <w:noWrap/>
            <w:hideMark/>
          </w:tcPr>
          <w:p w14:paraId="74E689FF" w14:textId="77777777" w:rsidR="007D5B8C" w:rsidRPr="0090636F" w:rsidRDefault="007D5B8C" w:rsidP="009B19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36F">
              <w:rPr>
                <w:rFonts w:ascii="Calibri" w:eastAsia="Times New Roman" w:hAnsi="Calibri" w:cs="Calibri"/>
                <w:color w:val="000000"/>
              </w:rPr>
              <w:t>1.41 (1.09-1.74)</w:t>
            </w:r>
          </w:p>
        </w:tc>
      </w:tr>
    </w:tbl>
    <w:p w14:paraId="5177392C" w14:textId="77777777" w:rsidR="007D5B8C" w:rsidRDefault="007D5B8C" w:rsidP="002D71EA">
      <w:pPr>
        <w:rPr>
          <w:b/>
          <w:bCs/>
        </w:rPr>
        <w:sectPr w:rsidR="007D5B8C" w:rsidSect="009B22D1">
          <w:type w:val="continuous"/>
          <w:pgSz w:w="12240" w:h="15840"/>
          <w:pgMar w:top="1440" w:right="1440" w:bottom="1440" w:left="1440" w:header="720" w:footer="720" w:gutter="0"/>
          <w:cols w:num="2" w:space="720"/>
          <w:docGrid w:linePitch="360"/>
        </w:sectPr>
      </w:pPr>
    </w:p>
    <w:p w14:paraId="212BBD5A" w14:textId="77777777" w:rsidR="00C823C0" w:rsidRDefault="00C823C0" w:rsidP="002D71EA">
      <w:pPr>
        <w:rPr>
          <w:b/>
          <w:bCs/>
        </w:rPr>
      </w:pPr>
    </w:p>
    <w:p w14:paraId="30B3D1DB" w14:textId="77777777" w:rsidR="00C823C0" w:rsidRDefault="00C823C0" w:rsidP="002D71EA">
      <w:pPr>
        <w:rPr>
          <w:b/>
          <w:bCs/>
        </w:rPr>
      </w:pPr>
    </w:p>
    <w:p w14:paraId="2BD9DD89" w14:textId="77777777" w:rsidR="00C823C0" w:rsidRDefault="00C823C0" w:rsidP="002D71EA">
      <w:pPr>
        <w:rPr>
          <w:b/>
          <w:bCs/>
        </w:rPr>
      </w:pPr>
    </w:p>
    <w:p w14:paraId="1147125A" w14:textId="77777777" w:rsidR="00C823C0" w:rsidRDefault="00C823C0" w:rsidP="002D71EA">
      <w:pPr>
        <w:rPr>
          <w:b/>
          <w:bCs/>
        </w:rPr>
      </w:pPr>
    </w:p>
    <w:p w14:paraId="4D49C19B" w14:textId="77777777" w:rsidR="00C823C0" w:rsidRDefault="00C823C0" w:rsidP="002D71EA">
      <w:pPr>
        <w:rPr>
          <w:b/>
          <w:bCs/>
        </w:rPr>
      </w:pPr>
    </w:p>
    <w:p w14:paraId="7323D521" w14:textId="77777777" w:rsidR="00C823C0" w:rsidRDefault="00C823C0" w:rsidP="002D71EA">
      <w:pPr>
        <w:rPr>
          <w:b/>
          <w:bCs/>
        </w:rPr>
      </w:pPr>
    </w:p>
    <w:p w14:paraId="60139A1E" w14:textId="77777777" w:rsidR="00C823C0" w:rsidRDefault="00C823C0" w:rsidP="002D71EA">
      <w:pPr>
        <w:rPr>
          <w:b/>
          <w:bCs/>
        </w:rPr>
      </w:pPr>
    </w:p>
    <w:p w14:paraId="524B5E71" w14:textId="77777777" w:rsidR="00C823C0" w:rsidRDefault="00C823C0" w:rsidP="002D71EA">
      <w:pPr>
        <w:rPr>
          <w:b/>
          <w:bCs/>
        </w:rPr>
      </w:pPr>
    </w:p>
    <w:p w14:paraId="46C75588" w14:textId="77777777" w:rsidR="00C823C0" w:rsidRDefault="00C823C0" w:rsidP="002D71EA">
      <w:pPr>
        <w:rPr>
          <w:b/>
          <w:bCs/>
        </w:rPr>
      </w:pPr>
    </w:p>
    <w:p w14:paraId="0BC0337A" w14:textId="77777777" w:rsidR="00C823C0" w:rsidRDefault="00C823C0" w:rsidP="002D71EA">
      <w:pPr>
        <w:rPr>
          <w:b/>
          <w:bCs/>
        </w:rPr>
      </w:pPr>
    </w:p>
    <w:p w14:paraId="3BA51920" w14:textId="77777777" w:rsidR="00C823C0" w:rsidRDefault="00C823C0" w:rsidP="002D71EA">
      <w:pPr>
        <w:rPr>
          <w:b/>
          <w:bCs/>
        </w:rPr>
      </w:pPr>
    </w:p>
    <w:p w14:paraId="6ECD70E2" w14:textId="77777777" w:rsidR="00C823C0" w:rsidRDefault="00C823C0" w:rsidP="002D71EA">
      <w:pPr>
        <w:rPr>
          <w:b/>
          <w:bCs/>
        </w:rPr>
      </w:pPr>
    </w:p>
    <w:p w14:paraId="35AD0881" w14:textId="3ED2F706" w:rsidR="00C823C0" w:rsidRDefault="00C823C0" w:rsidP="002D71EA">
      <w:pPr>
        <w:rPr>
          <w:b/>
          <w:bCs/>
        </w:rPr>
      </w:pPr>
    </w:p>
    <w:p w14:paraId="2E3F61CD" w14:textId="77777777" w:rsidR="00C823C0" w:rsidRDefault="00C823C0" w:rsidP="002D71EA">
      <w:pPr>
        <w:rPr>
          <w:b/>
          <w:bCs/>
        </w:rPr>
      </w:pPr>
    </w:p>
    <w:p w14:paraId="6724CDD5" w14:textId="422499CD" w:rsidR="00C823C0" w:rsidRDefault="00C823C0" w:rsidP="00C823C0">
      <w:pPr>
        <w:jc w:val="center"/>
        <w:rPr>
          <w:b/>
          <w:bCs/>
        </w:rPr>
      </w:pPr>
      <w:r>
        <w:rPr>
          <w:b/>
          <w:bCs/>
          <w:noProof/>
        </w:rPr>
        <w:lastRenderedPageBreak/>
        <w:drawing>
          <wp:inline distT="0" distB="0" distL="0" distR="0" wp14:anchorId="112D267E" wp14:editId="7F3A5477">
            <wp:extent cx="4099389" cy="4099389"/>
            <wp:effectExtent l="0" t="0" r="3175" b="3175"/>
            <wp:docPr id="40134836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48365" name="Picture 401348365"/>
                    <pic:cNvPicPr/>
                  </pic:nvPicPr>
                  <pic:blipFill>
                    <a:blip r:embed="rId17">
                      <a:extLst>
                        <a:ext uri="{28A0092B-C50C-407E-A947-70E740481C1C}">
                          <a14:useLocalDpi xmlns:a14="http://schemas.microsoft.com/office/drawing/2010/main" val="0"/>
                        </a:ext>
                      </a:extLst>
                    </a:blip>
                    <a:stretch>
                      <a:fillRect/>
                    </a:stretch>
                  </pic:blipFill>
                  <pic:spPr>
                    <a:xfrm>
                      <a:off x="0" y="0"/>
                      <a:ext cx="4114811" cy="4114811"/>
                    </a:xfrm>
                    <a:prstGeom prst="rect">
                      <a:avLst/>
                    </a:prstGeom>
                  </pic:spPr>
                </pic:pic>
              </a:graphicData>
            </a:graphic>
          </wp:inline>
        </w:drawing>
      </w:r>
    </w:p>
    <w:p w14:paraId="3D63F305" w14:textId="77777777" w:rsidR="00C823C0" w:rsidRDefault="00C823C0" w:rsidP="002D71EA">
      <w:pPr>
        <w:rPr>
          <w:b/>
          <w:bCs/>
        </w:rPr>
      </w:pPr>
    </w:p>
    <w:p w14:paraId="3E4E82F9" w14:textId="77777777" w:rsidR="00C823C0" w:rsidRDefault="00C823C0" w:rsidP="002D71EA">
      <w:pPr>
        <w:rPr>
          <w:b/>
          <w:bCs/>
        </w:rPr>
      </w:pPr>
    </w:p>
    <w:p w14:paraId="05A37E82" w14:textId="694E67B1" w:rsidR="002D71EA" w:rsidRPr="00C823C0" w:rsidRDefault="00C823C0" w:rsidP="002D71EA">
      <w:r>
        <w:rPr>
          <w:b/>
          <w:bCs/>
        </w:rPr>
        <w:t xml:space="preserve">Supplemental Animation: </w:t>
      </w:r>
      <w:r w:rsidRPr="00E51954">
        <w:rPr>
          <w:b/>
          <w:bCs/>
        </w:rPr>
        <w:t>Visits per 1000 people over time</w:t>
      </w:r>
      <w:r>
        <w:t>.</w:t>
      </w:r>
    </w:p>
    <w:p w14:paraId="6C38E56A" w14:textId="15164DA0" w:rsidR="002D71EA" w:rsidRPr="00F605F2" w:rsidRDefault="002D71EA" w:rsidP="002D71EA">
      <w:r>
        <w:t xml:space="preserve">The animation shows the number of visits per 1000 people in each state in the U.S. across each month and year of the observation period. States are shaded according to the number of visits, with more visits resulting in darker red color. </w:t>
      </w:r>
      <w:hyperlink r:id="rId18" w:history="1">
        <w:r w:rsidR="00E96C13" w:rsidRPr="00AD6D1F">
          <w:rPr>
            <w:rStyle w:val="Hyperlink"/>
          </w:rPr>
          <w:t>https://github.com/mkline1/StrepPharyngitis_Public/blob/main/figures/finalgif.gif</w:t>
        </w:r>
      </w:hyperlink>
      <w:r w:rsidR="00E96C13">
        <w:t xml:space="preserve"> </w:t>
      </w:r>
    </w:p>
    <w:p w14:paraId="0281240C" w14:textId="77777777" w:rsidR="00FC70E1" w:rsidRDefault="00FC70E1"/>
    <w:p w14:paraId="7D74325B" w14:textId="77777777" w:rsidR="00FC70E1" w:rsidRDefault="00FC70E1"/>
    <w:p w14:paraId="36902763" w14:textId="77777777" w:rsidR="00FC70E1" w:rsidRDefault="00FC70E1"/>
    <w:p w14:paraId="770D6483" w14:textId="4F837BA2" w:rsidR="00904C99" w:rsidRPr="003825B1" w:rsidRDefault="003825B1" w:rsidP="00D45852">
      <w:pPr>
        <w:jc w:val="center"/>
      </w:pPr>
      <w:r>
        <w:rPr>
          <w:noProof/>
        </w:rPr>
        <w:lastRenderedPageBreak/>
        <w:drawing>
          <wp:inline distT="0" distB="0" distL="0" distR="0" wp14:anchorId="4289F7B1" wp14:editId="258FEA16">
            <wp:extent cx="5943600" cy="2971800"/>
            <wp:effectExtent l="0" t="0" r="0" b="0"/>
            <wp:docPr id="8392042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204248" name="Picture 839204248"/>
                    <pic:cNvPicPr/>
                  </pic:nvPicPr>
                  <pic:blipFill>
                    <a:blip r:embed="rId1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41F58D3B" w:rsidR="00D004F5" w:rsidRDefault="00D004F5" w:rsidP="00D004F5">
      <w:pPr>
        <w:rPr>
          <w:b/>
          <w:bCs/>
        </w:rPr>
      </w:pPr>
    </w:p>
    <w:p w14:paraId="49AFA513" w14:textId="7469BA30" w:rsidR="00187383" w:rsidRDefault="00187383" w:rsidP="00D004F5">
      <w:pPr>
        <w:rPr>
          <w:b/>
          <w:bCs/>
        </w:rPr>
      </w:pPr>
    </w:p>
    <w:p w14:paraId="65FA0D97" w14:textId="77777777" w:rsidR="00187383" w:rsidRDefault="00187383" w:rsidP="00D004F5">
      <w:pPr>
        <w:rPr>
          <w:b/>
          <w:bCs/>
        </w:rPr>
      </w:pPr>
    </w:p>
    <w:p w14:paraId="280266A9" w14:textId="77777777" w:rsidR="00CE0F04" w:rsidRDefault="00CE0F04" w:rsidP="00D004F5">
      <w:pPr>
        <w:rPr>
          <w:b/>
          <w:bCs/>
        </w:rPr>
      </w:pPr>
    </w:p>
    <w:p w14:paraId="679F2ED6" w14:textId="77777777" w:rsidR="00CE0F04" w:rsidRDefault="00CE0F04" w:rsidP="00D004F5">
      <w:pPr>
        <w:rPr>
          <w:b/>
          <w:bCs/>
        </w:rPr>
      </w:pPr>
    </w:p>
    <w:p w14:paraId="593917F0" w14:textId="77777777" w:rsidR="00CE0F04" w:rsidRDefault="00CE0F04" w:rsidP="00D004F5">
      <w:pPr>
        <w:rPr>
          <w:b/>
          <w:bCs/>
        </w:rPr>
      </w:pPr>
    </w:p>
    <w:p w14:paraId="176A1C8C" w14:textId="77777777" w:rsidR="00CE0F04" w:rsidRDefault="00CE0F04" w:rsidP="00D004F5">
      <w:pPr>
        <w:rPr>
          <w:b/>
          <w:bCs/>
        </w:rPr>
      </w:pPr>
    </w:p>
    <w:p w14:paraId="16704BCB" w14:textId="43A95D85" w:rsidR="00CE0F04" w:rsidRDefault="00CE0F04" w:rsidP="00D004F5">
      <w:pPr>
        <w:rPr>
          <w:b/>
          <w:bCs/>
        </w:rPr>
      </w:pPr>
    </w:p>
    <w:p w14:paraId="1499ADD6" w14:textId="77777777" w:rsidR="00E96C13" w:rsidRDefault="00E96C13" w:rsidP="00D004F5">
      <w:pPr>
        <w:rPr>
          <w:b/>
          <w:bCs/>
        </w:rPr>
      </w:pPr>
    </w:p>
    <w:p w14:paraId="36C894FC" w14:textId="77777777" w:rsidR="00E96C13" w:rsidRDefault="00E96C13" w:rsidP="00D004F5">
      <w:pPr>
        <w:rPr>
          <w:b/>
          <w:bCs/>
        </w:rPr>
      </w:pPr>
    </w:p>
    <w:p w14:paraId="59E34C56" w14:textId="77777777" w:rsidR="00E96C13" w:rsidRDefault="00E96C13" w:rsidP="00D004F5">
      <w:pPr>
        <w:rPr>
          <w:b/>
          <w:bCs/>
        </w:rPr>
      </w:pPr>
    </w:p>
    <w:p w14:paraId="5E77305D" w14:textId="77777777" w:rsidR="00E96C13" w:rsidRDefault="00E96C13" w:rsidP="00D004F5">
      <w:pPr>
        <w:rPr>
          <w:b/>
          <w:bCs/>
        </w:rPr>
      </w:pPr>
    </w:p>
    <w:p w14:paraId="6C3E0CCE" w14:textId="77777777" w:rsidR="00E96C13" w:rsidRDefault="00E96C13" w:rsidP="00D004F5">
      <w:pPr>
        <w:rPr>
          <w:b/>
          <w:bCs/>
        </w:rPr>
      </w:pPr>
    </w:p>
    <w:p w14:paraId="05050F14" w14:textId="77777777" w:rsidR="00E96C13" w:rsidRDefault="00E96C13" w:rsidP="00D004F5">
      <w:pPr>
        <w:rPr>
          <w:b/>
          <w:bCs/>
        </w:rPr>
      </w:pPr>
    </w:p>
    <w:p w14:paraId="23EA0976" w14:textId="77777777" w:rsidR="00E96C13" w:rsidRDefault="00E96C13" w:rsidP="00D004F5">
      <w:pPr>
        <w:rPr>
          <w:b/>
          <w:bCs/>
        </w:rPr>
      </w:pPr>
    </w:p>
    <w:p w14:paraId="363DB2D0" w14:textId="77777777" w:rsidR="00E96C13" w:rsidRDefault="00E96C13" w:rsidP="00D004F5">
      <w:pPr>
        <w:rPr>
          <w:b/>
          <w:bCs/>
        </w:rPr>
      </w:pPr>
    </w:p>
    <w:p w14:paraId="731A7AF1" w14:textId="77777777" w:rsidR="00E96C13" w:rsidRDefault="00E96C13" w:rsidP="00D004F5">
      <w:pPr>
        <w:rPr>
          <w:b/>
          <w:bCs/>
        </w:rPr>
      </w:pPr>
    </w:p>
    <w:p w14:paraId="365965D0" w14:textId="77777777" w:rsidR="00E96C13" w:rsidRDefault="00E96C13" w:rsidP="00D004F5">
      <w:pPr>
        <w:rPr>
          <w:b/>
          <w:bCs/>
        </w:rPr>
      </w:pPr>
    </w:p>
    <w:p w14:paraId="0CC057AA" w14:textId="77777777" w:rsidR="00E96C13" w:rsidRDefault="00E96C13" w:rsidP="00D004F5">
      <w:pPr>
        <w:rPr>
          <w:b/>
          <w:bCs/>
        </w:rPr>
      </w:pPr>
    </w:p>
    <w:p w14:paraId="11B01724" w14:textId="77777777" w:rsidR="00E96C13" w:rsidRDefault="00E96C13" w:rsidP="00D004F5">
      <w:pPr>
        <w:rPr>
          <w:b/>
          <w:bCs/>
        </w:rPr>
      </w:pPr>
    </w:p>
    <w:p w14:paraId="37558A9B" w14:textId="77777777" w:rsidR="00E96C13" w:rsidRDefault="00E96C13" w:rsidP="00D004F5">
      <w:pPr>
        <w:rPr>
          <w:b/>
          <w:bCs/>
        </w:rPr>
      </w:pPr>
    </w:p>
    <w:p w14:paraId="5D4BAE5A" w14:textId="77777777" w:rsidR="00E96C13" w:rsidRDefault="00E96C13" w:rsidP="00D004F5">
      <w:pPr>
        <w:rPr>
          <w:b/>
          <w:bCs/>
        </w:rPr>
      </w:pPr>
    </w:p>
    <w:p w14:paraId="6A50A2E3" w14:textId="77777777" w:rsidR="00E96C13" w:rsidRDefault="00E96C13" w:rsidP="00D004F5">
      <w:pPr>
        <w:rPr>
          <w:b/>
          <w:bCs/>
        </w:rPr>
      </w:pPr>
    </w:p>
    <w:p w14:paraId="34C78109" w14:textId="77777777" w:rsidR="00E96C13" w:rsidRDefault="00E96C13" w:rsidP="00D004F5">
      <w:pPr>
        <w:rPr>
          <w:b/>
          <w:bCs/>
        </w:rPr>
      </w:pPr>
    </w:p>
    <w:p w14:paraId="42749E86" w14:textId="43A6835B" w:rsidR="00E96C13" w:rsidRDefault="00E96C13" w:rsidP="00D004F5">
      <w:pPr>
        <w:rPr>
          <w:b/>
          <w:bCs/>
        </w:rPr>
      </w:pPr>
      <w:r w:rsidRPr="00E96C13">
        <w:rPr>
          <w:b/>
          <w:bCs/>
          <w:noProof/>
        </w:rPr>
        <w:lastRenderedPageBreak/>
        <mc:AlternateContent>
          <mc:Choice Requires="wpg">
            <w:drawing>
              <wp:inline distT="0" distB="0" distL="0" distR="0" wp14:anchorId="0B52904B" wp14:editId="69A146C9">
                <wp:extent cx="6400800" cy="5640290"/>
                <wp:effectExtent l="0" t="0" r="0" b="0"/>
                <wp:docPr id="9" name="Group 8">
                  <a:extLst xmlns:a="http://schemas.openxmlformats.org/drawingml/2006/main">
                    <a:ext uri="{FF2B5EF4-FFF2-40B4-BE49-F238E27FC236}">
                      <a16:creationId xmlns:a16="http://schemas.microsoft.com/office/drawing/2014/main" id="{F1DCEFE0-AABA-78CF-92DB-3BA24D321588}"/>
                    </a:ext>
                  </a:extLst>
                </wp:docPr>
                <wp:cNvGraphicFramePr/>
                <a:graphic xmlns:a="http://schemas.openxmlformats.org/drawingml/2006/main">
                  <a:graphicData uri="http://schemas.microsoft.com/office/word/2010/wordprocessingGroup">
                    <wpg:wgp>
                      <wpg:cNvGrpSpPr/>
                      <wpg:grpSpPr>
                        <a:xfrm>
                          <a:off x="0" y="0"/>
                          <a:ext cx="6400800" cy="5640290"/>
                          <a:chOff x="0" y="0"/>
                          <a:chExt cx="6400800" cy="5640290"/>
                        </a:xfrm>
                      </wpg:grpSpPr>
                      <pic:pic xmlns:pic="http://schemas.openxmlformats.org/drawingml/2006/picture">
                        <pic:nvPicPr>
                          <pic:cNvPr id="1898136000" name="Picture 1898136000">
                            <a:extLst>
                              <a:ext uri="{FF2B5EF4-FFF2-40B4-BE49-F238E27FC236}">
                                <a16:creationId xmlns:a16="http://schemas.microsoft.com/office/drawing/2014/main" id="{D5CD1AC0-C043-08EE-BC78-66D0ACDB4A58}"/>
                              </a:ext>
                            </a:extLst>
                          </pic:cNvPr>
                          <pic:cNvPicPr>
                            <a:picLocks noChangeAspect="1"/>
                          </pic:cNvPicPr>
                        </pic:nvPicPr>
                        <pic:blipFill>
                          <a:blip r:embed="rId20"/>
                          <a:stretch>
                            <a:fillRect/>
                          </a:stretch>
                        </pic:blipFill>
                        <pic:spPr>
                          <a:xfrm>
                            <a:off x="0" y="153890"/>
                            <a:ext cx="6400800" cy="5486400"/>
                          </a:xfrm>
                          <a:prstGeom prst="rect">
                            <a:avLst/>
                          </a:prstGeom>
                        </pic:spPr>
                      </pic:pic>
                      <wps:wsp>
                        <wps:cNvPr id="1678042773" name="TextBox 5">
                          <a:extLst>
                            <a:ext uri="{FF2B5EF4-FFF2-40B4-BE49-F238E27FC236}">
                              <a16:creationId xmlns:a16="http://schemas.microsoft.com/office/drawing/2014/main" id="{005D7EBD-B9CA-8073-3997-CB5A5C6C39A8}"/>
                            </a:ext>
                          </a:extLst>
                        </wps:cNvPr>
                        <wps:cNvSpPr txBox="1"/>
                        <wps:spPr>
                          <a:xfrm>
                            <a:off x="130404" y="1"/>
                            <a:ext cx="339725" cy="308610"/>
                          </a:xfrm>
                          <a:prstGeom prst="rect">
                            <a:avLst/>
                          </a:prstGeom>
                          <a:noFill/>
                        </wps:spPr>
                        <wps:txbx>
                          <w:txbxContent>
                            <w:p w14:paraId="59F5B820"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1690095038" name="TextBox 6">
                          <a:extLst>
                            <a:ext uri="{FF2B5EF4-FFF2-40B4-BE49-F238E27FC236}">
                              <a16:creationId xmlns:a16="http://schemas.microsoft.com/office/drawing/2014/main" id="{4122FB5D-EBAC-BA29-0192-2E15694E30CC}"/>
                            </a:ext>
                          </a:extLst>
                        </wps:cNvPr>
                        <wps:cNvSpPr txBox="1"/>
                        <wps:spPr>
                          <a:xfrm>
                            <a:off x="3265602" y="0"/>
                            <a:ext cx="339090" cy="308610"/>
                          </a:xfrm>
                          <a:prstGeom prst="rect">
                            <a:avLst/>
                          </a:prstGeom>
                          <a:noFill/>
                        </wps:spPr>
                        <wps:txbx>
                          <w:txbxContent>
                            <w:p w14:paraId="42A58CC0"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s:wsp>
                        <wps:cNvPr id="1796157805" name="TextBox 7">
                          <a:extLst>
                            <a:ext uri="{FF2B5EF4-FFF2-40B4-BE49-F238E27FC236}">
                              <a16:creationId xmlns:a16="http://schemas.microsoft.com/office/drawing/2014/main" id="{9E2747CD-52DD-A7FC-C63F-689B6B8D362F}"/>
                            </a:ext>
                          </a:extLst>
                        </wps:cNvPr>
                        <wps:cNvSpPr txBox="1"/>
                        <wps:spPr>
                          <a:xfrm>
                            <a:off x="1233129" y="2834495"/>
                            <a:ext cx="339090" cy="308610"/>
                          </a:xfrm>
                          <a:prstGeom prst="rect">
                            <a:avLst/>
                          </a:prstGeom>
                          <a:noFill/>
                        </wps:spPr>
                        <wps:txbx>
                          <w:txbxContent>
                            <w:p w14:paraId="64157585"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C</w:t>
                              </w:r>
                            </w:p>
                          </w:txbxContent>
                        </wps:txbx>
                        <wps:bodyPr wrap="square" rtlCol="0">
                          <a:spAutoFit/>
                        </wps:bodyPr>
                      </wps:wsp>
                    </wpg:wgp>
                  </a:graphicData>
                </a:graphic>
              </wp:inline>
            </w:drawing>
          </mc:Choice>
          <mc:Fallback>
            <w:pict>
              <v:group w14:anchorId="0B52904B" id="Group 8" o:spid="_x0000_s1026" style="width:7in;height:444.1pt;mso-position-horizontal-relative:char;mso-position-vertical-relative:line" coordsize="64008,5640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98136000" o:spid="_x0000_s1027" type="#_x0000_t75" style="position:absolute;top:1538;width:64008;height:548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">
                  <v:imagedata r:id="rId21" o:title=""/>
                </v:shape>
                <v:shapetype id="_x0000_t202" coordsize="21600,21600" o:spt="202" path="m,l,21600r21600,l21600,xe">
                  <v:stroke joinstyle="miter"/>
                  <v:path gradientshapeok="t" o:connecttype="rect"/>
                </v:shapetype>
                <v:shape id="TextBox 5" o:spid="_x0000_s1028" type="#_x0000_t202" style="position:absolute;left:1304;width:3397;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" filled="f" stroked="f">
                  <v:textbox style="mso-fit-shape-to-text:t">
                    <w:txbxContent>
                      <w:p w14:paraId="59F5B820"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6" o:spid="_x0000_s1029" type="#_x0000_t202" style="position:absolute;left:32656;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" filled="f" stroked="f">
                  <v:textbox style="mso-fit-shape-to-text:t">
                    <w:txbxContent>
                      <w:p w14:paraId="42A58CC0"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B</w:t>
                        </w:r>
                      </w:p>
                    </w:txbxContent>
                  </v:textbox>
                </v:shape>
                <v:shape id="TextBox 7" o:spid="_x0000_s1030" type="#_x0000_t202" style="position:absolute;left:12331;top:28344;width:3391;height:30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" filled="f" stroked="f">
                  <v:textbox style="mso-fit-shape-to-text:t">
                    <w:txbxContent>
                      <w:p w14:paraId="64157585"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C</w:t>
                        </w:r>
                      </w:p>
                    </w:txbxContent>
                  </v:textbox>
                </v:shape>
                <w10:anchorlock/>
              </v:group>
            </w:pict>
          </mc:Fallback>
        </mc:AlternateContent>
      </w:r>
    </w:p>
    <w:p w14:paraId="42FC3983" w14:textId="77777777" w:rsidR="00E96C13" w:rsidRDefault="00E96C13" w:rsidP="00D004F5">
      <w:pPr>
        <w:rPr>
          <w:b/>
          <w:bCs/>
        </w:rPr>
      </w:pPr>
    </w:p>
    <w:p w14:paraId="7E0B35F6" w14:textId="43197F4E" w:rsidR="00CE0F04" w:rsidRPr="00CE0F04" w:rsidRDefault="00CE0F04" w:rsidP="00D004F5">
      <w:r>
        <w:rPr>
          <w:b/>
          <w:bCs/>
        </w:rPr>
        <w:t xml:space="preserve">Supplementary Figure </w:t>
      </w:r>
      <w:r w:rsidR="004C7243">
        <w:rPr>
          <w:b/>
          <w:bCs/>
        </w:rPr>
        <w:t>2</w:t>
      </w:r>
      <w:r>
        <w:rPr>
          <w:b/>
          <w:bCs/>
        </w:rPr>
        <w:t xml:space="preserve">: </w:t>
      </w:r>
      <w:r>
        <w:t xml:space="preserve">Age distributions of the member and visit populations. Panel A: The proportion of members in each region that fall into each age group in an average year in the observation period. Panel B: The proportion of GAS pharyngitis visits in each region that fall into each age category. Panel C: </w:t>
      </w:r>
      <w:r w:rsidR="00587E53">
        <w:t>The average number of visits</w:t>
      </w:r>
      <w:r w:rsidR="0089235E">
        <w:t xml:space="preserve"> per 1000 members</w:t>
      </w:r>
      <w:r w:rsidR="00587E53">
        <w:t xml:space="preserve"> in each age group in each </w:t>
      </w:r>
      <w:r w:rsidR="0089235E">
        <w:t xml:space="preserve">month over the course of an average year. Shading represents 95% confidence </w:t>
      </w:r>
      <w:r w:rsidR="00977AE9">
        <w:t>intervals;</w:t>
      </w:r>
      <w:r w:rsidR="0089235E">
        <w:t xml:space="preserve"> points are individual year observations.</w:t>
      </w:r>
    </w:p>
    <w:p w14:paraId="1CB1D8C8" w14:textId="77777777" w:rsidR="00CE0F04" w:rsidRDefault="00CE0F04" w:rsidP="00D004F5">
      <w:pPr>
        <w:rPr>
          <w:b/>
          <w:bCs/>
        </w:rPr>
      </w:pPr>
    </w:p>
    <w:p w14:paraId="4D96629B" w14:textId="77777777" w:rsidR="00CE0F04" w:rsidRDefault="00CE0F04" w:rsidP="00D004F5">
      <w:pPr>
        <w:rPr>
          <w:b/>
          <w:bCs/>
        </w:rPr>
      </w:pPr>
    </w:p>
    <w:p w14:paraId="4ABE3431" w14:textId="77777777" w:rsidR="00CE0F04" w:rsidRDefault="00CE0F04" w:rsidP="00D004F5">
      <w:pPr>
        <w:rPr>
          <w:b/>
          <w:bCs/>
        </w:rPr>
      </w:pPr>
    </w:p>
    <w:p w14:paraId="5637605F" w14:textId="77777777" w:rsidR="00CE0F04" w:rsidRDefault="00CE0F04" w:rsidP="00D004F5">
      <w:pPr>
        <w:rPr>
          <w:b/>
          <w:bCs/>
        </w:rPr>
      </w:pPr>
    </w:p>
    <w:p w14:paraId="6155D81D" w14:textId="77777777" w:rsidR="00E96C13" w:rsidRDefault="00E96C13" w:rsidP="00187383">
      <w:pPr>
        <w:rPr>
          <w:b/>
          <w:bCs/>
        </w:rPr>
      </w:pPr>
    </w:p>
    <w:p w14:paraId="275D3444" w14:textId="77777777" w:rsidR="00E96C13" w:rsidRDefault="00E96C13" w:rsidP="00187383">
      <w:pPr>
        <w:rPr>
          <w:b/>
          <w:bCs/>
        </w:rPr>
      </w:pPr>
    </w:p>
    <w:p w14:paraId="5CF39131" w14:textId="68B66979" w:rsidR="00E96C13" w:rsidRDefault="00354E8D" w:rsidP="00187383">
      <w:pPr>
        <w:rPr>
          <w:b/>
          <w:bCs/>
        </w:rPr>
      </w:pPr>
      <w:r w:rsidRPr="00354E8D">
        <w:rPr>
          <w:b/>
          <w:bCs/>
          <w:noProof/>
        </w:rPr>
        <w:lastRenderedPageBreak/>
        <mc:AlternateContent>
          <mc:Choice Requires="wpg">
            <w:drawing>
              <wp:inline distT="0" distB="0" distL="0" distR="0" wp14:anchorId="2FF2B91C" wp14:editId="1E7F03EF">
                <wp:extent cx="6400800" cy="5640290"/>
                <wp:effectExtent l="0" t="0" r="0" b="0"/>
                <wp:docPr id="12" name="Group 11">
                  <a:extLst xmlns:a="http://schemas.openxmlformats.org/drawingml/2006/main">
                    <a:ext uri="{FF2B5EF4-FFF2-40B4-BE49-F238E27FC236}">
                      <a16:creationId xmlns:a16="http://schemas.microsoft.com/office/drawing/2014/main" id="{03404EDD-E6C5-BA7A-D315-CA00ABE64D78}"/>
                    </a:ext>
                  </a:extLst>
                </wp:docPr>
                <wp:cNvGraphicFramePr/>
                <a:graphic xmlns:a="http://schemas.openxmlformats.org/drawingml/2006/main">
                  <a:graphicData uri="http://schemas.microsoft.com/office/word/2010/wordprocessingGroup">
                    <wpg:wgp>
                      <wpg:cNvGrpSpPr/>
                      <wpg:grpSpPr>
                        <a:xfrm>
                          <a:off x="0" y="0"/>
                          <a:ext cx="6400800" cy="5640290"/>
                          <a:chOff x="0" y="0"/>
                          <a:chExt cx="6400800" cy="5640290"/>
                        </a:xfrm>
                      </wpg:grpSpPr>
                      <pic:pic xmlns:pic="http://schemas.openxmlformats.org/drawingml/2006/picture">
                        <pic:nvPicPr>
                          <pic:cNvPr id="1803250533" name="Picture 1803250533">
                            <a:extLst>
                              <a:ext uri="{FF2B5EF4-FFF2-40B4-BE49-F238E27FC236}">
                                <a16:creationId xmlns:a16="http://schemas.microsoft.com/office/drawing/2014/main" id="{09079200-A9E2-F442-ED3F-6C9A48C0B8A5}"/>
                              </a:ext>
                            </a:extLst>
                          </pic:cNvPr>
                          <pic:cNvPicPr>
                            <a:picLocks noChangeAspect="1"/>
                          </pic:cNvPicPr>
                        </pic:nvPicPr>
                        <pic:blipFill>
                          <a:blip r:embed="rId22"/>
                          <a:stretch>
                            <a:fillRect/>
                          </a:stretch>
                        </pic:blipFill>
                        <pic:spPr>
                          <a:xfrm>
                            <a:off x="0" y="153890"/>
                            <a:ext cx="6400800" cy="5486400"/>
                          </a:xfrm>
                          <a:prstGeom prst="rect">
                            <a:avLst/>
                          </a:prstGeom>
                        </pic:spPr>
                      </pic:pic>
                      <wps:wsp>
                        <wps:cNvPr id="811840787" name="TextBox 8">
                          <a:extLst>
                            <a:ext uri="{FF2B5EF4-FFF2-40B4-BE49-F238E27FC236}">
                              <a16:creationId xmlns:a16="http://schemas.microsoft.com/office/drawing/2014/main" id="{10140916-46AD-4F73-55A7-F067EDDE71FF}"/>
                            </a:ext>
                          </a:extLst>
                        </wps:cNvPr>
                        <wps:cNvSpPr txBox="1"/>
                        <wps:spPr>
                          <a:xfrm>
                            <a:off x="130404" y="1"/>
                            <a:ext cx="339725" cy="308610"/>
                          </a:xfrm>
                          <a:prstGeom prst="rect">
                            <a:avLst/>
                          </a:prstGeom>
                          <a:noFill/>
                        </wps:spPr>
                        <wps:txbx>
                          <w:txbxContent>
                            <w:p w14:paraId="78BC4DB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810573838" name="TextBox 9">
                          <a:extLst>
                            <a:ext uri="{FF2B5EF4-FFF2-40B4-BE49-F238E27FC236}">
                              <a16:creationId xmlns:a16="http://schemas.microsoft.com/office/drawing/2014/main" id="{65C96323-3D35-0D88-FF0A-4F8BD1432236}"/>
                            </a:ext>
                          </a:extLst>
                        </wps:cNvPr>
                        <wps:cNvSpPr txBox="1"/>
                        <wps:spPr>
                          <a:xfrm>
                            <a:off x="3265602" y="0"/>
                            <a:ext cx="339090" cy="308610"/>
                          </a:xfrm>
                          <a:prstGeom prst="rect">
                            <a:avLst/>
                          </a:prstGeom>
                          <a:noFill/>
                        </wps:spPr>
                        <wps:txbx>
                          <w:txbxContent>
                            <w:p w14:paraId="2967D8F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s:wsp>
                        <wps:cNvPr id="1755301063" name="TextBox 10">
                          <a:extLst>
                            <a:ext uri="{FF2B5EF4-FFF2-40B4-BE49-F238E27FC236}">
                              <a16:creationId xmlns:a16="http://schemas.microsoft.com/office/drawing/2014/main" id="{179446D3-71D4-F9A6-753A-382039AE34BC}"/>
                            </a:ext>
                          </a:extLst>
                        </wps:cNvPr>
                        <wps:cNvSpPr txBox="1"/>
                        <wps:spPr>
                          <a:xfrm>
                            <a:off x="1233129" y="2787611"/>
                            <a:ext cx="339090" cy="308610"/>
                          </a:xfrm>
                          <a:prstGeom prst="rect">
                            <a:avLst/>
                          </a:prstGeom>
                          <a:noFill/>
                        </wps:spPr>
                        <wps:txbx>
                          <w:txbxContent>
                            <w:p w14:paraId="238DBFDD"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C</w:t>
                              </w:r>
                            </w:p>
                          </w:txbxContent>
                        </wps:txbx>
                        <wps:bodyPr wrap="square" rtlCol="0">
                          <a:spAutoFit/>
                        </wps:bodyPr>
                      </wps:wsp>
                    </wpg:wgp>
                  </a:graphicData>
                </a:graphic>
              </wp:inline>
            </w:drawing>
          </mc:Choice>
          <mc:Fallback>
            <w:pict>
              <v:group w14:anchorId="2FF2B91C" id="Group 11" o:spid="_x0000_s1031" style="width:7in;height:444.1pt;mso-position-horizontal-relative:char;mso-position-vertical-relative:line" coordsize="64008,5640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">
                <v:shape id="Picture 1803250533" o:spid="_x0000_s1032" type="#_x0000_t75" style="position:absolute;top:1538;width:64008;height:548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">
                  <v:imagedata r:id="rId23" o:title=""/>
                </v:shape>
                <v:shape id="TextBox 8" o:spid="_x0000_s1033" type="#_x0000_t202" style="position:absolute;left:1304;width:3397;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" filled="f" stroked="f">
                  <v:textbox style="mso-fit-shape-to-text:t">
                    <w:txbxContent>
                      <w:p w14:paraId="78BC4DB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9" o:spid="_x0000_s1034" type="#_x0000_t202" style="position:absolute;left:32656;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" filled="f" stroked="f">
                  <v:textbox style="mso-fit-shape-to-text:t">
                    <w:txbxContent>
                      <w:p w14:paraId="2967D8F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B</w:t>
                        </w:r>
                      </w:p>
                    </w:txbxContent>
                  </v:textbox>
                </v:shape>
                <v:shape id="TextBox 10" o:spid="_x0000_s1035" type="#_x0000_t202" style="position:absolute;left:12331;top:27876;width:3391;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" filled="f" stroked="f">
                  <v:textbox style="mso-fit-shape-to-text:t">
                    <w:txbxContent>
                      <w:p w14:paraId="238DBFDD"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C</w:t>
                        </w:r>
                      </w:p>
                    </w:txbxContent>
                  </v:textbox>
                </v:shape>
                <w10:anchorlock/>
              </v:group>
            </w:pict>
          </mc:Fallback>
        </mc:AlternateContent>
      </w:r>
    </w:p>
    <w:p w14:paraId="629A0D40" w14:textId="6222B63F" w:rsidR="00354E8D" w:rsidRDefault="00354E8D" w:rsidP="00187383">
      <w:pPr>
        <w:rPr>
          <w:b/>
          <w:bCs/>
        </w:rPr>
      </w:pPr>
    </w:p>
    <w:p w14:paraId="7D170071" w14:textId="20375DFE" w:rsidR="00AC322C" w:rsidRPr="00C0146F" w:rsidRDefault="00D97BC6" w:rsidP="00187383">
      <w:r>
        <w:rPr>
          <w:b/>
          <w:bCs/>
        </w:rPr>
        <w:t xml:space="preserve">Supplementary </w:t>
      </w:r>
      <w:r w:rsidR="00D004F5">
        <w:rPr>
          <w:b/>
          <w:bCs/>
        </w:rPr>
        <w:t xml:space="preserve">Figure </w:t>
      </w:r>
      <w:r w:rsidR="004C7243">
        <w:rPr>
          <w:b/>
          <w:bCs/>
        </w:rPr>
        <w:t>3</w:t>
      </w:r>
      <w:r w:rsidR="00187383">
        <w:rPr>
          <w:b/>
          <w:bCs/>
        </w:rPr>
        <w:t xml:space="preserve">: </w:t>
      </w:r>
      <w:r w:rsidR="00D004F5">
        <w:t xml:space="preserve">Visits per 1000 people </w:t>
      </w:r>
      <w:r w:rsidR="00C93D45">
        <w:t xml:space="preserve">per year </w:t>
      </w:r>
      <w:r w:rsidR="00D004F5">
        <w:t>in each region</w:t>
      </w:r>
      <w:r w:rsidR="00187383">
        <w:t xml:space="preserve">. Panel A: Visits per 1000 people in each region over the 9-year observation period. Panel B: </w:t>
      </w:r>
      <w:r w:rsidR="00AC322C">
        <w:t xml:space="preserve">Average visits per 1000 </w:t>
      </w:r>
      <w:r w:rsidR="00601C73">
        <w:t>people</w:t>
      </w:r>
      <w:r w:rsidR="00AC322C">
        <w:t xml:space="preserve"> per year in each region with brackets showing 95% confidence intervals representing year-to-year variability. </w:t>
      </w:r>
      <w:r w:rsidR="00187383">
        <w:t>Panel C:</w:t>
      </w:r>
      <w:r w:rsidR="00AC322C">
        <w:t xml:space="preserve"> Comparisons between each region pair. The y-axis shows the difference in average visits per 1000 </w:t>
      </w:r>
      <w:r w:rsidR="00601C73">
        <w:t>people</w:t>
      </w:r>
      <w:r w:rsidR="00AC322C">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ADC3867" w14:textId="77777777" w:rsidR="005815D4" w:rsidRDefault="005815D4">
      <w:pPr>
        <w:rPr>
          <w:b/>
          <w:bCs/>
        </w:rPr>
      </w:pPr>
    </w:p>
    <w:p w14:paraId="1E09F703" w14:textId="78C6D933" w:rsidR="005815D4" w:rsidRDefault="005815D4">
      <w:pPr>
        <w:rPr>
          <w:b/>
          <w:bCs/>
        </w:rPr>
      </w:pPr>
    </w:p>
    <w:p w14:paraId="70C7992A" w14:textId="20886147" w:rsidR="00FE4612" w:rsidRPr="00C0146F" w:rsidRDefault="00354E8D" w:rsidP="00C93D45">
      <w:r w:rsidRPr="00354E8D">
        <w:rPr>
          <w:b/>
          <w:bCs/>
          <w:noProof/>
        </w:rPr>
        <w:lastRenderedPageBreak/>
        <mc:AlternateContent>
          <mc:Choice Requires="wpg">
            <w:drawing>
              <wp:inline distT="0" distB="0" distL="0" distR="0" wp14:anchorId="2B08B10B" wp14:editId="40D7C2BF">
                <wp:extent cx="5943600" cy="3102250"/>
                <wp:effectExtent l="0" t="0" r="0" b="0"/>
                <wp:docPr id="13" name="Group 12">
                  <a:extLst xmlns:a="http://schemas.openxmlformats.org/drawingml/2006/main">
                    <a:ext uri="{FF2B5EF4-FFF2-40B4-BE49-F238E27FC236}">
                      <a16:creationId xmlns:a16="http://schemas.microsoft.com/office/drawing/2014/main" id="{F6AAE5AE-BA60-E06D-0F3D-C47E4AD6E24F}"/>
                    </a:ext>
                  </a:extLst>
                </wp:docPr>
                <wp:cNvGraphicFramePr/>
                <a:graphic xmlns:a="http://schemas.openxmlformats.org/drawingml/2006/main">
                  <a:graphicData uri="http://schemas.microsoft.com/office/word/2010/wordprocessingGroup">
                    <wpg:wgp>
                      <wpg:cNvGrpSpPr/>
                      <wpg:grpSpPr>
                        <a:xfrm>
                          <a:off x="0" y="0"/>
                          <a:ext cx="5943600" cy="3102250"/>
                          <a:chOff x="0" y="0"/>
                          <a:chExt cx="5943600" cy="3102250"/>
                        </a:xfrm>
                      </wpg:grpSpPr>
                      <pic:pic xmlns:pic="http://schemas.openxmlformats.org/drawingml/2006/picture">
                        <pic:nvPicPr>
                          <pic:cNvPr id="1783237163" name="Picture 1783237163">
                            <a:extLst>
                              <a:ext uri="{FF2B5EF4-FFF2-40B4-BE49-F238E27FC236}">
                                <a16:creationId xmlns:a16="http://schemas.microsoft.com/office/drawing/2014/main" id="{C6B00DF1-50F4-5343-2217-D830122F5E33}"/>
                              </a:ext>
                            </a:extLst>
                          </pic:cNvPr>
                          <pic:cNvPicPr>
                            <a:picLocks noChangeAspect="1"/>
                          </pic:cNvPicPr>
                        </pic:nvPicPr>
                        <pic:blipFill>
                          <a:blip r:embed="rId24"/>
                          <a:stretch>
                            <a:fillRect/>
                          </a:stretch>
                        </pic:blipFill>
                        <pic:spPr>
                          <a:xfrm>
                            <a:off x="0" y="130450"/>
                            <a:ext cx="5943600" cy="2971800"/>
                          </a:xfrm>
                          <a:prstGeom prst="rect">
                            <a:avLst/>
                          </a:prstGeom>
                        </pic:spPr>
                      </pic:pic>
                      <wps:wsp>
                        <wps:cNvPr id="1426296646" name="TextBox 10">
                          <a:extLst>
                            <a:ext uri="{FF2B5EF4-FFF2-40B4-BE49-F238E27FC236}">
                              <a16:creationId xmlns:a16="http://schemas.microsoft.com/office/drawing/2014/main" id="{F26AE54D-7FC8-8BCB-D3EE-0860F52ECD18}"/>
                            </a:ext>
                          </a:extLst>
                        </wps:cNvPr>
                        <wps:cNvSpPr txBox="1"/>
                        <wps:spPr>
                          <a:xfrm>
                            <a:off x="153852" y="1"/>
                            <a:ext cx="339725" cy="308610"/>
                          </a:xfrm>
                          <a:prstGeom prst="rect">
                            <a:avLst/>
                          </a:prstGeom>
                          <a:noFill/>
                        </wps:spPr>
                        <wps:txbx>
                          <w:txbxContent>
                            <w:p w14:paraId="4CC44427"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1367220190" name="TextBox 11">
                          <a:extLst>
                            <a:ext uri="{FF2B5EF4-FFF2-40B4-BE49-F238E27FC236}">
                              <a16:creationId xmlns:a16="http://schemas.microsoft.com/office/drawing/2014/main" id="{418BE5E2-A17B-1171-069A-FF84E0E0C775}"/>
                            </a:ext>
                          </a:extLst>
                        </wps:cNvPr>
                        <wps:cNvSpPr txBox="1"/>
                        <wps:spPr>
                          <a:xfrm>
                            <a:off x="2632435" y="0"/>
                            <a:ext cx="339090" cy="308610"/>
                          </a:xfrm>
                          <a:prstGeom prst="rect">
                            <a:avLst/>
                          </a:prstGeom>
                          <a:noFill/>
                        </wps:spPr>
                        <wps:txbx>
                          <w:txbxContent>
                            <w:p w14:paraId="20776C7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2B08B10B" id="Group 12" o:spid="_x0000_s1036" style="width:468pt;height:244.25pt;mso-position-horizontal-relative:char;mso-position-vertical-relative:line" coordsize="59436,3102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">
                <v:shape id="Picture 1783237163" o:spid="_x0000_s1037" type="#_x0000_t75" style="position:absolute;top:1304;width:59436;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">
                  <v:imagedata r:id="rId25" o:title=""/>
                </v:shape>
                <v:shape id="TextBox 10" o:spid="_x0000_s1038" type="#_x0000_t202" style="position:absolute;left:1538;width:3397;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" filled="f" stroked="f">
                  <v:textbox style="mso-fit-shape-to-text:t">
                    <w:txbxContent>
                      <w:p w14:paraId="4CC44427"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11" o:spid="_x0000_s1039" type="#_x0000_t202" style="position:absolute;left:26324;width:3391;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" filled="f" stroked="f">
                  <v:textbox style="mso-fit-shape-to-text:t">
                    <w:txbxContent>
                      <w:p w14:paraId="20776C7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r w:rsidR="005815D4">
        <w:rPr>
          <w:b/>
          <w:bCs/>
        </w:rPr>
        <w:t xml:space="preserve">Supplementary Figure </w:t>
      </w:r>
      <w:r w:rsidR="004C7243">
        <w:rPr>
          <w:b/>
          <w:bCs/>
        </w:rPr>
        <w:t>4:</w:t>
      </w:r>
      <w:r w:rsidR="005815D4">
        <w:rPr>
          <w:b/>
          <w:bCs/>
        </w:rPr>
        <w:t xml:space="preserve"> </w:t>
      </w:r>
      <w:r w:rsidR="005815D4">
        <w:t xml:space="preserve">Visits per 1000 </w:t>
      </w:r>
      <w:r w:rsidR="00601C73">
        <w:t>people</w:t>
      </w:r>
      <w:r w:rsidR="00C93D45">
        <w:t xml:space="preserve"> per year</w:t>
      </w:r>
      <w:r w:rsidR="005815D4">
        <w:t xml:space="preserve"> in each subregion</w:t>
      </w:r>
      <w:r w:rsidR="00C93D45">
        <w:t>. Panel A: Visits per 1000 people</w:t>
      </w:r>
      <w:r w:rsidR="005815D4">
        <w:t xml:space="preserve"> over the 9-year observation period.</w:t>
      </w:r>
      <w:r w:rsidR="00C93D45">
        <w:t xml:space="preserve"> </w:t>
      </w:r>
      <w:r w:rsidR="00C93D45" w:rsidRPr="00C16A24">
        <w:t>Panel B</w:t>
      </w:r>
      <w:r w:rsidR="00C93D45">
        <w:rPr>
          <w:b/>
          <w:bCs/>
        </w:rPr>
        <w:t>:</w:t>
      </w:r>
      <w:r w:rsidR="00E24BA1">
        <w:rPr>
          <w:b/>
          <w:bCs/>
        </w:rPr>
        <w:t xml:space="preserve"> </w:t>
      </w:r>
      <w:r w:rsidR="004F3FD1">
        <w:t xml:space="preserve">Average visits per 1000 </w:t>
      </w:r>
      <w:r w:rsidR="00601C73">
        <w:t>people</w:t>
      </w:r>
      <w:r w:rsidR="004F3FD1">
        <w:t xml:space="preserve"> per year in each subregion with brackets showing 95% confidence intervals representing year-to-year variability.</w:t>
      </w:r>
      <w:r w:rsidR="00C93D45">
        <w:t xml:space="preserve"> </w:t>
      </w:r>
    </w:p>
    <w:p w14:paraId="14AD9E73" w14:textId="344BDB97" w:rsidR="00FE4612" w:rsidRDefault="00FE4612"/>
    <w:p w14:paraId="3F99C302" w14:textId="77777777" w:rsidR="004F6C3C" w:rsidRDefault="004F6C3C"/>
    <w:p w14:paraId="5CA38801" w14:textId="77777777" w:rsidR="00C15EFC" w:rsidRDefault="00C15EFC"/>
    <w:p w14:paraId="2CA5BDFF" w14:textId="77777777" w:rsidR="00C15EFC" w:rsidRDefault="00C15EFC"/>
    <w:p w14:paraId="4197B3DB" w14:textId="77777777" w:rsidR="00C15EFC" w:rsidRDefault="00C15EFC"/>
    <w:p w14:paraId="4E662414" w14:textId="77777777" w:rsidR="00C15EFC" w:rsidRDefault="00C15EFC"/>
    <w:p w14:paraId="1F69D87B" w14:textId="77777777" w:rsidR="00C15EFC" w:rsidRDefault="00C15EFC"/>
    <w:p w14:paraId="0B62A42C" w14:textId="77777777" w:rsidR="00C15EFC" w:rsidRDefault="00C15EFC"/>
    <w:p w14:paraId="6FB7ED4B" w14:textId="77777777" w:rsidR="00C15EFC" w:rsidRDefault="00C15EFC"/>
    <w:p w14:paraId="5D8DABDB" w14:textId="77777777" w:rsidR="00C15EFC" w:rsidRDefault="00C15EFC"/>
    <w:p w14:paraId="62B7BAEA" w14:textId="77777777" w:rsidR="00C15EFC" w:rsidRDefault="00C15EFC"/>
    <w:p w14:paraId="07AD426F" w14:textId="77777777" w:rsidR="00C15EFC" w:rsidRDefault="00C15EFC"/>
    <w:p w14:paraId="0033E621" w14:textId="77777777" w:rsidR="00C15EFC" w:rsidRDefault="00C15EFC"/>
    <w:p w14:paraId="21CFB6B3" w14:textId="77777777" w:rsidR="00C15EFC" w:rsidRDefault="00C15EFC"/>
    <w:p w14:paraId="09AACE4F" w14:textId="77777777" w:rsidR="00C15EFC" w:rsidRDefault="00C15EFC"/>
    <w:p w14:paraId="13B11D2D" w14:textId="77777777" w:rsidR="00C15EFC" w:rsidRDefault="00C15EFC"/>
    <w:p w14:paraId="3B76EF16" w14:textId="77777777" w:rsidR="00C15EFC" w:rsidRDefault="00C15EFC"/>
    <w:p w14:paraId="241AE38A" w14:textId="77777777" w:rsidR="00C15EFC" w:rsidRDefault="00C15EFC"/>
    <w:p w14:paraId="51DD10C4" w14:textId="77777777" w:rsidR="004F6C3C" w:rsidRDefault="004F6C3C"/>
    <w:p w14:paraId="27DE0C73" w14:textId="65816C5D" w:rsidR="004F6C3C" w:rsidRDefault="00C15EFC">
      <w:r w:rsidRPr="00D23BD5">
        <w:rPr>
          <w:rFonts w:ascii="Calibri" w:eastAsia="Times New Roman" w:hAnsi="Calibri" w:cs="Calibri"/>
          <w:b/>
          <w:bCs/>
          <w:noProof/>
          <w:color w:val="000000" w:themeColor="text1"/>
          <w:sz w:val="22"/>
          <w:szCs w:val="22"/>
        </w:rPr>
        <w:lastRenderedPageBreak/>
        <mc:AlternateContent>
          <mc:Choice Requires="wpg">
            <w:drawing>
              <wp:inline distT="0" distB="0" distL="0" distR="0" wp14:anchorId="31272BEA" wp14:editId="11291C7F">
                <wp:extent cx="6174954" cy="3253220"/>
                <wp:effectExtent l="0" t="0" r="0" b="0"/>
                <wp:docPr id="22" name="Group 21">
                  <a:extLst xmlns:a="http://schemas.openxmlformats.org/drawingml/2006/main">
                    <a:ext uri="{FF2B5EF4-FFF2-40B4-BE49-F238E27FC236}">
                      <a16:creationId xmlns:a16="http://schemas.microsoft.com/office/drawing/2014/main" id="{706547E5-B6BD-6BE9-AD7F-3E1AA9BFDE3B}"/>
                    </a:ext>
                  </a:extLst>
                </wp:docPr>
                <wp:cNvGraphicFramePr/>
                <a:graphic xmlns:a="http://schemas.openxmlformats.org/drawingml/2006/main">
                  <a:graphicData uri="http://schemas.microsoft.com/office/word/2010/wordprocessingGroup">
                    <wpg:wgp>
                      <wpg:cNvGrpSpPr/>
                      <wpg:grpSpPr>
                        <a:xfrm>
                          <a:off x="0" y="0"/>
                          <a:ext cx="6174954" cy="3253220"/>
                          <a:chOff x="0" y="0"/>
                          <a:chExt cx="7315200" cy="3811489"/>
                        </a:xfrm>
                      </wpg:grpSpPr>
                      <pic:pic xmlns:pic="http://schemas.openxmlformats.org/drawingml/2006/picture">
                        <pic:nvPicPr>
                          <pic:cNvPr id="1503938282" name="Picture 1503938282">
                            <a:extLst>
                              <a:ext uri="{FF2B5EF4-FFF2-40B4-BE49-F238E27FC236}">
                                <a16:creationId xmlns:a16="http://schemas.microsoft.com/office/drawing/2014/main" id="{02EA1C49-6874-F31C-79E1-4DC3C11E0A8D}"/>
                              </a:ext>
                            </a:extLst>
                          </pic:cNvPr>
                          <pic:cNvPicPr>
                            <a:picLocks noChangeAspect="1"/>
                          </pic:cNvPicPr>
                        </pic:nvPicPr>
                        <pic:blipFill>
                          <a:blip r:embed="rId26"/>
                          <a:stretch>
                            <a:fillRect/>
                          </a:stretch>
                        </pic:blipFill>
                        <pic:spPr>
                          <a:xfrm>
                            <a:off x="0" y="153889"/>
                            <a:ext cx="7315200" cy="3657600"/>
                          </a:xfrm>
                          <a:prstGeom prst="rect">
                            <a:avLst/>
                          </a:prstGeom>
                        </pic:spPr>
                      </pic:pic>
                      <wpg:grpSp>
                        <wpg:cNvPr id="428198677" name="Group 428198677">
                          <a:extLst>
                            <a:ext uri="{FF2B5EF4-FFF2-40B4-BE49-F238E27FC236}">
                              <a16:creationId xmlns:a16="http://schemas.microsoft.com/office/drawing/2014/main" id="{D070A92C-DF50-E600-C94E-EAA72CD4C8F6}"/>
                            </a:ext>
                          </a:extLst>
                        </wpg:cNvPr>
                        <wpg:cNvGrpSpPr/>
                        <wpg:grpSpPr>
                          <a:xfrm>
                            <a:off x="163477" y="0"/>
                            <a:ext cx="3494123" cy="307777"/>
                            <a:chOff x="163477" y="0"/>
                            <a:chExt cx="3494123" cy="307777"/>
                          </a:xfrm>
                        </wpg:grpSpPr>
                        <wps:wsp>
                          <wps:cNvPr id="863273138" name="TextBox 5">
                            <a:extLst>
                              <a:ext uri="{FF2B5EF4-FFF2-40B4-BE49-F238E27FC236}">
                                <a16:creationId xmlns:a16="http://schemas.microsoft.com/office/drawing/2014/main" id="{80D206AF-2CB8-A3F6-B43E-528B1250C95A}"/>
                              </a:ext>
                            </a:extLst>
                          </wps:cNvPr>
                          <wps:cNvSpPr txBox="1"/>
                          <wps:spPr>
                            <a:xfrm>
                              <a:off x="163477" y="0"/>
                              <a:ext cx="339365" cy="307777"/>
                            </a:xfrm>
                            <a:prstGeom prst="rect">
                              <a:avLst/>
                            </a:prstGeom>
                            <a:noFill/>
                          </wps:spPr>
                          <wps:txbx>
                            <w:txbxContent>
                              <w:p w14:paraId="176CE3AF" w14:textId="77777777" w:rsidR="00C15EFC" w:rsidRDefault="00C15EFC" w:rsidP="00C15EFC">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noAutofit/>
                          </wps:bodyPr>
                        </wps:wsp>
                        <wps:wsp>
                          <wps:cNvPr id="1068668975" name="TextBox 6">
                            <a:extLst>
                              <a:ext uri="{FF2B5EF4-FFF2-40B4-BE49-F238E27FC236}">
                                <a16:creationId xmlns:a16="http://schemas.microsoft.com/office/drawing/2014/main" id="{2D302300-8381-D405-802A-2C2B33FD556E}"/>
                              </a:ext>
                            </a:extLst>
                          </wps:cNvPr>
                          <wps:cNvSpPr txBox="1"/>
                          <wps:spPr>
                            <a:xfrm>
                              <a:off x="3318235" y="0"/>
                              <a:ext cx="339365" cy="307777"/>
                            </a:xfrm>
                            <a:prstGeom prst="rect">
                              <a:avLst/>
                            </a:prstGeom>
                            <a:noFill/>
                          </wps:spPr>
                          <wps:txbx>
                            <w:txbxContent>
                              <w:p w14:paraId="47676B05" w14:textId="77777777" w:rsidR="00C15EFC" w:rsidRDefault="00C15EFC" w:rsidP="00C15EFC">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noAutofit/>
                          </wps:bodyPr>
                        </wps:wsp>
                      </wpg:grpSp>
                    </wpg:wgp>
                  </a:graphicData>
                </a:graphic>
              </wp:inline>
            </w:drawing>
          </mc:Choice>
          <mc:Fallback>
            <w:pict>
              <v:group w14:anchorId="31272BEA" id="Group 21" o:spid="_x0000_s1040" style="width:486.2pt;height:256.15pt;mso-position-horizontal-relative:char;mso-position-vertical-relative:line" coordsize="73152,3811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">
                <v:shape id="Picture 1503938282" o:spid="_x0000_s1041" type="#_x0000_t75" style="position:absolute;top:1538;width:73152;height:365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">
                  <v:imagedata r:id="rId27" o:title=""/>
                </v:shape>
                <v:group id="Group 428198677" o:spid="_x0000_s1042" style="position:absolute;left:1634;width:34942;height:3077" coordorigin="1634" coordsize="34941,30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">
                  <v:shape id="TextBox 5" o:spid="_x0000_s1043" type="#_x0000_t202" style="position:absolute;left:1634;width:3394;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" filled="f" stroked="f">
                    <v:textbox>
                      <w:txbxContent>
                        <w:p w14:paraId="176CE3AF" w14:textId="77777777" w:rsidR="00C15EFC" w:rsidRDefault="00C15EFC" w:rsidP="00C15EFC">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6" o:spid="_x0000_s1044" type="#_x0000_t202" style="position:absolute;left:33182;width:3394;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" filled="f" stroked="f">
                    <v:textbox>
                      <w:txbxContent>
                        <w:p w14:paraId="47676B05" w14:textId="77777777" w:rsidR="00C15EFC" w:rsidRDefault="00C15EFC" w:rsidP="00C15EFC">
                          <w:pPr>
                            <w:rPr>
                              <w:rFonts w:hAnsi="Calibri"/>
                              <w:color w:val="000000" w:themeColor="text1"/>
                              <w:kern w:val="24"/>
                              <w:sz w:val="28"/>
                              <w:szCs w:val="28"/>
                            </w:rPr>
                          </w:pPr>
                          <w:r>
                            <w:rPr>
                              <w:rFonts w:hAnsi="Calibri"/>
                              <w:color w:val="000000" w:themeColor="text1"/>
                              <w:kern w:val="24"/>
                              <w:sz w:val="28"/>
                              <w:szCs w:val="28"/>
                            </w:rPr>
                            <w:t>B</w:t>
                          </w:r>
                        </w:p>
                      </w:txbxContent>
                    </v:textbox>
                  </v:shape>
                </v:group>
                <w10:anchorlock/>
              </v:group>
            </w:pict>
          </mc:Fallback>
        </mc:AlternateContent>
      </w:r>
    </w:p>
    <w:p w14:paraId="172DC815" w14:textId="77777777" w:rsidR="004F6C3C" w:rsidRDefault="004F6C3C"/>
    <w:p w14:paraId="00AB859B" w14:textId="692A7030" w:rsidR="004F6C3C" w:rsidRPr="00C15EFC" w:rsidRDefault="00C15EFC">
      <w:r>
        <w:rPr>
          <w:b/>
          <w:bCs/>
        </w:rPr>
        <w:t xml:space="preserve">Supplementary Figure 5: </w:t>
      </w:r>
      <w:r>
        <w:t>Age</w:t>
      </w:r>
      <w:r w:rsidR="00DD08B7">
        <w:t>-</w:t>
      </w:r>
      <w:r>
        <w:t xml:space="preserve">standardized differences between regions. Panel A: Visits per 1000 people in each region after visits are directly standardized to the age distribution of the Midwest. Error bars represent year-to-year variability. Panel B: Comparisons between each region pair after </w:t>
      </w:r>
      <w:r w:rsidR="00D92CEF">
        <w:t xml:space="preserve">age </w:t>
      </w:r>
      <w:r>
        <w:t>standardization. The y-axis shows the difference in average visits per 1000 people per year between the regions, and the x-axis shows the negative log p-value from Welch’s two-sample t-test comparing the 9 observations from each region. The dashed line indicates the significance threshold of 0.05 corrected for multiple hypothesis testing with the Bonferroni correction, as in Figure S3.</w:t>
      </w:r>
    </w:p>
    <w:p w14:paraId="308FE7B1" w14:textId="77777777" w:rsidR="004F6C3C" w:rsidRDefault="004F6C3C"/>
    <w:p w14:paraId="0727A144" w14:textId="77777777" w:rsidR="004F6C3C" w:rsidRDefault="004F6C3C"/>
    <w:p w14:paraId="549EF142" w14:textId="77777777" w:rsidR="004F6C3C" w:rsidRDefault="004F6C3C"/>
    <w:p w14:paraId="6912B2A8" w14:textId="77777777" w:rsidR="004F6C3C" w:rsidRDefault="004F6C3C"/>
    <w:p w14:paraId="3CCE3513" w14:textId="77777777" w:rsidR="004F6C3C" w:rsidRDefault="004F6C3C"/>
    <w:p w14:paraId="49269F25" w14:textId="77777777" w:rsidR="004F6C3C" w:rsidRDefault="004F6C3C"/>
    <w:p w14:paraId="4065D939" w14:textId="4F225A80" w:rsidR="004F6C3C" w:rsidRDefault="004F6C3C" w:rsidP="00D45852">
      <w:pPr>
        <w:jc w:val="center"/>
      </w:pPr>
    </w:p>
    <w:p w14:paraId="47F3F5A2" w14:textId="23C451A9" w:rsidR="004F6C3C" w:rsidRDefault="00325A88">
      <w:r w:rsidRPr="00325A88">
        <w:rPr>
          <w:noProof/>
        </w:rPr>
        <w:lastRenderedPageBreak/>
        <mc:AlternateContent>
          <mc:Choice Requires="wpg">
            <w:drawing>
              <wp:inline distT="0" distB="0" distL="0" distR="0" wp14:anchorId="3D7D7D9D" wp14:editId="3A3BFB97">
                <wp:extent cx="4800600" cy="6858234"/>
                <wp:effectExtent l="0" t="0" r="0" b="0"/>
                <wp:docPr id="8" name="Group 7">
                  <a:extLst xmlns:a="http://schemas.openxmlformats.org/drawingml/2006/main">
                    <a:ext uri="{FF2B5EF4-FFF2-40B4-BE49-F238E27FC236}">
                      <a16:creationId xmlns:a16="http://schemas.microsoft.com/office/drawing/2014/main" id="{31B6D9B4-231B-C794-3C2D-512CFF444538}"/>
                    </a:ext>
                  </a:extLst>
                </wp:docPr>
                <wp:cNvGraphicFramePr/>
                <a:graphic xmlns:a="http://schemas.openxmlformats.org/drawingml/2006/main">
                  <a:graphicData uri="http://schemas.microsoft.com/office/word/2010/wordprocessingGroup">
                    <wpg:wgp>
                      <wpg:cNvGrpSpPr/>
                      <wpg:grpSpPr>
                        <a:xfrm>
                          <a:off x="0" y="0"/>
                          <a:ext cx="4800600" cy="6858234"/>
                          <a:chOff x="0" y="0"/>
                          <a:chExt cx="4800600" cy="6858234"/>
                        </a:xfrm>
                      </wpg:grpSpPr>
                      <pic:pic xmlns:pic="http://schemas.openxmlformats.org/drawingml/2006/picture">
                        <pic:nvPicPr>
                          <pic:cNvPr id="69872382" name="Picture 69872382">
                            <a:extLst>
                              <a:ext uri="{FF2B5EF4-FFF2-40B4-BE49-F238E27FC236}">
                                <a16:creationId xmlns:a16="http://schemas.microsoft.com/office/drawing/2014/main" id="{6C79C39D-93D0-A3DD-EE5D-2E6D44F3B2FA}"/>
                              </a:ext>
                            </a:extLst>
                          </pic:cNvPr>
                          <pic:cNvPicPr>
                            <a:picLocks noChangeAspect="1"/>
                          </pic:cNvPicPr>
                        </pic:nvPicPr>
                        <pic:blipFill>
                          <a:blip r:embed="rId28"/>
                          <a:stretch>
                            <a:fillRect/>
                          </a:stretch>
                        </pic:blipFill>
                        <pic:spPr>
                          <a:xfrm>
                            <a:off x="0" y="234"/>
                            <a:ext cx="4800600" cy="6858000"/>
                          </a:xfrm>
                          <a:prstGeom prst="rect">
                            <a:avLst/>
                          </a:prstGeom>
                        </pic:spPr>
                      </pic:pic>
                      <wps:wsp>
                        <wps:cNvPr id="1351425656" name="TextBox 4">
                          <a:extLst>
                            <a:ext uri="{FF2B5EF4-FFF2-40B4-BE49-F238E27FC236}">
                              <a16:creationId xmlns:a16="http://schemas.microsoft.com/office/drawing/2014/main" id="{AFCBA884-CCE9-26E3-16EE-2A29314D4B1D}"/>
                            </a:ext>
                          </a:extLst>
                        </wps:cNvPr>
                        <wps:cNvSpPr txBox="1"/>
                        <wps:spPr>
                          <a:xfrm>
                            <a:off x="158194" y="0"/>
                            <a:ext cx="339725" cy="308610"/>
                          </a:xfrm>
                          <a:prstGeom prst="rect">
                            <a:avLst/>
                          </a:prstGeom>
                          <a:noFill/>
                        </wps:spPr>
                        <wps:txbx>
                          <w:txbxContent>
                            <w:p w14:paraId="2CDE1EB0"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694920214" name="TextBox 6">
                          <a:extLst>
                            <a:ext uri="{FF2B5EF4-FFF2-40B4-BE49-F238E27FC236}">
                              <a16:creationId xmlns:a16="http://schemas.microsoft.com/office/drawing/2014/main" id="{731B02A0-A00E-D274-F444-370421707739}"/>
                            </a:ext>
                          </a:extLst>
                        </wps:cNvPr>
                        <wps:cNvSpPr txBox="1"/>
                        <wps:spPr>
                          <a:xfrm>
                            <a:off x="158194" y="3433396"/>
                            <a:ext cx="339725" cy="308610"/>
                          </a:xfrm>
                          <a:prstGeom prst="rect">
                            <a:avLst/>
                          </a:prstGeom>
                          <a:noFill/>
                        </wps:spPr>
                        <wps:txbx>
                          <w:txbxContent>
                            <w:p w14:paraId="627D51B2"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3D7D7D9D" id="Group 7" o:spid="_x0000_s1045" style="width:378pt;height:540pt;mso-position-horizontal-relative:char;mso-position-vertical-relative:line" coordsize="48006,6858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">
                <v:shape id="Picture 69872382" o:spid="_x0000_s1046" type="#_x0000_t75" style="position:absolute;top:2;width:48006;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">
                  <v:imagedata r:id="rId29" o:title=""/>
                </v:shape>
                <v:shape id="TextBox 4" o:spid="_x0000_s1047" type="#_x0000_t202" style="position:absolute;left:1581;width:3398;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" filled="f" stroked="f">
                  <v:textbox style="mso-fit-shape-to-text:t">
                    <w:txbxContent>
                      <w:p w14:paraId="2CDE1EB0"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6" o:spid="_x0000_s1048" type="#_x0000_t202" style="position:absolute;left:1581;top:34333;width:3398;height:30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" filled="f" stroked="f">
                  <v:textbox style="mso-fit-shape-to-text:t">
                    <w:txbxContent>
                      <w:p w14:paraId="627D51B2"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306F38B6" w14:textId="48C4487E" w:rsidR="00150F30" w:rsidRPr="005B6F9E" w:rsidRDefault="004F6C3C" w:rsidP="00150F30">
      <w:r>
        <w:rPr>
          <w:b/>
          <w:bCs/>
        </w:rPr>
        <w:t xml:space="preserve">Supplementary Figure </w:t>
      </w:r>
      <w:r w:rsidR="00565845">
        <w:rPr>
          <w:b/>
          <w:bCs/>
        </w:rPr>
        <w:t>6</w:t>
      </w:r>
      <w:r>
        <w:rPr>
          <w:b/>
          <w:bCs/>
        </w:rPr>
        <w:t xml:space="preserve">: </w:t>
      </w:r>
      <w:r w:rsidRPr="001B1166">
        <w:t>Quarterly average visits per 1,000 people. Quarter 1 is January-March, Quarter 2 is April-June, Quarter 3 is July-September, Quarter 4 is October-December. Error bars are 95% confidence intervals assuming normally distributed errors.</w:t>
      </w:r>
      <w:r>
        <w:t xml:space="preserve"> Panel A: By region. Panel B: By subregion.</w:t>
      </w:r>
    </w:p>
    <w:p w14:paraId="35DF5EDB" w14:textId="77777777" w:rsidR="00150F30" w:rsidRDefault="00150F30" w:rsidP="00150F30">
      <w:pPr>
        <w:rPr>
          <w:b/>
          <w:bCs/>
        </w:rPr>
      </w:pPr>
    </w:p>
    <w:p w14:paraId="5546CF00" w14:textId="10CF47ED" w:rsidR="00150F30" w:rsidRDefault="00D45852" w:rsidP="00150F30">
      <w:r>
        <w:rPr>
          <w:noProof/>
        </w:rPr>
        <w:lastRenderedPageBreak/>
        <w:drawing>
          <wp:inline distT="0" distB="0" distL="0" distR="0" wp14:anchorId="7B070185" wp14:editId="0C4FBDA3">
            <wp:extent cx="5943600" cy="4245610"/>
            <wp:effectExtent l="0" t="0" r="0" b="0"/>
            <wp:docPr id="8139166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916621" name="Picture 813916621"/>
                    <pic:cNvPicPr/>
                  </pic:nvPicPr>
                  <pic:blipFill>
                    <a:blip r:embed="rId30">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18800BDE" w14:textId="2D1DF0A7" w:rsidR="00150F30" w:rsidRDefault="00150F30" w:rsidP="00150F30">
      <w:r>
        <w:rPr>
          <w:b/>
          <w:bCs/>
        </w:rPr>
        <w:t xml:space="preserve">Supplementary Figure </w:t>
      </w:r>
      <w:r w:rsidR="00565845">
        <w:rPr>
          <w:b/>
          <w:bCs/>
        </w:rPr>
        <w:t>7</w:t>
      </w:r>
      <w:r>
        <w:rPr>
          <w:b/>
          <w:bCs/>
        </w:rPr>
        <w:t xml:space="preserve">: </w:t>
      </w:r>
      <w:r w:rsidRPr="007272E4">
        <w:t xml:space="preserve">Average </w:t>
      </w:r>
      <w:r w:rsidR="005F55B8" w:rsidRPr="007272E4">
        <w:t xml:space="preserve">subregional GAS pharyngitis </w:t>
      </w:r>
      <w:proofErr w:type="gramStart"/>
      <w:r w:rsidRPr="007272E4">
        <w:t>visit</w:t>
      </w:r>
      <w:proofErr w:type="gramEnd"/>
      <w:r w:rsidRPr="007272E4">
        <w:t xml:space="preserve"> patterns over the course of the year</w:t>
      </w:r>
      <w:r w:rsidRPr="00DD08B7">
        <w:t xml:space="preserve">. </w:t>
      </w:r>
      <w:r>
        <w:t xml:space="preserve">The average number of visits per 1000 people in the database over the 9-year observation period for all age groups is plotted for each census subregion. Shading represents the 95% confidence intervals depicting year-to-year variation. </w:t>
      </w:r>
    </w:p>
    <w:p w14:paraId="606CF230" w14:textId="77777777" w:rsidR="000D5D02" w:rsidRDefault="000D5D02" w:rsidP="00150F30"/>
    <w:p w14:paraId="1FD05877" w14:textId="77777777" w:rsidR="000D5D02" w:rsidRDefault="000D5D02" w:rsidP="00150F30"/>
    <w:p w14:paraId="72C9BF18" w14:textId="70A5F934" w:rsidR="000D5D02" w:rsidRDefault="00325A88" w:rsidP="000F39BF">
      <w:r w:rsidRPr="00325A88">
        <w:rPr>
          <w:b/>
          <w:bCs/>
          <w:noProof/>
        </w:rPr>
        <w:lastRenderedPageBreak/>
        <mc:AlternateContent>
          <mc:Choice Requires="wpg">
            <w:drawing>
              <wp:inline distT="0" distB="0" distL="0" distR="0" wp14:anchorId="2703C585" wp14:editId="344AA597">
                <wp:extent cx="5297033" cy="8229834"/>
                <wp:effectExtent l="0" t="0" r="0" b="0"/>
                <wp:docPr id="6" name="Group 5">
                  <a:extLst xmlns:a="http://schemas.openxmlformats.org/drawingml/2006/main">
                    <a:ext uri="{FF2B5EF4-FFF2-40B4-BE49-F238E27FC236}">
                      <a16:creationId xmlns:a16="http://schemas.microsoft.com/office/drawing/2014/main" id="{493BAEBB-328B-AB58-6F2F-ACBFFCF66248}"/>
                    </a:ext>
                  </a:extLst>
                </wp:docPr>
                <wp:cNvGraphicFramePr/>
                <a:graphic xmlns:a="http://schemas.openxmlformats.org/drawingml/2006/main">
                  <a:graphicData uri="http://schemas.microsoft.com/office/word/2010/wordprocessingGroup">
                    <wpg:wgp>
                      <wpg:cNvGrpSpPr/>
                      <wpg:grpSpPr>
                        <a:xfrm>
                          <a:off x="0" y="0"/>
                          <a:ext cx="5297033" cy="8229834"/>
                          <a:chOff x="0" y="0"/>
                          <a:chExt cx="5297033" cy="8229834"/>
                        </a:xfrm>
                      </wpg:grpSpPr>
                      <pic:pic xmlns:pic="http://schemas.openxmlformats.org/drawingml/2006/picture">
                        <pic:nvPicPr>
                          <pic:cNvPr id="1995233712" name="Picture 1995233712">
                            <a:extLst>
                              <a:ext uri="{FF2B5EF4-FFF2-40B4-BE49-F238E27FC236}">
                                <a16:creationId xmlns:a16="http://schemas.microsoft.com/office/drawing/2014/main" id="{118EC805-4E81-600D-0961-53E6D9CEF22D}"/>
                              </a:ext>
                            </a:extLst>
                          </pic:cNvPr>
                          <pic:cNvPicPr>
                            <a:picLocks noChangeAspect="1"/>
                          </pic:cNvPicPr>
                        </pic:nvPicPr>
                        <pic:blipFill>
                          <a:blip r:embed="rId31"/>
                          <a:stretch>
                            <a:fillRect/>
                          </a:stretch>
                        </pic:blipFill>
                        <pic:spPr>
                          <a:xfrm>
                            <a:off x="60015" y="234"/>
                            <a:ext cx="5237018" cy="8229600"/>
                          </a:xfrm>
                          <a:prstGeom prst="rect">
                            <a:avLst/>
                          </a:prstGeom>
                        </pic:spPr>
                      </pic:pic>
                      <wps:wsp>
                        <wps:cNvPr id="641021625" name="TextBox 3">
                          <a:extLst>
                            <a:ext uri="{FF2B5EF4-FFF2-40B4-BE49-F238E27FC236}">
                              <a16:creationId xmlns:a16="http://schemas.microsoft.com/office/drawing/2014/main" id="{C9E06F25-E6CF-F083-C059-E10846B739C0}"/>
                            </a:ext>
                          </a:extLst>
                        </wps:cNvPr>
                        <wps:cNvSpPr txBox="1"/>
                        <wps:spPr>
                          <a:xfrm>
                            <a:off x="0" y="0"/>
                            <a:ext cx="339090" cy="308610"/>
                          </a:xfrm>
                          <a:prstGeom prst="rect">
                            <a:avLst/>
                          </a:prstGeom>
                          <a:noFill/>
                        </wps:spPr>
                        <wps:txbx>
                          <w:txbxContent>
                            <w:p w14:paraId="03E464A9"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1568765539" name="TextBox 4">
                          <a:extLst>
                            <a:ext uri="{FF2B5EF4-FFF2-40B4-BE49-F238E27FC236}">
                              <a16:creationId xmlns:a16="http://schemas.microsoft.com/office/drawing/2014/main" id="{9CFAAEFF-A484-C487-E110-F51A0ADCDAAD}"/>
                            </a:ext>
                          </a:extLst>
                        </wps:cNvPr>
                        <wps:cNvSpPr txBox="1"/>
                        <wps:spPr>
                          <a:xfrm>
                            <a:off x="0" y="3960802"/>
                            <a:ext cx="339090" cy="308610"/>
                          </a:xfrm>
                          <a:prstGeom prst="rect">
                            <a:avLst/>
                          </a:prstGeom>
                          <a:noFill/>
                        </wps:spPr>
                        <wps:txbx>
                          <w:txbxContent>
                            <w:p w14:paraId="6BF64CC8"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2703C585" id="Group 5" o:spid="_x0000_s1049" style="width:417.1pt;height:9in;mso-position-horizontal-relative:char;mso-position-vertical-relative:line" coordsize="52970,8229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">
                <v:shape id="Picture 1995233712" o:spid="_x0000_s1050" type="#_x0000_t75" style="position:absolute;left:600;top:2;width:52370;height:822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">
                  <v:imagedata r:id="rId32" o:title=""/>
                </v:shape>
                <v:shape id="TextBox 3" o:spid="_x0000_s1051" type="#_x0000_t202" style="position:absolute;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" filled="f" stroked="f">
                  <v:textbox style="mso-fit-shape-to-text:t">
                    <w:txbxContent>
                      <w:p w14:paraId="03E464A9"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52" type="#_x0000_t202" style="position:absolute;top:39608;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" filled="f" stroked="f">
                  <v:textbox style="mso-fit-shape-to-text:t">
                    <w:txbxContent>
                      <w:p w14:paraId="6BF64CC8"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r w:rsidR="005B6F9E">
        <w:rPr>
          <w:b/>
          <w:bCs/>
        </w:rPr>
        <w:lastRenderedPageBreak/>
        <w:t xml:space="preserve">Supplementary Figure </w:t>
      </w:r>
      <w:r w:rsidR="00565845">
        <w:rPr>
          <w:b/>
          <w:bCs/>
        </w:rPr>
        <w:t>8</w:t>
      </w:r>
      <w:r w:rsidR="005B6F9E">
        <w:rPr>
          <w:b/>
          <w:bCs/>
        </w:rPr>
        <w:t xml:space="preserve">: </w:t>
      </w:r>
      <w:r w:rsidR="005B6F9E" w:rsidRPr="007272E4">
        <w:t>Monthly statistical comparison</w:t>
      </w:r>
      <w:r w:rsidR="00C839A0" w:rsidRPr="007272E4">
        <w:t xml:space="preserve"> of Regional GAS Pharyngitis Visits</w:t>
      </w:r>
      <w:r w:rsidR="005B6F9E" w:rsidRPr="00C839A0">
        <w:rPr>
          <w:b/>
          <w:bCs/>
        </w:rPr>
        <w:t>.</w:t>
      </w:r>
      <w:r w:rsidR="005B6F9E">
        <w:t xml:space="preserve"> Regions </w:t>
      </w:r>
      <w:r w:rsidR="000F39BF">
        <w:t xml:space="preserve">(Panel A) and </w:t>
      </w:r>
      <w:r w:rsidR="005B6F9E">
        <w:t xml:space="preserve">subregions </w:t>
      </w:r>
      <w:r w:rsidR="000F39BF">
        <w:t xml:space="preserve">(Panel B) </w:t>
      </w:r>
      <w:r w:rsidR="005B6F9E">
        <w:t xml:space="preserve">were compared via Welch’s two sample t-test and significance was determined based on a significance level of 0.05 corrected using the Bonferroni correction for multiple hypothesis testing. </w:t>
      </w:r>
    </w:p>
    <w:p w14:paraId="1075CB71" w14:textId="77777777" w:rsidR="00834982" w:rsidRDefault="00834982" w:rsidP="00150F30"/>
    <w:p w14:paraId="33074CD2" w14:textId="77777777" w:rsidR="00834982" w:rsidRDefault="00834982" w:rsidP="00150F30"/>
    <w:p w14:paraId="709535A8" w14:textId="77777777" w:rsidR="0095257B" w:rsidRDefault="0095257B" w:rsidP="00150F30"/>
    <w:p w14:paraId="37466F72" w14:textId="77777777" w:rsidR="0095257B" w:rsidRDefault="0095257B" w:rsidP="00150F30"/>
    <w:p w14:paraId="1D8B2AF8" w14:textId="77777777" w:rsidR="0095257B" w:rsidRDefault="0095257B" w:rsidP="00150F30"/>
    <w:p w14:paraId="2B8A3C3C" w14:textId="77777777" w:rsidR="0095257B" w:rsidRDefault="0095257B" w:rsidP="00150F30"/>
    <w:p w14:paraId="30D68145" w14:textId="77777777" w:rsidR="0095257B" w:rsidRDefault="0095257B" w:rsidP="00150F30"/>
    <w:p w14:paraId="552E33F0" w14:textId="77777777" w:rsidR="0095257B" w:rsidRDefault="0095257B" w:rsidP="00150F30"/>
    <w:p w14:paraId="48D32724" w14:textId="77777777" w:rsidR="0095257B" w:rsidRDefault="0095257B" w:rsidP="00150F30"/>
    <w:p w14:paraId="4FF2758B" w14:textId="77777777" w:rsidR="0095257B" w:rsidRDefault="0095257B" w:rsidP="00150F30"/>
    <w:p w14:paraId="082AB96F" w14:textId="77777777" w:rsidR="0095257B" w:rsidRDefault="0095257B" w:rsidP="00150F30"/>
    <w:p w14:paraId="4A526EFD" w14:textId="77777777" w:rsidR="0095257B" w:rsidRDefault="0095257B" w:rsidP="00150F30"/>
    <w:p w14:paraId="4F803524" w14:textId="77777777" w:rsidR="0095257B" w:rsidRDefault="0095257B" w:rsidP="00150F30"/>
    <w:p w14:paraId="478F40D9" w14:textId="77777777" w:rsidR="0095257B" w:rsidRDefault="0095257B" w:rsidP="00150F30"/>
    <w:p w14:paraId="68EFF6E9" w14:textId="77777777" w:rsidR="0095257B" w:rsidRDefault="0095257B" w:rsidP="00150F30"/>
    <w:p w14:paraId="2F2F4051" w14:textId="77777777" w:rsidR="0095257B" w:rsidRDefault="0095257B" w:rsidP="00150F30"/>
    <w:p w14:paraId="5426CD00" w14:textId="77777777" w:rsidR="0095257B" w:rsidRDefault="0095257B" w:rsidP="00150F30"/>
    <w:p w14:paraId="01651937" w14:textId="77777777" w:rsidR="0095257B" w:rsidRDefault="0095257B" w:rsidP="00150F30"/>
    <w:p w14:paraId="6D75A948" w14:textId="77777777" w:rsidR="0095257B" w:rsidRDefault="0095257B" w:rsidP="00150F30"/>
    <w:p w14:paraId="5FA9CC16" w14:textId="77777777" w:rsidR="0095257B" w:rsidRDefault="0095257B" w:rsidP="00150F30"/>
    <w:p w14:paraId="04A2D575" w14:textId="77777777" w:rsidR="0095257B" w:rsidRDefault="0095257B" w:rsidP="00150F30"/>
    <w:p w14:paraId="35AB9625" w14:textId="77777777" w:rsidR="0095257B" w:rsidRDefault="0095257B" w:rsidP="00150F30"/>
    <w:p w14:paraId="65412996" w14:textId="77777777" w:rsidR="0095257B" w:rsidRDefault="0095257B" w:rsidP="00150F30"/>
    <w:p w14:paraId="6CF9C851" w14:textId="77777777" w:rsidR="0095257B" w:rsidRDefault="0095257B" w:rsidP="00150F30"/>
    <w:p w14:paraId="33B0165F" w14:textId="40D04A69" w:rsidR="00834982" w:rsidRDefault="00834982" w:rsidP="00150F30"/>
    <w:p w14:paraId="77C31D3A" w14:textId="23B86FD7" w:rsidR="00834982" w:rsidRDefault="001A5B42" w:rsidP="00150F30">
      <w:r w:rsidRPr="001A5B42">
        <w:rPr>
          <w:noProof/>
        </w:rPr>
        <w:lastRenderedPageBreak/>
        <mc:AlternateContent>
          <mc:Choice Requires="wpg">
            <w:drawing>
              <wp:inline distT="0" distB="0" distL="0" distR="0" wp14:anchorId="75A741E0" wp14:editId="7C9AFBAE">
                <wp:extent cx="5943600" cy="3102250"/>
                <wp:effectExtent l="0" t="0" r="0" b="0"/>
                <wp:docPr id="1970718513" name="Group 5"/>
                <wp:cNvGraphicFramePr/>
                <a:graphic xmlns:a="http://schemas.openxmlformats.org/drawingml/2006/main">
                  <a:graphicData uri="http://schemas.microsoft.com/office/word/2010/wordprocessingGroup">
                    <wpg:wgp>
                      <wpg:cNvGrpSpPr/>
                      <wpg:grpSpPr>
                        <a:xfrm>
                          <a:off x="0" y="0"/>
                          <a:ext cx="5943600" cy="3102250"/>
                          <a:chOff x="0" y="0"/>
                          <a:chExt cx="5943600" cy="3102250"/>
                        </a:xfrm>
                      </wpg:grpSpPr>
                      <pic:pic xmlns:pic="http://schemas.openxmlformats.org/drawingml/2006/picture">
                        <pic:nvPicPr>
                          <pic:cNvPr id="1006555827" name="Picture 1006555827"/>
                          <pic:cNvPicPr>
                            <a:picLocks noChangeAspect="1"/>
                          </pic:cNvPicPr>
                        </pic:nvPicPr>
                        <pic:blipFill>
                          <a:blip r:embed="rId33"/>
                          <a:stretch>
                            <a:fillRect/>
                          </a:stretch>
                        </pic:blipFill>
                        <pic:spPr>
                          <a:xfrm>
                            <a:off x="0" y="130450"/>
                            <a:ext cx="5943600" cy="2971800"/>
                          </a:xfrm>
                          <a:prstGeom prst="rect">
                            <a:avLst/>
                          </a:prstGeom>
                        </pic:spPr>
                      </pic:pic>
                      <wps:wsp>
                        <wps:cNvPr id="1080392217" name="TextBox 3"/>
                        <wps:cNvSpPr txBox="1"/>
                        <wps:spPr>
                          <a:xfrm>
                            <a:off x="127475" y="0"/>
                            <a:ext cx="339090" cy="308610"/>
                          </a:xfrm>
                          <a:prstGeom prst="rect">
                            <a:avLst/>
                          </a:prstGeom>
                          <a:noFill/>
                        </wps:spPr>
                        <wps:txbx>
                          <w:txbxContent>
                            <w:p w14:paraId="6A036683" w14:textId="77777777" w:rsidR="001A5B42" w:rsidRDefault="001A5B42" w:rsidP="001A5B42">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2140092168" name="TextBox 4"/>
                        <wps:cNvSpPr txBox="1"/>
                        <wps:spPr>
                          <a:xfrm>
                            <a:off x="2553305" y="0"/>
                            <a:ext cx="339090" cy="308610"/>
                          </a:xfrm>
                          <a:prstGeom prst="rect">
                            <a:avLst/>
                          </a:prstGeom>
                          <a:noFill/>
                        </wps:spPr>
                        <wps:txbx>
                          <w:txbxContent>
                            <w:p w14:paraId="2250052F" w14:textId="77777777" w:rsidR="001A5B42" w:rsidRDefault="001A5B42" w:rsidP="001A5B42">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75A741E0" id="_x0000_s1053" style="width:468pt;height:244.25pt;mso-position-horizontal-relative:char;mso-position-vertical-relative:line" coordsize="59436,3102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">
                <v:shape id="Picture 1006555827" o:spid="_x0000_s1054" type="#_x0000_t75" style="position:absolute;top:1304;width:59436;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">
                  <v:imagedata r:id="rId34" o:title=""/>
                </v:shape>
                <v:shape id="TextBox 3" o:spid="_x0000_s1055" type="#_x0000_t202" style="position:absolute;left:1274;width:3391;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" filled="f" stroked="f">
                  <v:textbox style="mso-fit-shape-to-text:t">
                    <w:txbxContent>
                      <w:p w14:paraId="6A036683" w14:textId="77777777" w:rsidR="001A5B42" w:rsidRDefault="001A5B42" w:rsidP="001A5B42">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56" type="#_x0000_t202" style="position:absolute;left:25533;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" filled="f" stroked="f">
                  <v:textbox style="mso-fit-shape-to-text:t">
                    <w:txbxContent>
                      <w:p w14:paraId="2250052F" w14:textId="77777777" w:rsidR="001A5B42" w:rsidRDefault="001A5B42" w:rsidP="001A5B42">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61EAA066" w14:textId="2A56251F" w:rsidR="00834982" w:rsidRPr="008C67BF" w:rsidRDefault="008C67BF" w:rsidP="00150F30">
      <w:r>
        <w:rPr>
          <w:b/>
          <w:bCs/>
        </w:rPr>
        <w:t xml:space="preserve">Supplementary Figure </w:t>
      </w:r>
      <w:r w:rsidR="00565845">
        <w:rPr>
          <w:b/>
          <w:bCs/>
        </w:rPr>
        <w:t>9</w:t>
      </w:r>
      <w:r>
        <w:rPr>
          <w:b/>
          <w:bCs/>
        </w:rPr>
        <w:t xml:space="preserve">: </w:t>
      </w:r>
      <w:r w:rsidRPr="007272E4">
        <w:t xml:space="preserve">Monthly visits by </w:t>
      </w:r>
      <w:r w:rsidR="009A5618" w:rsidRPr="007272E4">
        <w:t>subregion in the under 19 and over 19 age populations</w:t>
      </w:r>
      <w:r w:rsidR="009A5618" w:rsidRPr="003F7C23">
        <w:rPr>
          <w:b/>
          <w:bCs/>
        </w:rPr>
        <w:t xml:space="preserve">. </w:t>
      </w:r>
      <w:r w:rsidR="009A5618">
        <w:t>Panel A: average number of visits per 1000 under</w:t>
      </w:r>
      <w:r w:rsidR="00C839A0">
        <w:t xml:space="preserve"> </w:t>
      </w:r>
      <w:r w:rsidR="009A5618">
        <w:t>19-year-old people in the database over the 9-year observation period for all age groups is plotted for each census subregion. Panel B: average number of visits per 1000 over</w:t>
      </w:r>
      <w:r w:rsidR="00C839A0">
        <w:t xml:space="preserve"> </w:t>
      </w:r>
      <w:r w:rsidR="009A5618">
        <w:t>19-year-old people in the database over the 9-year observation period for all age groups is plotted for each census subregion</w:t>
      </w:r>
      <w:r w:rsidR="00242678">
        <w:t xml:space="preserve"> (note the difference in the vertical scales)</w:t>
      </w:r>
      <w:r w:rsidR="00454AE8">
        <w:t>.</w:t>
      </w:r>
      <w:r w:rsidR="005F55B8">
        <w:t xml:space="preserve"> </w:t>
      </w:r>
      <w:r w:rsidR="009A5618">
        <w:t>Shading represents the 95% confidence intervals depicting year-to-year variation.</w:t>
      </w:r>
    </w:p>
    <w:p w14:paraId="1DD05A14" w14:textId="77777777" w:rsidR="00834982" w:rsidRDefault="00834982" w:rsidP="00150F30"/>
    <w:p w14:paraId="25D8C41F" w14:textId="77777777" w:rsidR="00834982" w:rsidRDefault="00834982" w:rsidP="00150F30"/>
    <w:p w14:paraId="01464AFF" w14:textId="77777777" w:rsidR="00834982" w:rsidRDefault="00834982" w:rsidP="00150F30"/>
    <w:p w14:paraId="27A254C0" w14:textId="77777777" w:rsidR="00834982" w:rsidRDefault="00834982" w:rsidP="00150F30"/>
    <w:p w14:paraId="481950AF" w14:textId="77777777" w:rsidR="00834982" w:rsidRDefault="00834982" w:rsidP="00150F30"/>
    <w:p w14:paraId="43DD9AF3" w14:textId="77777777" w:rsidR="00834982" w:rsidRDefault="00834982" w:rsidP="00150F30"/>
    <w:p w14:paraId="17571C35" w14:textId="77777777" w:rsidR="00834982" w:rsidRDefault="00834982" w:rsidP="00150F30"/>
    <w:p w14:paraId="135FEA17" w14:textId="4EAE16D9" w:rsidR="008D55E0" w:rsidRPr="004721F4" w:rsidRDefault="004721F4" w:rsidP="008D55E0">
      <w:r>
        <w:rPr>
          <w:noProof/>
        </w:rPr>
        <w:lastRenderedPageBreak/>
        <w:drawing>
          <wp:inline distT="0" distB="0" distL="0" distR="0" wp14:anchorId="0E4B92DB" wp14:editId="0995B0D8">
            <wp:extent cx="5943600" cy="4195445"/>
            <wp:effectExtent l="0" t="0" r="0" b="0"/>
            <wp:docPr id="11167503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75030" name="Picture 111675030"/>
                    <pic:cNvPicPr/>
                  </pic:nvPicPr>
                  <pic:blipFill>
                    <a:blip r:embed="rId35">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14:paraId="61A42715" w14:textId="45DAD906" w:rsidR="008D55E0" w:rsidRPr="00DC0A03" w:rsidRDefault="008D55E0" w:rsidP="008D55E0">
      <w:r>
        <w:rPr>
          <w:b/>
          <w:bCs/>
        </w:rPr>
        <w:t xml:space="preserve">Supplementary Figure </w:t>
      </w:r>
      <w:r w:rsidR="00565845">
        <w:rPr>
          <w:b/>
          <w:bCs/>
        </w:rPr>
        <w:t>10</w:t>
      </w:r>
      <w:r>
        <w:rPr>
          <w:b/>
          <w:bCs/>
        </w:rPr>
        <w:t xml:space="preserve">: </w:t>
      </w:r>
      <w:r w:rsidRPr="007272E4">
        <w:t>Individual state sinusoidal fits used to generate Figure 2</w:t>
      </w:r>
      <w:r>
        <w:t xml:space="preserve">. Points are average GAS pharyngitis visits in that month. Dashed lines represent sinusoid </w:t>
      </w:r>
      <w:r w:rsidR="005F55B8">
        <w:t>fits</w:t>
      </w:r>
      <w:r>
        <w:t xml:space="preserve">, and shading represents 95% confidence intervals around sinusoid </w:t>
      </w:r>
      <w:r w:rsidR="00CB539B">
        <w:t xml:space="preserve">fits </w:t>
      </w:r>
      <w:r>
        <w:t xml:space="preserve">assuming normally distributed errors. </w:t>
      </w:r>
    </w:p>
    <w:p w14:paraId="0A74766A" w14:textId="77777777" w:rsidR="000D5D02" w:rsidRDefault="000D5D02" w:rsidP="00150F30"/>
    <w:p w14:paraId="01FF027E" w14:textId="57E75ADC" w:rsidR="000D5D02" w:rsidRDefault="000D5D02" w:rsidP="000D5D02">
      <w:pPr>
        <w:rPr>
          <w:b/>
          <w:bCs/>
        </w:rPr>
      </w:pPr>
    </w:p>
    <w:p w14:paraId="2F0F4C54" w14:textId="5D2A7A12" w:rsidR="000D5D02" w:rsidRDefault="000D5D02" w:rsidP="000D5D02">
      <w:pPr>
        <w:rPr>
          <w:b/>
          <w:bCs/>
        </w:rPr>
      </w:pPr>
    </w:p>
    <w:p w14:paraId="356083BE" w14:textId="3F4D35C0" w:rsidR="00423626" w:rsidRDefault="00423626" w:rsidP="000D5D02">
      <w:pPr>
        <w:rPr>
          <w:b/>
          <w:bCs/>
        </w:rPr>
      </w:pPr>
      <w:r w:rsidRPr="00423626">
        <w:rPr>
          <w:b/>
          <w:bCs/>
          <w:noProof/>
        </w:rPr>
        <w:lastRenderedPageBreak/>
        <mc:AlternateContent>
          <mc:Choice Requires="wpg">
            <w:drawing>
              <wp:inline distT="0" distB="0" distL="0" distR="0" wp14:anchorId="1013DDE5" wp14:editId="67C62009">
                <wp:extent cx="5760720" cy="7132320"/>
                <wp:effectExtent l="0" t="0" r="5080" b="5080"/>
                <wp:docPr id="321723299" name="Group 5"/>
                <wp:cNvGraphicFramePr/>
                <a:graphic xmlns:a="http://schemas.openxmlformats.org/drawingml/2006/main">
                  <a:graphicData uri="http://schemas.microsoft.com/office/word/2010/wordprocessingGroup">
                    <wpg:wgp>
                      <wpg:cNvGrpSpPr/>
                      <wpg:grpSpPr>
                        <a:xfrm>
                          <a:off x="0" y="0"/>
                          <a:ext cx="5760720" cy="7132320"/>
                          <a:chOff x="0" y="0"/>
                          <a:chExt cx="5760720" cy="7714417"/>
                        </a:xfrm>
                      </wpg:grpSpPr>
                      <pic:pic xmlns:pic="http://schemas.openxmlformats.org/drawingml/2006/picture">
                        <pic:nvPicPr>
                          <pic:cNvPr id="791955807" name="Picture 791955807"/>
                          <pic:cNvPicPr>
                            <a:picLocks noChangeAspect="1"/>
                          </pic:cNvPicPr>
                        </pic:nvPicPr>
                        <pic:blipFill>
                          <a:blip r:embed="rId36"/>
                          <a:stretch>
                            <a:fillRect/>
                          </a:stretch>
                        </pic:blipFill>
                        <pic:spPr>
                          <a:xfrm>
                            <a:off x="0" y="307777"/>
                            <a:ext cx="5760720" cy="7406640"/>
                          </a:xfrm>
                          <a:prstGeom prst="rect">
                            <a:avLst/>
                          </a:prstGeom>
                        </pic:spPr>
                      </pic:pic>
                      <wps:wsp>
                        <wps:cNvPr id="1341683404" name="TextBox 3"/>
                        <wps:cNvSpPr txBox="1"/>
                        <wps:spPr>
                          <a:xfrm>
                            <a:off x="0" y="0"/>
                            <a:ext cx="339090" cy="333797"/>
                          </a:xfrm>
                          <a:prstGeom prst="rect">
                            <a:avLst/>
                          </a:prstGeom>
                          <a:noFill/>
                        </wps:spPr>
                        <wps:txbx>
                          <w:txbxContent>
                            <w:p w14:paraId="32BD13D6" w14:textId="77777777" w:rsidR="00423626" w:rsidRDefault="00423626" w:rsidP="00423626">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945444401" name="TextBox 4"/>
                        <wps:cNvSpPr txBox="1"/>
                        <wps:spPr>
                          <a:xfrm>
                            <a:off x="0" y="3961027"/>
                            <a:ext cx="339090" cy="333797"/>
                          </a:xfrm>
                          <a:prstGeom prst="rect">
                            <a:avLst/>
                          </a:prstGeom>
                          <a:noFill/>
                        </wps:spPr>
                        <wps:txbx>
                          <w:txbxContent>
                            <w:p w14:paraId="1AAECF23" w14:textId="77777777" w:rsidR="00423626" w:rsidRDefault="00423626" w:rsidP="00423626">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1013DDE5" id="_x0000_s1057" style="width:453.6pt;height:561.6pt;mso-position-horizontal-relative:char;mso-position-vertical-relative:line" coordsize="57607,7714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">
                <v:shape id="Picture 791955807" o:spid="_x0000_s1058" type="#_x0000_t75" style="position:absolute;top:3077;width:57607;height:74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">
                  <v:imagedata r:id="rId37" o:title=""/>
                </v:shape>
                <v:shape id="TextBox 3" o:spid="_x0000_s1059" type="#_x0000_t202" style="position:absolute;width:3390;height:33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" filled="f" stroked="f">
                  <v:textbox style="mso-fit-shape-to-text:t">
                    <w:txbxContent>
                      <w:p w14:paraId="32BD13D6" w14:textId="77777777" w:rsidR="00423626" w:rsidRDefault="00423626" w:rsidP="00423626">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60" type="#_x0000_t202" style="position:absolute;top:39610;width:3390;height:33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" filled="f" stroked="f">
                  <v:textbox style="mso-fit-shape-to-text:t">
                    <w:txbxContent>
                      <w:p w14:paraId="1AAECF23" w14:textId="77777777" w:rsidR="00423626" w:rsidRDefault="00423626" w:rsidP="00423626">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283EB4C2" w14:textId="77777777" w:rsidR="00423626" w:rsidRDefault="00423626" w:rsidP="000D5D02">
      <w:pPr>
        <w:rPr>
          <w:b/>
          <w:bCs/>
        </w:rPr>
      </w:pPr>
    </w:p>
    <w:p w14:paraId="2A61FB65" w14:textId="77C48EF2" w:rsidR="000D5D02" w:rsidRPr="00EB7118" w:rsidRDefault="000D5D02" w:rsidP="000D5D02">
      <w:r>
        <w:rPr>
          <w:b/>
          <w:bCs/>
        </w:rPr>
        <w:t xml:space="preserve">Supplementary Figure </w:t>
      </w:r>
      <w:r w:rsidR="009962EC">
        <w:rPr>
          <w:b/>
          <w:bCs/>
        </w:rPr>
        <w:t>1</w:t>
      </w:r>
      <w:r w:rsidR="00565845">
        <w:rPr>
          <w:b/>
          <w:bCs/>
        </w:rPr>
        <w:t>1</w:t>
      </w:r>
      <w:r>
        <w:t xml:space="preserve">: </w:t>
      </w:r>
      <w:r w:rsidRPr="007272E4">
        <w:t>Subregion sinusoidal fits</w:t>
      </w:r>
      <w:r>
        <w:t xml:space="preserve">. Panel A: GAS pharyngitis </w:t>
      </w:r>
      <w:proofErr w:type="gramStart"/>
      <w:r>
        <w:t>visit</w:t>
      </w:r>
      <w:proofErr w:type="gramEnd"/>
      <w:r>
        <w:t xml:space="preserve"> predictions according to subregional sinusoidal fitting. Points represent average visits. Shading represents 95% confidence intervals assuming normally distributed errors. Panel B: Sinusoidal fit phases in temporal order. Brackets represent 95% confidence intervals around the phase estimations.</w:t>
      </w:r>
    </w:p>
    <w:p w14:paraId="0BF60851" w14:textId="424CAC19" w:rsidR="000D5D02" w:rsidRDefault="00197BF0" w:rsidP="000D5D02">
      <w:pPr>
        <w:rPr>
          <w:b/>
          <w:bCs/>
        </w:rPr>
      </w:pPr>
      <w:r w:rsidRPr="00197BF0">
        <w:rPr>
          <w:b/>
          <w:bCs/>
          <w:noProof/>
        </w:rPr>
        <w:lastRenderedPageBreak/>
        <mc:AlternateContent>
          <mc:Choice Requires="wpg">
            <w:drawing>
              <wp:inline distT="0" distB="0" distL="0" distR="0" wp14:anchorId="12731FCA" wp14:editId="39E80ACE">
                <wp:extent cx="5334000" cy="7165777"/>
                <wp:effectExtent l="0" t="0" r="0" b="0"/>
                <wp:docPr id="1566156367" name="Group 5"/>
                <wp:cNvGraphicFramePr/>
                <a:graphic xmlns:a="http://schemas.openxmlformats.org/drawingml/2006/main">
                  <a:graphicData uri="http://schemas.microsoft.com/office/word/2010/wordprocessingGroup">
                    <wpg:wgp>
                      <wpg:cNvGrpSpPr/>
                      <wpg:grpSpPr>
                        <a:xfrm>
                          <a:off x="0" y="0"/>
                          <a:ext cx="5334000" cy="7165777"/>
                          <a:chOff x="0" y="0"/>
                          <a:chExt cx="5334000" cy="7165777"/>
                        </a:xfrm>
                      </wpg:grpSpPr>
                      <pic:pic xmlns:pic="http://schemas.openxmlformats.org/drawingml/2006/picture">
                        <pic:nvPicPr>
                          <pic:cNvPr id="587511416" name="Picture 587511416"/>
                          <pic:cNvPicPr>
                            <a:picLocks noChangeAspect="1"/>
                          </pic:cNvPicPr>
                        </pic:nvPicPr>
                        <pic:blipFill>
                          <a:blip r:embed="rId38"/>
                          <a:stretch>
                            <a:fillRect/>
                          </a:stretch>
                        </pic:blipFill>
                        <pic:spPr>
                          <a:xfrm>
                            <a:off x="0" y="307777"/>
                            <a:ext cx="5334000" cy="6858000"/>
                          </a:xfrm>
                          <a:prstGeom prst="rect">
                            <a:avLst/>
                          </a:prstGeom>
                        </pic:spPr>
                      </pic:pic>
                      <wps:wsp>
                        <wps:cNvPr id="1106333671" name="TextBox 3"/>
                        <wps:cNvSpPr txBox="1"/>
                        <wps:spPr>
                          <a:xfrm>
                            <a:off x="0" y="0"/>
                            <a:ext cx="339090" cy="308610"/>
                          </a:xfrm>
                          <a:prstGeom prst="rect">
                            <a:avLst/>
                          </a:prstGeom>
                          <a:noFill/>
                        </wps:spPr>
                        <wps:txbx>
                          <w:txbxContent>
                            <w:p w14:paraId="71F049DA" w14:textId="77777777" w:rsidR="00197BF0" w:rsidRDefault="00197BF0" w:rsidP="00197BF0">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887558868" name="TextBox 4"/>
                        <wps:cNvSpPr txBox="1"/>
                        <wps:spPr>
                          <a:xfrm>
                            <a:off x="0" y="3802301"/>
                            <a:ext cx="339090" cy="308610"/>
                          </a:xfrm>
                          <a:prstGeom prst="rect">
                            <a:avLst/>
                          </a:prstGeom>
                          <a:noFill/>
                        </wps:spPr>
                        <wps:txbx>
                          <w:txbxContent>
                            <w:p w14:paraId="11031481" w14:textId="77777777" w:rsidR="00197BF0" w:rsidRDefault="00197BF0" w:rsidP="00197BF0">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12731FCA" id="_x0000_s1061" style="width:420pt;height:564.25pt;mso-position-horizontal-relative:char;mso-position-vertical-relative:line" coordsize="53340,7165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">
                <v:shape id="Picture 587511416" o:spid="_x0000_s1062" type="#_x0000_t75" style="position:absolute;top:3077;width:53340;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">
                  <v:imagedata r:id="rId39" o:title=""/>
                </v:shape>
                <v:shape id="TextBox 3" o:spid="_x0000_s1063" type="#_x0000_t202" style="position:absolute;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" filled="f" stroked="f">
                  <v:textbox style="mso-fit-shape-to-text:t">
                    <w:txbxContent>
                      <w:p w14:paraId="71F049DA" w14:textId="77777777" w:rsidR="00197BF0" w:rsidRDefault="00197BF0" w:rsidP="00197BF0">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64" type="#_x0000_t202" style="position:absolute;top:38023;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" filled="f" stroked="f">
                  <v:textbox style="mso-fit-shape-to-text:t">
                    <w:txbxContent>
                      <w:p w14:paraId="11031481" w14:textId="77777777" w:rsidR="00197BF0" w:rsidRDefault="00197BF0" w:rsidP="00197BF0">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78A9CEDC" w14:textId="4AACDCF7" w:rsidR="000D5D02" w:rsidRDefault="000D5D02" w:rsidP="000D5D02">
      <w:pPr>
        <w:rPr>
          <w:b/>
          <w:bCs/>
        </w:rPr>
      </w:pPr>
      <w:r>
        <w:rPr>
          <w:b/>
          <w:bCs/>
        </w:rPr>
        <w:t xml:space="preserve">Supplementary Figure </w:t>
      </w:r>
      <w:r w:rsidR="004C7243">
        <w:rPr>
          <w:b/>
          <w:bCs/>
        </w:rPr>
        <w:t>1</w:t>
      </w:r>
      <w:r w:rsidR="00565845">
        <w:rPr>
          <w:b/>
          <w:bCs/>
        </w:rPr>
        <w:t>2</w:t>
      </w:r>
      <w:r>
        <w:rPr>
          <w:b/>
          <w:bCs/>
        </w:rPr>
        <w:t xml:space="preserve">: </w:t>
      </w:r>
      <w:r w:rsidRPr="007272E4">
        <w:t>Region sinusoidal fits</w:t>
      </w:r>
      <w:r>
        <w:t xml:space="preserve">. Panel A: GAS pharyngitis </w:t>
      </w:r>
      <w:proofErr w:type="gramStart"/>
      <w:r>
        <w:t>visit</w:t>
      </w:r>
      <w:proofErr w:type="gramEnd"/>
      <w:r>
        <w:t xml:space="preserve"> predictions according to regional sinusoidal fitting. Points represent average visits. Shading represents 95% confidence intervals assuming normally distributed errors. Panel B: Region sinusoidal fit phases in order. Brackets represent 95% confidence intervals around the phase estimations.</w:t>
      </w:r>
    </w:p>
    <w:p w14:paraId="15B00A7C" w14:textId="61AC61F0" w:rsidR="00FA6947" w:rsidRDefault="00FA6947">
      <w:pPr>
        <w:rPr>
          <w:b/>
          <w:bCs/>
        </w:rPr>
      </w:pPr>
    </w:p>
    <w:p w14:paraId="6C33CE92" w14:textId="456C8C25" w:rsidR="00FA6947" w:rsidRPr="00AD6799" w:rsidRDefault="007F0A5C">
      <w:r w:rsidRPr="007F0A5C">
        <w:rPr>
          <w:b/>
          <w:bCs/>
          <w:noProof/>
        </w:rPr>
        <w:lastRenderedPageBreak/>
        <mc:AlternateContent>
          <mc:Choice Requires="wpg">
            <w:drawing>
              <wp:inline distT="0" distB="0" distL="0" distR="0" wp14:anchorId="3656855D" wp14:editId="7CE536FB">
                <wp:extent cx="5727582" cy="6858000"/>
                <wp:effectExtent l="0" t="0" r="635" b="0"/>
                <wp:docPr id="1608386300" name="Group 7"/>
                <wp:cNvGraphicFramePr/>
                <a:graphic xmlns:a="http://schemas.openxmlformats.org/drawingml/2006/main">
                  <a:graphicData uri="http://schemas.microsoft.com/office/word/2010/wordprocessingGroup">
                    <wpg:wgp>
                      <wpg:cNvGrpSpPr/>
                      <wpg:grpSpPr>
                        <a:xfrm>
                          <a:off x="0" y="0"/>
                          <a:ext cx="5727582" cy="6858000"/>
                          <a:chOff x="0" y="0"/>
                          <a:chExt cx="5727582" cy="6858000"/>
                        </a:xfrm>
                      </wpg:grpSpPr>
                      <pic:pic xmlns:pic="http://schemas.openxmlformats.org/drawingml/2006/picture">
                        <pic:nvPicPr>
                          <pic:cNvPr id="1025266628" name="Picture 1025266628"/>
                          <pic:cNvPicPr>
                            <a:picLocks noChangeAspect="1"/>
                          </pic:cNvPicPr>
                        </pic:nvPicPr>
                        <pic:blipFill>
                          <a:blip r:embed="rId40"/>
                          <a:stretch>
                            <a:fillRect/>
                          </a:stretch>
                        </pic:blipFill>
                        <pic:spPr>
                          <a:xfrm>
                            <a:off x="12582" y="0"/>
                            <a:ext cx="5715000" cy="6858000"/>
                          </a:xfrm>
                          <a:prstGeom prst="rect">
                            <a:avLst/>
                          </a:prstGeom>
                        </pic:spPr>
                      </pic:pic>
                      <wps:wsp>
                        <wps:cNvPr id="1927201145" name="TextBox 3"/>
                        <wps:cNvSpPr txBox="1"/>
                        <wps:spPr>
                          <a:xfrm>
                            <a:off x="1" y="222156"/>
                            <a:ext cx="339090" cy="308610"/>
                          </a:xfrm>
                          <a:prstGeom prst="rect">
                            <a:avLst/>
                          </a:prstGeom>
                          <a:noFill/>
                        </wps:spPr>
                        <wps:txbx>
                          <w:txbxContent>
                            <w:p w14:paraId="31D1CD57" w14:textId="77777777" w:rsidR="007F0A5C" w:rsidRDefault="007F0A5C" w:rsidP="007F0A5C">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799115526" name="TextBox 4"/>
                        <wps:cNvSpPr txBox="1"/>
                        <wps:spPr>
                          <a:xfrm>
                            <a:off x="0" y="3281251"/>
                            <a:ext cx="339090" cy="308610"/>
                          </a:xfrm>
                          <a:prstGeom prst="rect">
                            <a:avLst/>
                          </a:prstGeom>
                          <a:noFill/>
                        </wps:spPr>
                        <wps:txbx>
                          <w:txbxContent>
                            <w:p w14:paraId="40950FB9" w14:textId="77777777" w:rsidR="007F0A5C" w:rsidRDefault="007F0A5C" w:rsidP="007F0A5C">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3656855D" id="_x0000_s1065" style="width:451pt;height:540pt;mso-position-horizontal-relative:char;mso-position-vertical-relative:line" coordsize="57275,6858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">
                <v:shape id="Picture 1025266628" o:spid="_x0000_s1066" type="#_x0000_t75" style="position:absolute;left:125;width:57150;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">
                  <v:imagedata r:id="rId41" o:title=""/>
                </v:shape>
                <v:shape id="TextBox 3" o:spid="_x0000_s1067" type="#_x0000_t202" style="position:absolute;top:2221;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" filled="f" stroked="f">
                  <v:textbox style="mso-fit-shape-to-text:t">
                    <w:txbxContent>
                      <w:p w14:paraId="31D1CD57" w14:textId="77777777" w:rsidR="007F0A5C" w:rsidRDefault="007F0A5C" w:rsidP="007F0A5C">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68" type="#_x0000_t202" style="position:absolute;top:32812;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" filled="f" stroked="f">
                  <v:textbox style="mso-fit-shape-to-text:t">
                    <w:txbxContent>
                      <w:p w14:paraId="40950FB9" w14:textId="77777777" w:rsidR="007F0A5C" w:rsidRDefault="007F0A5C" w:rsidP="007F0A5C">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r w:rsidR="00FA6947">
        <w:rPr>
          <w:b/>
          <w:bCs/>
        </w:rPr>
        <w:t xml:space="preserve">Supplementary Figure </w:t>
      </w:r>
      <w:r w:rsidR="008D55E0">
        <w:rPr>
          <w:b/>
          <w:bCs/>
        </w:rPr>
        <w:t>1</w:t>
      </w:r>
      <w:r w:rsidR="00565845">
        <w:rPr>
          <w:b/>
          <w:bCs/>
        </w:rPr>
        <w:t>3</w:t>
      </w:r>
      <w:r w:rsidR="00FA6947">
        <w:rPr>
          <w:b/>
          <w:bCs/>
        </w:rPr>
        <w:t>:</w:t>
      </w:r>
      <w:r w:rsidR="00FA6947">
        <w:t xml:space="preserve"> </w:t>
      </w:r>
      <w:r w:rsidR="00FA6947" w:rsidRPr="007272E4">
        <w:t xml:space="preserve">Correlation of </w:t>
      </w:r>
      <w:r w:rsidR="000D5D02" w:rsidRPr="007272E4">
        <w:t>s</w:t>
      </w:r>
      <w:r w:rsidR="00FA6947" w:rsidRPr="007272E4">
        <w:t xml:space="preserve">ubregion </w:t>
      </w:r>
      <w:r w:rsidR="000D5D02" w:rsidRPr="007272E4">
        <w:t>c</w:t>
      </w:r>
      <w:r w:rsidR="00FA6947" w:rsidRPr="007272E4">
        <w:t xml:space="preserve">entroid with GAS Pharyngitis </w:t>
      </w:r>
      <w:r w:rsidR="00C360E3" w:rsidRPr="007272E4">
        <w:t>v</w:t>
      </w:r>
      <w:r w:rsidR="00FA6947" w:rsidRPr="007272E4">
        <w:t xml:space="preserve">isit </w:t>
      </w:r>
      <w:r w:rsidR="00C360E3" w:rsidRPr="007272E4">
        <w:t>p</w:t>
      </w:r>
      <w:r w:rsidR="00FA6947" w:rsidRPr="007272E4">
        <w:t>eak</w:t>
      </w:r>
      <w:r w:rsidR="00FA6947" w:rsidRPr="00DD08B7">
        <w:t>.</w:t>
      </w:r>
      <w:r w:rsidR="00FA6947">
        <w:t xml:space="preserve"> Panel A shows the population-weighted centroids of each subregion (black dots). The red </w:t>
      </w:r>
      <w:r w:rsidR="002573C0">
        <w:t xml:space="preserve">point </w:t>
      </w:r>
      <w:r w:rsidR="00FA6947">
        <w:t xml:space="preserve">indicates the reference point for distance, which is a weighted average of the centroids of the East and West </w:t>
      </w:r>
      <w:proofErr w:type="gramStart"/>
      <w:r w:rsidR="00FA6947">
        <w:t>South Central</w:t>
      </w:r>
      <w:proofErr w:type="gramEnd"/>
      <w:r w:rsidR="00FA6947">
        <w:t xml:space="preserve"> subregions. </w:t>
      </w:r>
      <w:r w:rsidR="008A3BA0">
        <w:t xml:space="preserve">Panel B shows sinusoid phase on the x-axis and distance from reference point on the y-axis. Points are colored according to their subregion. The dotted line is a linear regression and shading represents a 95% of the linear model’s predictions. </w:t>
      </w:r>
      <w:r w:rsidR="00AD6799">
        <w:t>Pearson</w:t>
      </w:r>
      <w:r w:rsidR="00D9752E">
        <w:t>’s</w:t>
      </w:r>
      <w:r w:rsidR="00AD6799">
        <w:t xml:space="preserve"> correlation coefficient is </w:t>
      </w:r>
      <w:r w:rsidR="00AD6799">
        <w:rPr>
          <w:i/>
          <w:iCs/>
        </w:rPr>
        <w:t xml:space="preserve">r = </w:t>
      </w:r>
      <w:r w:rsidR="00AD6799">
        <w:t>0.7</w:t>
      </w:r>
      <w:r w:rsidR="00C25DBC">
        <w:t>28</w:t>
      </w:r>
      <w:r w:rsidR="00D9752E">
        <w:t>.</w:t>
      </w:r>
    </w:p>
    <w:p w14:paraId="2FBA11A1" w14:textId="16B3EB96" w:rsidR="004C7560" w:rsidRDefault="00BD5E68">
      <w:r w:rsidRPr="00BD5E68">
        <w:rPr>
          <w:noProof/>
        </w:rPr>
        <w:lastRenderedPageBreak/>
        <mc:AlternateContent>
          <mc:Choice Requires="wpg">
            <w:drawing>
              <wp:inline distT="0" distB="0" distL="0" distR="0" wp14:anchorId="0F61913E" wp14:editId="57030FDA">
                <wp:extent cx="5795682" cy="6562165"/>
                <wp:effectExtent l="0" t="0" r="0" b="3810"/>
                <wp:docPr id="945032783" name="Group 5"/>
                <wp:cNvGraphicFramePr/>
                <a:graphic xmlns:a="http://schemas.openxmlformats.org/drawingml/2006/main">
                  <a:graphicData uri="http://schemas.microsoft.com/office/word/2010/wordprocessingGroup">
                    <wpg:wgp>
                      <wpg:cNvGrpSpPr/>
                      <wpg:grpSpPr>
                        <a:xfrm>
                          <a:off x="0" y="0"/>
                          <a:ext cx="5795682" cy="6562165"/>
                          <a:chOff x="0" y="0"/>
                          <a:chExt cx="5715000" cy="6858000"/>
                        </a:xfrm>
                      </wpg:grpSpPr>
                      <pic:pic xmlns:pic="http://schemas.openxmlformats.org/drawingml/2006/picture">
                        <pic:nvPicPr>
                          <pic:cNvPr id="70761302" name="Picture 70761302"/>
                          <pic:cNvPicPr>
                            <a:picLocks noChangeAspect="1"/>
                          </pic:cNvPicPr>
                        </pic:nvPicPr>
                        <pic:blipFill>
                          <a:blip r:embed="rId42"/>
                          <a:stretch>
                            <a:fillRect/>
                          </a:stretch>
                        </pic:blipFill>
                        <pic:spPr>
                          <a:xfrm>
                            <a:off x="0" y="0"/>
                            <a:ext cx="5715000" cy="6858000"/>
                          </a:xfrm>
                          <a:prstGeom prst="rect">
                            <a:avLst/>
                          </a:prstGeom>
                        </pic:spPr>
                      </pic:pic>
                      <wps:wsp>
                        <wps:cNvPr id="748007437" name="TextBox 3"/>
                        <wps:cNvSpPr txBox="1"/>
                        <wps:spPr>
                          <a:xfrm>
                            <a:off x="1" y="222156"/>
                            <a:ext cx="339090" cy="308610"/>
                          </a:xfrm>
                          <a:prstGeom prst="rect">
                            <a:avLst/>
                          </a:prstGeom>
                          <a:noFill/>
                        </wps:spPr>
                        <wps:txbx>
                          <w:txbxContent>
                            <w:p w14:paraId="1CBF6C4A"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noAutofit/>
                        </wps:bodyPr>
                      </wps:wsp>
                      <wps:wsp>
                        <wps:cNvPr id="364682190" name="TextBox 4"/>
                        <wps:cNvSpPr txBox="1"/>
                        <wps:spPr>
                          <a:xfrm>
                            <a:off x="0" y="3281251"/>
                            <a:ext cx="339090" cy="308610"/>
                          </a:xfrm>
                          <a:prstGeom prst="rect">
                            <a:avLst/>
                          </a:prstGeom>
                          <a:noFill/>
                        </wps:spPr>
                        <wps:txbx>
                          <w:txbxContent>
                            <w:p w14:paraId="758BD487"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noAutofit/>
                        </wps:bodyPr>
                      </wps:wsp>
                    </wpg:wgp>
                  </a:graphicData>
                </a:graphic>
              </wp:inline>
            </w:drawing>
          </mc:Choice>
          <mc:Fallback>
            <w:pict>
              <v:group w14:anchorId="0F61913E" id="_x0000_s1069" style="width:456.35pt;height:516.7pt;mso-position-horizontal-relative:char;mso-position-vertical-relative:line" coordsize="57150,6858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">
                <v:shape id="Picture 70761302" o:spid="_x0000_s1070" type="#_x0000_t75" style="position:absolute;width:57150;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">
                  <v:imagedata r:id="rId43" o:title=""/>
                </v:shape>
                <v:shape id="TextBox 3" o:spid="_x0000_s1071" type="#_x0000_t202" style="position:absolute;top:2221;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" filled="f" stroked="f">
                  <v:textbox>
                    <w:txbxContent>
                      <w:p w14:paraId="1CBF6C4A"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72" type="#_x0000_t202" style="position:absolute;top:32812;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" filled="f" stroked="f">
                  <v:textbox>
                    <w:txbxContent>
                      <w:p w14:paraId="758BD487"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52474442" w14:textId="70493FC7" w:rsidR="0089579F" w:rsidRPr="00EB410A" w:rsidRDefault="00913239" w:rsidP="00BA3E8C">
      <w:r>
        <w:rPr>
          <w:b/>
          <w:bCs/>
        </w:rPr>
        <w:t xml:space="preserve">Supplementary Figure </w:t>
      </w:r>
      <w:r w:rsidR="000D5D02">
        <w:rPr>
          <w:b/>
          <w:bCs/>
        </w:rPr>
        <w:t>1</w:t>
      </w:r>
      <w:r w:rsidR="00565845">
        <w:rPr>
          <w:b/>
          <w:bCs/>
        </w:rPr>
        <w:t>4</w:t>
      </w:r>
      <w:r>
        <w:t>:</w:t>
      </w:r>
      <w:r w:rsidRPr="00DD08B7">
        <w:t xml:space="preserve"> </w:t>
      </w:r>
      <w:r w:rsidRPr="007272E4">
        <w:t>Correlation of state centroids with state GAS pharyngitis visit peak</w:t>
      </w:r>
      <w:r w:rsidRPr="003F7C23">
        <w:rPr>
          <w:b/>
          <w:bCs/>
        </w:rPr>
        <w:t>.</w:t>
      </w:r>
      <w:r>
        <w:t xml:space="preserve"> Panel A shows each state’s centroid (black dots) according to the U.S. Census Bureau. The red </w:t>
      </w:r>
      <w:r w:rsidR="00736F7E">
        <w:t xml:space="preserve">point </w:t>
      </w:r>
      <w:r>
        <w:t xml:space="preserve">indicates the reference point for distance, which is a weighted average of the centroids of the East and West </w:t>
      </w:r>
      <w:proofErr w:type="gramStart"/>
      <w:r>
        <w:t>South Central</w:t>
      </w:r>
      <w:proofErr w:type="gramEnd"/>
      <w:r>
        <w:t xml:space="preserve"> subregions. Panel B shows state sinusoid phases plotted on the x-axis and distance from that state to the reference point on the y-axis. Points are colored according to their subregion. The dotted line is a linear regression and shading represents a 95% of the linear model’s predictions.</w:t>
      </w:r>
      <w:r w:rsidR="00D9752E">
        <w:t xml:space="preserve"> Pearson’s correlation coefficient is </w:t>
      </w:r>
      <w:r w:rsidR="00D9752E">
        <w:rPr>
          <w:i/>
          <w:iCs/>
        </w:rPr>
        <w:t>r</w:t>
      </w:r>
      <w:r w:rsidR="00D9752E">
        <w:t xml:space="preserve"> = 0.575.</w:t>
      </w:r>
    </w:p>
    <w:p w14:paraId="51BDF02A" w14:textId="4520BB6A" w:rsidR="00BA3E8C" w:rsidRPr="00C16A24" w:rsidRDefault="00BD5E68" w:rsidP="00BA3E8C">
      <w:r w:rsidRPr="00BD5E68">
        <w:rPr>
          <w:b/>
          <w:bCs/>
          <w:noProof/>
        </w:rPr>
        <w:lastRenderedPageBreak/>
        <mc:AlternateContent>
          <mc:Choice Requires="wpg">
            <w:drawing>
              <wp:inline distT="0" distB="0" distL="0" distR="0" wp14:anchorId="1944C67D" wp14:editId="5FC49DD6">
                <wp:extent cx="5334000" cy="6858000"/>
                <wp:effectExtent l="0" t="0" r="0" b="0"/>
                <wp:docPr id="775116644" name="Group 8"/>
                <wp:cNvGraphicFramePr/>
                <a:graphic xmlns:a="http://schemas.openxmlformats.org/drawingml/2006/main">
                  <a:graphicData uri="http://schemas.microsoft.com/office/word/2010/wordprocessingGroup">
                    <wpg:wgp>
                      <wpg:cNvGrpSpPr/>
                      <wpg:grpSpPr>
                        <a:xfrm>
                          <a:off x="0" y="0"/>
                          <a:ext cx="5334000" cy="6858000"/>
                          <a:chOff x="0" y="0"/>
                          <a:chExt cx="5334000" cy="6858000"/>
                        </a:xfrm>
                      </wpg:grpSpPr>
                      <pic:pic xmlns:pic="http://schemas.openxmlformats.org/drawingml/2006/picture">
                        <pic:nvPicPr>
                          <pic:cNvPr id="434457572" name="Picture 434457572"/>
                          <pic:cNvPicPr>
                            <a:picLocks noChangeAspect="1"/>
                          </pic:cNvPicPr>
                        </pic:nvPicPr>
                        <pic:blipFill>
                          <a:blip r:embed="rId44"/>
                          <a:stretch>
                            <a:fillRect/>
                          </a:stretch>
                        </pic:blipFill>
                        <pic:spPr>
                          <a:xfrm>
                            <a:off x="0" y="0"/>
                            <a:ext cx="5334000" cy="6858000"/>
                          </a:xfrm>
                          <a:prstGeom prst="rect">
                            <a:avLst/>
                          </a:prstGeom>
                        </pic:spPr>
                      </pic:pic>
                      <wpg:grpSp>
                        <wpg:cNvPr id="493909418" name="Group 493909418"/>
                        <wpg:cNvGrpSpPr/>
                        <wpg:grpSpPr>
                          <a:xfrm>
                            <a:off x="579437" y="6336030"/>
                            <a:ext cx="151766" cy="220980"/>
                            <a:chOff x="579437" y="6336030"/>
                            <a:chExt cx="151887" cy="221481"/>
                          </a:xfrm>
                        </wpg:grpSpPr>
                        <wps:wsp>
                          <wps:cNvPr id="962362236" name="Straight Connector 962362236"/>
                          <wps:cNvCnPr>
                            <a:cxnSpLocks/>
                          </wps:cNvCnPr>
                          <wps:spPr>
                            <a:xfrm flipH="1">
                              <a:off x="579437" y="6336030"/>
                              <a:ext cx="107576" cy="221481"/>
                            </a:xfrm>
                            <a:prstGeom prst="line">
                              <a:avLst/>
                            </a:prstGeom>
                            <a:ln w="158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425524608" name="Straight Connector 1425524608"/>
                          <wps:cNvCnPr/>
                          <wps:spPr>
                            <a:xfrm flipH="1">
                              <a:off x="623748" y="6336030"/>
                              <a:ext cx="107576" cy="221481"/>
                            </a:xfrm>
                            <a:prstGeom prst="line">
                              <a:avLst/>
                            </a:prstGeom>
                            <a:ln w="158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903642550" name="TextBox 6"/>
                        <wps:cNvSpPr txBox="1"/>
                        <wps:spPr>
                          <a:xfrm>
                            <a:off x="106681" y="0"/>
                            <a:ext cx="339090" cy="308610"/>
                          </a:xfrm>
                          <a:prstGeom prst="rect">
                            <a:avLst/>
                          </a:prstGeom>
                          <a:noFill/>
                        </wps:spPr>
                        <wps:txbx>
                          <w:txbxContent>
                            <w:p w14:paraId="0A490C00"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2140762989" name="TextBox 7"/>
                        <wps:cNvSpPr txBox="1"/>
                        <wps:spPr>
                          <a:xfrm>
                            <a:off x="106681" y="3133502"/>
                            <a:ext cx="339090" cy="308610"/>
                          </a:xfrm>
                          <a:prstGeom prst="rect">
                            <a:avLst/>
                          </a:prstGeom>
                          <a:noFill/>
                        </wps:spPr>
                        <wps:txbx>
                          <w:txbxContent>
                            <w:p w14:paraId="471A0644"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1944C67D" id="_x0000_s1073" style="width:420pt;height:540pt;mso-position-horizontal-relative:char;mso-position-vertical-relative:line" coordsize="53340,6858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">
                <v:shape id="Picture 434457572" o:spid="_x0000_s1074" type="#_x0000_t75" style="position:absolute;width:53340;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">
                  <v:imagedata r:id="rId45" o:title=""/>
                </v:shape>
                <v:group id="Group 493909418" o:spid="_x0000_s1075" style="position:absolute;left:5794;top:63360;width:1518;height:2210" coordorigin="5794,63360" coordsize="1518,22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">
                  <v:line id="Straight Connector 962362236" o:spid="_x0000_s1076" style="position:absolute;flip:x;visibility:visible;mso-wrap-style:square" from="5794,63360" to="6870,655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" strokecolor="gray [1629]" strokeweight="1.25pt">
                    <v:stroke joinstyle="miter"/>
                    <o:lock v:ext="edit" shapetype="f"/>
                  </v:line>
                  <v:line id="Straight Connector 1425524608" o:spid="_x0000_s1077" style="position:absolute;flip:x;visibility:visible;mso-wrap-style:square" from="6237,63360" to="7313,655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" strokecolor="gray [1629]" strokeweight="1.25pt">
                    <v:stroke joinstyle="miter"/>
                  </v:line>
                </v:group>
                <v:shape id="TextBox 6" o:spid="_x0000_s1078" type="#_x0000_t202" style="position:absolute;left:1066;width:3391;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" filled="f" stroked="f">
                  <v:textbox style="mso-fit-shape-to-text:t">
                    <w:txbxContent>
                      <w:p w14:paraId="0A490C00"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7" o:spid="_x0000_s1079" type="#_x0000_t202" style="position:absolute;left:1066;top:31335;width:3391;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" filled="f" stroked="f">
                  <v:textbox style="mso-fit-shape-to-text:t">
                    <w:txbxContent>
                      <w:p w14:paraId="471A0644"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r w:rsidR="00771701">
        <w:rPr>
          <w:b/>
          <w:bCs/>
        </w:rPr>
        <w:t>S</w:t>
      </w:r>
      <w:r w:rsidR="00ED4E72">
        <w:rPr>
          <w:b/>
          <w:bCs/>
        </w:rPr>
        <w:t>upplementary Figure 1</w:t>
      </w:r>
      <w:r w:rsidR="00565845">
        <w:rPr>
          <w:b/>
          <w:bCs/>
        </w:rPr>
        <w:t>5</w:t>
      </w:r>
      <w:r w:rsidR="00ED4E72">
        <w:t xml:space="preserve">: </w:t>
      </w:r>
      <w:r w:rsidR="004D5D19" w:rsidRPr="007272E4">
        <w:t xml:space="preserve">Comparison of subregion </w:t>
      </w:r>
      <w:r w:rsidR="00590160" w:rsidRPr="007272E4">
        <w:t xml:space="preserve">nadir </w:t>
      </w:r>
      <w:r w:rsidR="00771701" w:rsidRPr="007272E4">
        <w:t xml:space="preserve">visit date </w:t>
      </w:r>
      <w:r w:rsidR="004D5D19" w:rsidRPr="007272E4">
        <w:t xml:space="preserve">and </w:t>
      </w:r>
      <w:r w:rsidR="00ED4E72" w:rsidRPr="007272E4">
        <w:t>school start date</w:t>
      </w:r>
      <w:r w:rsidR="00ED4E72">
        <w:t xml:space="preserve">. </w:t>
      </w:r>
      <w:r w:rsidR="00771701">
        <w:t xml:space="preserve">Panel A shows average minimum visit dates for each subregion visit trend with a dashed vertical line. </w:t>
      </w:r>
      <w:r w:rsidR="00BA3E8C">
        <w:t xml:space="preserve">Panel B shows average school start date plotted on the x-axis and minimum visit date is plotted on the y-axis. The dashed line represents a linear trend line with shading showing the 95% confidence interval of the linear model. Points are colored according to their subregion. </w:t>
      </w:r>
    </w:p>
    <w:p w14:paraId="2382805F" w14:textId="0EC9AE76" w:rsidR="00D11DA6" w:rsidRPr="00863BBA" w:rsidRDefault="00D56560" w:rsidP="00ED4E72">
      <w:r>
        <w:rPr>
          <w:noProof/>
        </w:rPr>
        <w:lastRenderedPageBreak/>
        <w:drawing>
          <wp:inline distT="0" distB="0" distL="0" distR="0" wp14:anchorId="6A36A0F5" wp14:editId="3C12FCA3">
            <wp:extent cx="5943600" cy="4195445"/>
            <wp:effectExtent l="0" t="0" r="0" b="0"/>
            <wp:docPr id="165330889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308894" name="Picture 1653308894"/>
                    <pic:cNvPicPr/>
                  </pic:nvPicPr>
                  <pic:blipFill>
                    <a:blip r:embed="rId46">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14:paraId="1BCF2229" w14:textId="71E0D1C0" w:rsidR="00ED4E72" w:rsidRDefault="00ED4E72">
      <w:pPr>
        <w:rPr>
          <w:b/>
          <w:bCs/>
        </w:rPr>
      </w:pPr>
    </w:p>
    <w:p w14:paraId="329E1E55" w14:textId="13C2B098" w:rsidR="005347FF" w:rsidRDefault="001936B8">
      <w:r w:rsidRPr="001936B8">
        <w:rPr>
          <w:b/>
          <w:bCs/>
        </w:rPr>
        <w:t>Supplementary Figure 1</w:t>
      </w:r>
      <w:r w:rsidR="00565845">
        <w:rPr>
          <w:b/>
          <w:bCs/>
        </w:rPr>
        <w:t>6</w:t>
      </w:r>
      <w:r w:rsidRPr="001936B8">
        <w:rPr>
          <w:b/>
          <w:bCs/>
        </w:rPr>
        <w:t xml:space="preserve">: </w:t>
      </w:r>
      <w:r w:rsidRPr="007272E4">
        <w:t>State minimum visit dates shown on top of state visit trends</w:t>
      </w:r>
      <w:r>
        <w:t xml:space="preserve">. State trends averaged over the 9 years of observation </w:t>
      </w:r>
      <w:r w:rsidR="00485A27">
        <w:t>are shown colored by that state’s subregion. Shading represents 95% confidence intervals on the 9-year average. Dashed lines indicate the average minimum visit date for that state.</w:t>
      </w:r>
    </w:p>
    <w:p w14:paraId="204767E6" w14:textId="5DF79EBF" w:rsidR="005347FF" w:rsidRDefault="00D87130">
      <w:r w:rsidRPr="00D87130">
        <w:rPr>
          <w:noProof/>
        </w:rPr>
        <w:lastRenderedPageBreak/>
        <mc:AlternateContent>
          <mc:Choice Requires="wpg">
            <w:drawing>
              <wp:inline distT="0" distB="0" distL="0" distR="0" wp14:anchorId="5C05B3B2" wp14:editId="5E6D0CC7">
                <wp:extent cx="5427785" cy="7983726"/>
                <wp:effectExtent l="0" t="0" r="0" b="5080"/>
                <wp:docPr id="10" name="Group 9">
                  <a:extLst xmlns:a="http://schemas.openxmlformats.org/drawingml/2006/main">
                    <a:ext uri="{FF2B5EF4-FFF2-40B4-BE49-F238E27FC236}">
                      <a16:creationId xmlns:a16="http://schemas.microsoft.com/office/drawing/2014/main" id="{77C924E2-5264-498C-D1F3-58C88F826FC4}"/>
                    </a:ext>
                  </a:extLst>
                </wp:docPr>
                <wp:cNvGraphicFramePr/>
                <a:graphic xmlns:a="http://schemas.openxmlformats.org/drawingml/2006/main">
                  <a:graphicData uri="http://schemas.microsoft.com/office/word/2010/wordprocessingGroup">
                    <wpg:wgp>
                      <wpg:cNvGrpSpPr/>
                      <wpg:grpSpPr>
                        <a:xfrm>
                          <a:off x="0" y="0"/>
                          <a:ext cx="5427785" cy="7983726"/>
                          <a:chOff x="0" y="0"/>
                          <a:chExt cx="4800600" cy="7061200"/>
                        </a:xfrm>
                      </wpg:grpSpPr>
                      <pic:pic xmlns:pic="http://schemas.openxmlformats.org/drawingml/2006/picture">
                        <pic:nvPicPr>
                          <pic:cNvPr id="1139088782" name="Picture 1139088782">
                            <a:extLst>
                              <a:ext uri="{FF2B5EF4-FFF2-40B4-BE49-F238E27FC236}">
                                <a16:creationId xmlns:a16="http://schemas.microsoft.com/office/drawing/2014/main" id="{27D2B13B-3962-2106-098E-D1BAA3C69D5A}"/>
                              </a:ext>
                            </a:extLst>
                          </pic:cNvPr>
                          <pic:cNvPicPr>
                            <a:picLocks noChangeAspect="1"/>
                          </pic:cNvPicPr>
                        </pic:nvPicPr>
                        <pic:blipFill>
                          <a:blip r:embed="rId47"/>
                          <a:stretch>
                            <a:fillRect/>
                          </a:stretch>
                        </pic:blipFill>
                        <pic:spPr>
                          <a:xfrm>
                            <a:off x="0" y="203200"/>
                            <a:ext cx="4800600" cy="6858000"/>
                          </a:xfrm>
                          <a:prstGeom prst="rect">
                            <a:avLst/>
                          </a:prstGeom>
                        </pic:spPr>
                      </pic:pic>
                      <wps:wsp>
                        <wps:cNvPr id="739071036" name="TextBox 7">
                          <a:extLst>
                            <a:ext uri="{FF2B5EF4-FFF2-40B4-BE49-F238E27FC236}">
                              <a16:creationId xmlns:a16="http://schemas.microsoft.com/office/drawing/2014/main" id="{B8A619A1-4E84-BFD7-E6BD-50CAB6F99529}"/>
                            </a:ext>
                          </a:extLst>
                        </wps:cNvPr>
                        <wps:cNvSpPr txBox="1"/>
                        <wps:spPr>
                          <a:xfrm>
                            <a:off x="169681" y="0"/>
                            <a:ext cx="339725" cy="308610"/>
                          </a:xfrm>
                          <a:prstGeom prst="rect">
                            <a:avLst/>
                          </a:prstGeom>
                          <a:noFill/>
                        </wps:spPr>
                        <wps:txbx>
                          <w:txbxContent>
                            <w:p w14:paraId="1E63BDD9" w14:textId="77777777" w:rsidR="00D87130" w:rsidRDefault="00D87130" w:rsidP="00D87130">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noAutofit/>
                        </wps:bodyPr>
                      </wps:wsp>
                      <wps:wsp>
                        <wps:cNvPr id="335063426" name="TextBox 8">
                          <a:extLst>
                            <a:ext uri="{FF2B5EF4-FFF2-40B4-BE49-F238E27FC236}">
                              <a16:creationId xmlns:a16="http://schemas.microsoft.com/office/drawing/2014/main" id="{31BEAA32-8563-8186-1335-82E6E51F481B}"/>
                            </a:ext>
                          </a:extLst>
                        </wps:cNvPr>
                        <wps:cNvSpPr txBox="1"/>
                        <wps:spPr>
                          <a:xfrm>
                            <a:off x="169682" y="3283844"/>
                            <a:ext cx="339725" cy="308610"/>
                          </a:xfrm>
                          <a:prstGeom prst="rect">
                            <a:avLst/>
                          </a:prstGeom>
                          <a:noFill/>
                        </wps:spPr>
                        <wps:txbx>
                          <w:txbxContent>
                            <w:p w14:paraId="3235AACE" w14:textId="77777777" w:rsidR="00D87130" w:rsidRDefault="00D87130" w:rsidP="00D87130">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noAutofit/>
                        </wps:bodyPr>
                      </wps:wsp>
                    </wpg:wgp>
                  </a:graphicData>
                </a:graphic>
              </wp:inline>
            </w:drawing>
          </mc:Choice>
          <mc:Fallback>
            <w:pict>
              <v:group w14:anchorId="5C05B3B2" id="Group 9" o:spid="_x0000_s1080" style="width:427.4pt;height:628.65pt;mso-position-horizontal-relative:char;mso-position-vertical-relative:line" coordsize="48006,7061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">
                <v:shape id="Picture 1139088782" o:spid="_x0000_s1081" type="#_x0000_t75" style="position:absolute;top:2032;width:48006;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">
                  <v:imagedata r:id="rId48" o:title=""/>
                </v:shape>
                <v:shape id="TextBox 7" o:spid="_x0000_s1082" type="#_x0000_t202" style="position:absolute;left:1696;width:3398;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" filled="f" stroked="f">
                  <v:textbox>
                    <w:txbxContent>
                      <w:p w14:paraId="1E63BDD9" w14:textId="77777777" w:rsidR="00D87130" w:rsidRDefault="00D87130" w:rsidP="00D87130">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8" o:spid="_x0000_s1083" type="#_x0000_t202" style="position:absolute;left:1696;top:32838;width:3398;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" filled="f" stroked="f">
                  <v:textbox>
                    <w:txbxContent>
                      <w:p w14:paraId="3235AACE" w14:textId="77777777" w:rsidR="00D87130" w:rsidRDefault="00D87130" w:rsidP="00D87130">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r w:rsidRPr="00D87130" w:rsidDel="00D87130">
        <w:t xml:space="preserve"> </w:t>
      </w:r>
    </w:p>
    <w:p w14:paraId="285933CE" w14:textId="60F47A85" w:rsidR="00315ACE" w:rsidRDefault="005347FF">
      <w:r w:rsidRPr="0089579F">
        <w:rPr>
          <w:b/>
          <w:bCs/>
        </w:rPr>
        <w:lastRenderedPageBreak/>
        <w:t>Supplementary Figure 1</w:t>
      </w:r>
      <w:r w:rsidR="00565845">
        <w:rPr>
          <w:b/>
          <w:bCs/>
        </w:rPr>
        <w:t>7</w:t>
      </w:r>
      <w:r>
        <w:rPr>
          <w:b/>
          <w:bCs/>
        </w:rPr>
        <w:t xml:space="preserve">: </w:t>
      </w:r>
      <w:r w:rsidRPr="007272E4">
        <w:t>State minimum visit date compared with state school start date</w:t>
      </w:r>
      <w:r w:rsidRPr="00B00106">
        <w:rPr>
          <w:b/>
          <w:bCs/>
        </w:rPr>
        <w:t>.</w:t>
      </w:r>
      <w:r>
        <w:t xml:space="preserve"> Panel A shows state-level correlation between average school start date in that state and average minimum visit date (r = 0.</w:t>
      </w:r>
      <w:r w:rsidR="00B00106">
        <w:t>84</w:t>
      </w:r>
      <w:r>
        <w:t>, 95% CI: 0.</w:t>
      </w:r>
      <w:r w:rsidR="00B00106">
        <w:t>82</w:t>
      </w:r>
      <w:r>
        <w:t>-0.</w:t>
      </w:r>
      <w:r w:rsidR="00B00106">
        <w:t>86</w:t>
      </w:r>
      <w:r>
        <w:t>). States are colored by their corresponding subregion. Panel B shows the state-level average minimum visit date plotted alongside average school start date</w:t>
      </w:r>
      <w:r w:rsidR="006810BF">
        <w:t>. E</w:t>
      </w:r>
      <w:r>
        <w:t xml:space="preserve">rror bars </w:t>
      </w:r>
      <w:r w:rsidR="006810BF">
        <w:t>on average minimum visit dates represent</w:t>
      </w:r>
      <w:r>
        <w:t xml:space="preserve"> 95% confidence intervals of the average</w:t>
      </w:r>
      <w:r w:rsidR="006810BF">
        <w:t xml:space="preserve"> assuming normally distributed errors. Error bars on school start dates show the range of school start dates for that state</w:t>
      </w:r>
      <w:r>
        <w:t xml:space="preserve">. </w:t>
      </w:r>
    </w:p>
    <w:p w14:paraId="08B5F350" w14:textId="77777777" w:rsidR="00315ACE" w:rsidRDefault="00315ACE"/>
    <w:p w14:paraId="17790F6B" w14:textId="77777777" w:rsidR="00315ACE" w:rsidRDefault="00315ACE"/>
    <w:p w14:paraId="39A04357" w14:textId="77777777" w:rsidR="00315ACE" w:rsidRDefault="00315ACE"/>
    <w:p w14:paraId="54A90572" w14:textId="77777777" w:rsidR="00315ACE" w:rsidRDefault="00315ACE"/>
    <w:p w14:paraId="3DDDC656" w14:textId="77777777" w:rsidR="00315ACE" w:rsidRDefault="00315ACE"/>
    <w:p w14:paraId="4D6FDA2E" w14:textId="77777777" w:rsidR="00315ACE" w:rsidRDefault="00315ACE"/>
    <w:p w14:paraId="677CA290" w14:textId="77777777" w:rsidR="00315ACE" w:rsidRDefault="00315ACE"/>
    <w:p w14:paraId="37ED345B" w14:textId="77777777" w:rsidR="00315ACE" w:rsidRDefault="00315ACE"/>
    <w:p w14:paraId="33F28A98" w14:textId="77777777" w:rsidR="00315ACE" w:rsidRDefault="00315ACE"/>
    <w:p w14:paraId="0E81FBC8" w14:textId="77777777" w:rsidR="00315ACE" w:rsidRDefault="00315ACE"/>
    <w:p w14:paraId="70492412" w14:textId="77777777" w:rsidR="00315ACE" w:rsidRDefault="00315ACE"/>
    <w:p w14:paraId="46E8D430" w14:textId="77777777" w:rsidR="00315ACE" w:rsidRDefault="00315ACE"/>
    <w:p w14:paraId="28008C38" w14:textId="77777777" w:rsidR="00315ACE" w:rsidRDefault="00315ACE"/>
    <w:p w14:paraId="57A4C9FA" w14:textId="77777777" w:rsidR="00315ACE" w:rsidRDefault="00315ACE"/>
    <w:p w14:paraId="61E1FA47" w14:textId="77777777" w:rsidR="00315ACE" w:rsidRDefault="00315ACE"/>
    <w:p w14:paraId="497B0728" w14:textId="5326F4D4" w:rsidR="005347FF" w:rsidRDefault="004721F4">
      <w:r>
        <w:rPr>
          <w:noProof/>
        </w:rPr>
        <w:lastRenderedPageBreak/>
        <w:drawing>
          <wp:inline distT="0" distB="0" distL="0" distR="0" wp14:anchorId="370CA72D" wp14:editId="674B69CE">
            <wp:extent cx="5943600" cy="4245610"/>
            <wp:effectExtent l="0" t="0" r="0" b="0"/>
            <wp:docPr id="68269667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96676" name="Picture 682696676"/>
                    <pic:cNvPicPr/>
                  </pic:nvPicPr>
                  <pic:blipFill>
                    <a:blip r:embed="rId49">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527F9A6" w14:textId="1E0D2EFD" w:rsidR="00315ACE" w:rsidRDefault="00315ACE">
      <w:r>
        <w:rPr>
          <w:b/>
          <w:bCs/>
        </w:rPr>
        <w:t>Supplementary Figure 1</w:t>
      </w:r>
      <w:r w:rsidR="00565845">
        <w:rPr>
          <w:b/>
          <w:bCs/>
        </w:rPr>
        <w:t>8</w:t>
      </w:r>
      <w:r>
        <w:rPr>
          <w:b/>
          <w:bCs/>
        </w:rPr>
        <w:t xml:space="preserve">: </w:t>
      </w:r>
      <w:r>
        <w:t xml:space="preserve">Relationship </w:t>
      </w:r>
      <w:r w:rsidR="00D6598A">
        <w:t>between uptick dates between age groups</w:t>
      </w:r>
      <w:r>
        <w:t>.</w:t>
      </w:r>
      <w:r w:rsidR="00936480">
        <w:t xml:space="preserve"> Average minimum visit dates with 95% confidence intervals assuming normally distributed errors in the </w:t>
      </w:r>
      <w:r w:rsidR="00D6598A">
        <w:t xml:space="preserve">0-4, 5-19, and over </w:t>
      </w:r>
      <w:proofErr w:type="gramStart"/>
      <w:r w:rsidR="00D6598A">
        <w:t>19</w:t>
      </w:r>
      <w:r w:rsidR="00E75011">
        <w:t xml:space="preserve"> year old</w:t>
      </w:r>
      <w:proofErr w:type="gramEnd"/>
      <w:r w:rsidR="00936480">
        <w:t xml:space="preserve"> population</w:t>
      </w:r>
      <w:r w:rsidR="00F17B37">
        <w:t>s</w:t>
      </w:r>
      <w:r w:rsidR="00936480">
        <w:t xml:space="preserve"> are shown </w:t>
      </w:r>
      <w:r w:rsidR="00D6598A">
        <w:t xml:space="preserve">alongside </w:t>
      </w:r>
      <w:r w:rsidR="009F3676">
        <w:t>one another.</w:t>
      </w:r>
    </w:p>
    <w:p w14:paraId="4DD43A62" w14:textId="77777777" w:rsidR="00277F31" w:rsidRDefault="00277F31"/>
    <w:p w14:paraId="103290F1" w14:textId="77777777" w:rsidR="00277F31" w:rsidRDefault="00277F31"/>
    <w:p w14:paraId="3568AB83" w14:textId="77777777" w:rsidR="00277F31" w:rsidRDefault="00277F31"/>
    <w:p w14:paraId="0FDBDF31" w14:textId="77777777" w:rsidR="00277F31" w:rsidRDefault="00277F31"/>
    <w:p w14:paraId="146BBE47" w14:textId="77777777" w:rsidR="00277F31" w:rsidRDefault="00277F31"/>
    <w:p w14:paraId="3F87FB2C" w14:textId="77777777" w:rsidR="00277F31" w:rsidRDefault="00277F31"/>
    <w:p w14:paraId="5D147772" w14:textId="77777777" w:rsidR="00277F31" w:rsidRDefault="00277F31"/>
    <w:p w14:paraId="61D28079" w14:textId="77777777" w:rsidR="00277F31" w:rsidRDefault="00277F31"/>
    <w:p w14:paraId="4597913B" w14:textId="77777777" w:rsidR="00277F31" w:rsidRDefault="00277F31"/>
    <w:p w14:paraId="6191C904" w14:textId="77777777" w:rsidR="00277F31" w:rsidRDefault="00277F31"/>
    <w:p w14:paraId="24F683BE" w14:textId="77777777" w:rsidR="00277F31" w:rsidRDefault="00277F31"/>
    <w:p w14:paraId="5B4D6437" w14:textId="77777777" w:rsidR="00277F31" w:rsidRDefault="00277F31"/>
    <w:p w14:paraId="05A87CFE" w14:textId="77777777" w:rsidR="00277F31" w:rsidRDefault="00277F31"/>
    <w:p w14:paraId="610DEBA4" w14:textId="77777777" w:rsidR="00277F31" w:rsidRDefault="00277F31"/>
    <w:p w14:paraId="57BCDA9C" w14:textId="77777777" w:rsidR="00277F31" w:rsidRDefault="00277F31"/>
    <w:p w14:paraId="4CE27D7D" w14:textId="77777777" w:rsidR="00277F31" w:rsidRDefault="00277F31"/>
    <w:p w14:paraId="7BAB52DB" w14:textId="77777777" w:rsidR="00277F31" w:rsidRDefault="00277F31"/>
    <w:p w14:paraId="07F9DB03" w14:textId="77777777" w:rsidR="00277F31" w:rsidRDefault="00277F31"/>
    <w:p w14:paraId="005559C4" w14:textId="2A937A73" w:rsidR="00277F31" w:rsidRDefault="005A2D29">
      <w:r>
        <w:rPr>
          <w:noProof/>
        </w:rPr>
        <w:lastRenderedPageBreak/>
        <w:drawing>
          <wp:inline distT="0" distB="0" distL="0" distR="0" wp14:anchorId="76CD4AD7" wp14:editId="37CDE36A">
            <wp:extent cx="6358270" cy="4488151"/>
            <wp:effectExtent l="0" t="0" r="0" b="0"/>
            <wp:docPr id="13623168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316827" name="Picture 1362316827"/>
                    <pic:cNvPicPr/>
                  </pic:nvPicPr>
                  <pic:blipFill>
                    <a:blip r:embed="rId50">
                      <a:extLst>
                        <a:ext uri="{28A0092B-C50C-407E-A947-70E740481C1C}">
                          <a14:useLocalDpi xmlns:a14="http://schemas.microsoft.com/office/drawing/2010/main" val="0"/>
                        </a:ext>
                      </a:extLst>
                    </a:blip>
                    <a:stretch>
                      <a:fillRect/>
                    </a:stretch>
                  </pic:blipFill>
                  <pic:spPr>
                    <a:xfrm>
                      <a:off x="0" y="0"/>
                      <a:ext cx="6372267" cy="4498031"/>
                    </a:xfrm>
                    <a:prstGeom prst="rect">
                      <a:avLst/>
                    </a:prstGeom>
                  </pic:spPr>
                </pic:pic>
              </a:graphicData>
            </a:graphic>
          </wp:inline>
        </w:drawing>
      </w:r>
    </w:p>
    <w:p w14:paraId="08C2154F" w14:textId="5277D3AF" w:rsidR="005A2D29" w:rsidRDefault="005A2D29">
      <w:r>
        <w:rPr>
          <w:b/>
          <w:bCs/>
        </w:rPr>
        <w:t>Supplementary Figure 1</w:t>
      </w:r>
      <w:r w:rsidR="00565845">
        <w:rPr>
          <w:b/>
          <w:bCs/>
        </w:rPr>
        <w:t>9</w:t>
      </w:r>
      <w:r>
        <w:rPr>
          <w:b/>
          <w:bCs/>
        </w:rPr>
        <w:t>: State sinusoid residuals</w:t>
      </w:r>
      <w:r>
        <w:t xml:space="preserve">. The residuals (here defined as the average value from 9 years of observation in each month minus the predicted value) for the sinusoidal model (of the natural outcome, not the log outcome) are plotted and colored according to their subregional membership. </w:t>
      </w:r>
    </w:p>
    <w:p w14:paraId="47219992" w14:textId="77777777" w:rsidR="00CC0C96" w:rsidRDefault="00CC0C96"/>
    <w:p w14:paraId="6B374DFF" w14:textId="77777777" w:rsidR="00CC0C96" w:rsidRDefault="00CC0C96"/>
    <w:p w14:paraId="09BFF77F" w14:textId="77777777" w:rsidR="00CC0C96" w:rsidRDefault="00CC0C96"/>
    <w:p w14:paraId="573902EB" w14:textId="77777777" w:rsidR="00CC0C96" w:rsidRDefault="00CC0C96"/>
    <w:p w14:paraId="317B23B1" w14:textId="77777777" w:rsidR="00CC0C96" w:rsidRPr="005A2D29" w:rsidRDefault="00CC0C96"/>
    <w:p w14:paraId="0FCFCA63" w14:textId="77777777" w:rsidR="005A2D29" w:rsidRDefault="005A2D29"/>
    <w:p w14:paraId="3E842374" w14:textId="77777777" w:rsidR="005A2D29" w:rsidRDefault="005A2D29"/>
    <w:p w14:paraId="3233139C" w14:textId="62F8114B" w:rsidR="005A2D29" w:rsidRDefault="005A2D29"/>
    <w:p w14:paraId="2342F90F" w14:textId="4197F445" w:rsidR="005A2D29" w:rsidRDefault="006E57BC">
      <w:r>
        <w:rPr>
          <w:noProof/>
        </w:rPr>
        <w:lastRenderedPageBreak/>
        <w:drawing>
          <wp:inline distT="0" distB="0" distL="0" distR="0" wp14:anchorId="7D82C6AA" wp14:editId="68A51D9B">
            <wp:extent cx="5943600" cy="3962400"/>
            <wp:effectExtent l="0" t="0" r="0" b="0"/>
            <wp:docPr id="702988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988766" name="Picture 702988766"/>
                    <pic:cNvPicPr/>
                  </pic:nvPicPr>
                  <pic:blipFill>
                    <a:blip r:embed="rId51">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1A3ED60" w14:textId="34096571" w:rsidR="005A2D29" w:rsidRPr="00CC0C96" w:rsidRDefault="00CC0C96">
      <w:r>
        <w:rPr>
          <w:b/>
          <w:bCs/>
        </w:rPr>
        <w:t xml:space="preserve">Supplementary Figure </w:t>
      </w:r>
      <w:r w:rsidR="00565845">
        <w:rPr>
          <w:b/>
          <w:bCs/>
        </w:rPr>
        <w:t>20</w:t>
      </w:r>
      <w:r>
        <w:rPr>
          <w:b/>
          <w:bCs/>
        </w:rPr>
        <w:t>:</w:t>
      </w:r>
      <w:r>
        <w:t xml:space="preserve"> </w:t>
      </w:r>
      <w:r w:rsidRPr="007272E4">
        <w:rPr>
          <w:b/>
          <w:bCs/>
        </w:rPr>
        <w:t>State sinusoid ACF plots.</w:t>
      </w:r>
      <w:r>
        <w:t xml:space="preserve"> ACF plots for the residuals (here defined as the average value from 9 years of observation in each month minus the predicted value) for the sinusoidal model (of the natural outcome, not the log outcome) are plotted for each state. Blue dotted lines indicate statistical significance. </w:t>
      </w:r>
    </w:p>
    <w:p w14:paraId="2B2B69A5" w14:textId="77777777" w:rsidR="005A2D29" w:rsidRDefault="005A2D29"/>
    <w:p w14:paraId="53746B61" w14:textId="77777777" w:rsidR="005A2D29" w:rsidRDefault="005A2D29"/>
    <w:p w14:paraId="56072950" w14:textId="77777777" w:rsidR="005A2D29" w:rsidRDefault="005A2D29"/>
    <w:p w14:paraId="0F339AB7" w14:textId="77777777" w:rsidR="005A2D29" w:rsidRDefault="005A2D29"/>
    <w:p w14:paraId="5A3BC532" w14:textId="77777777" w:rsidR="005A2D29" w:rsidRDefault="005A2D29"/>
    <w:p w14:paraId="6A2D650D" w14:textId="77777777" w:rsidR="005A2D29" w:rsidRDefault="005A2D29"/>
    <w:p w14:paraId="61BA240C" w14:textId="77777777" w:rsidR="005A2D29" w:rsidRDefault="005A2D29"/>
    <w:p w14:paraId="21A232BC" w14:textId="77777777" w:rsidR="005A2D29" w:rsidRDefault="005A2D29"/>
    <w:p w14:paraId="0046B842" w14:textId="77777777" w:rsidR="005A2D29" w:rsidRDefault="005A2D29"/>
    <w:p w14:paraId="04602CB2" w14:textId="77777777" w:rsidR="005A2D29" w:rsidRDefault="005A2D29"/>
    <w:p w14:paraId="12B038FF" w14:textId="77777777" w:rsidR="005A2D29" w:rsidRDefault="005A2D29"/>
    <w:p w14:paraId="1BAC456E" w14:textId="77777777" w:rsidR="005A2D29" w:rsidRDefault="005A2D29"/>
    <w:p w14:paraId="3051BE6D" w14:textId="77777777" w:rsidR="005A2D29" w:rsidRDefault="005A2D29"/>
    <w:p w14:paraId="53E9A996" w14:textId="77777777" w:rsidR="005A2D29" w:rsidRDefault="005A2D29"/>
    <w:p w14:paraId="048E5866" w14:textId="77777777" w:rsidR="00277F31" w:rsidRDefault="00277F31"/>
    <w:p w14:paraId="6DB11F9C" w14:textId="06BAD5F6" w:rsidR="00277F31" w:rsidRDefault="00277F31">
      <w:r>
        <w:rPr>
          <w:noProof/>
        </w:rPr>
        <w:lastRenderedPageBreak/>
        <w:drawing>
          <wp:inline distT="0" distB="0" distL="0" distR="0" wp14:anchorId="48AEFBA9" wp14:editId="139DBF62">
            <wp:extent cx="5943600" cy="4195445"/>
            <wp:effectExtent l="0" t="0" r="0" b="0"/>
            <wp:docPr id="1936999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999945" name="Picture 1936999945"/>
                    <pic:cNvPicPr/>
                  </pic:nvPicPr>
                  <pic:blipFill>
                    <a:blip r:embed="rId52">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14:paraId="56D0E8B9" w14:textId="11D49DB0" w:rsidR="00277F31" w:rsidRDefault="00277F31">
      <w:r>
        <w:rPr>
          <w:b/>
          <w:bCs/>
        </w:rPr>
        <w:t xml:space="preserve">Supplementary Figure </w:t>
      </w:r>
      <w:r w:rsidR="00565845">
        <w:rPr>
          <w:b/>
          <w:bCs/>
        </w:rPr>
        <w:t>21</w:t>
      </w:r>
      <w:r>
        <w:rPr>
          <w:b/>
          <w:bCs/>
        </w:rPr>
        <w:t xml:space="preserve">: </w:t>
      </w:r>
      <w:r w:rsidRPr="003F7C23">
        <w:rPr>
          <w:b/>
          <w:bCs/>
        </w:rPr>
        <w:t>Individual state sinusoid</w:t>
      </w:r>
      <w:r>
        <w:rPr>
          <w:b/>
          <w:bCs/>
        </w:rPr>
        <w:t>s fit to a log outcome model</w:t>
      </w:r>
      <w:r>
        <w:t>. Points are average GAS pharyngitis visits in that month. Dashed lines represent sinusoid fits, and shading represents 95% confidence intervals around sinusoid fits assuming normally distributed errors.</w:t>
      </w:r>
    </w:p>
    <w:p w14:paraId="6FC78B02" w14:textId="77777777" w:rsidR="00D43D92" w:rsidRDefault="00D43D92"/>
    <w:p w14:paraId="2E009007" w14:textId="77777777" w:rsidR="00D43D92" w:rsidRDefault="00D43D92"/>
    <w:p w14:paraId="3C98682D" w14:textId="77777777" w:rsidR="00D43D92" w:rsidRDefault="00D43D92"/>
    <w:p w14:paraId="0C19AD42" w14:textId="77777777" w:rsidR="00D43D92" w:rsidRDefault="00D43D92"/>
    <w:p w14:paraId="19A77665" w14:textId="77777777" w:rsidR="00D43D92" w:rsidRDefault="00D43D92"/>
    <w:p w14:paraId="6B14132C" w14:textId="77777777" w:rsidR="00D43D92" w:rsidRDefault="00D43D92"/>
    <w:p w14:paraId="69CE9A27" w14:textId="77777777" w:rsidR="00D43D92" w:rsidRDefault="00D43D92"/>
    <w:p w14:paraId="3BDB87FB" w14:textId="77777777" w:rsidR="00D43D92" w:rsidRDefault="00D43D92"/>
    <w:p w14:paraId="43AAC226" w14:textId="77777777" w:rsidR="00D43D92" w:rsidRDefault="00D43D92"/>
    <w:p w14:paraId="1F12FC2C" w14:textId="77777777" w:rsidR="00D43D92" w:rsidRDefault="00D43D92"/>
    <w:p w14:paraId="3D5BCE59" w14:textId="77777777" w:rsidR="00D43D92" w:rsidRDefault="00D43D92"/>
    <w:p w14:paraId="7D0F9595" w14:textId="77777777" w:rsidR="00D43D92" w:rsidRDefault="00D43D92"/>
    <w:p w14:paraId="1430BDC8" w14:textId="77777777" w:rsidR="00D43D92" w:rsidRDefault="00D43D92"/>
    <w:p w14:paraId="29E49422" w14:textId="77777777" w:rsidR="00D43D92" w:rsidRDefault="00D43D92"/>
    <w:p w14:paraId="2C1BE928" w14:textId="77777777" w:rsidR="00D43D92" w:rsidRDefault="00D43D92"/>
    <w:p w14:paraId="4D68FFEC" w14:textId="77777777" w:rsidR="00D43D92" w:rsidRDefault="00D43D92"/>
    <w:p w14:paraId="2F843696" w14:textId="77777777" w:rsidR="00D43D92" w:rsidRDefault="00D43D92"/>
    <w:p w14:paraId="677B766C" w14:textId="77777777" w:rsidR="00D43D92" w:rsidRDefault="00D43D92"/>
    <w:p w14:paraId="68479AA3" w14:textId="778A79FE" w:rsidR="00D43D92" w:rsidRPr="007272E4" w:rsidRDefault="00D43D92">
      <w:r>
        <w:rPr>
          <w:noProof/>
        </w:rPr>
        <w:lastRenderedPageBreak/>
        <w:drawing>
          <wp:inline distT="0" distB="0" distL="0" distR="0" wp14:anchorId="1A593BB9" wp14:editId="29F05E17">
            <wp:extent cx="5943600" cy="4195445"/>
            <wp:effectExtent l="0" t="0" r="0" b="0"/>
            <wp:docPr id="3193388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338899" name="Picture 319338899"/>
                    <pic:cNvPicPr/>
                  </pic:nvPicPr>
                  <pic:blipFill>
                    <a:blip r:embed="rId53">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r>
        <w:rPr>
          <w:b/>
          <w:bCs/>
        </w:rPr>
        <w:t xml:space="preserve">Supplementary Figure </w:t>
      </w:r>
      <w:r w:rsidR="00565845">
        <w:rPr>
          <w:b/>
          <w:bCs/>
        </w:rPr>
        <w:t>22</w:t>
      </w:r>
      <w:r>
        <w:rPr>
          <w:b/>
          <w:bCs/>
        </w:rPr>
        <w:t>: Quantile-quantile plots for state sinusoid residuals.</w:t>
      </w:r>
      <w:r>
        <w:t xml:space="preserve"> Plots show the quantiles of the sinusoid residuals against the normal distribution quantiles, with a red line indicating the reference line.  </w:t>
      </w:r>
    </w:p>
    <w:p w14:paraId="25B6E11C" w14:textId="77777777" w:rsidR="00D43D92" w:rsidRDefault="00D43D92">
      <w:pPr>
        <w:rPr>
          <w:b/>
          <w:bCs/>
        </w:rPr>
      </w:pPr>
    </w:p>
    <w:p w14:paraId="70E82AD5" w14:textId="1E044AD0" w:rsidR="00D43D92" w:rsidRDefault="00D43D92">
      <w:pPr>
        <w:rPr>
          <w:b/>
          <w:bCs/>
        </w:rPr>
      </w:pPr>
      <w:r>
        <w:rPr>
          <w:b/>
          <w:bCs/>
          <w:noProof/>
        </w:rPr>
        <w:lastRenderedPageBreak/>
        <w:drawing>
          <wp:inline distT="0" distB="0" distL="0" distR="0" wp14:anchorId="00F64695" wp14:editId="28FFF578">
            <wp:extent cx="5943600" cy="4195445"/>
            <wp:effectExtent l="0" t="0" r="0" b="0"/>
            <wp:docPr id="2976681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668110" name="Picture 297668110"/>
                    <pic:cNvPicPr/>
                  </pic:nvPicPr>
                  <pic:blipFill>
                    <a:blip r:embed="rId54">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r>
        <w:rPr>
          <w:b/>
          <w:bCs/>
        </w:rPr>
        <w:t xml:space="preserve"> </w:t>
      </w:r>
    </w:p>
    <w:p w14:paraId="5512001A" w14:textId="01404993" w:rsidR="00C7545A" w:rsidRDefault="00C7545A">
      <w:r>
        <w:rPr>
          <w:b/>
          <w:bCs/>
        </w:rPr>
        <w:t>Supplementary Figure 2</w:t>
      </w:r>
      <w:r w:rsidR="00565845">
        <w:rPr>
          <w:b/>
          <w:bCs/>
        </w:rPr>
        <w:t>3</w:t>
      </w:r>
      <w:r>
        <w:rPr>
          <w:b/>
          <w:bCs/>
        </w:rPr>
        <w:t>: Quantile-quantile plots for state sinusoid residuals from the log outcome model.</w:t>
      </w:r>
      <w:r>
        <w:t xml:space="preserve"> Plots show the quantiles of the sinusoid residuals from the log outcome model against the normal distribution quantiles, with a red line indicating the reference line.  </w:t>
      </w:r>
    </w:p>
    <w:p w14:paraId="7EF2A87B" w14:textId="77777777" w:rsidR="007C632A" w:rsidRDefault="007C632A"/>
    <w:p w14:paraId="0EAF0953" w14:textId="77777777" w:rsidR="007C632A" w:rsidRDefault="007C632A"/>
    <w:p w14:paraId="27BC6C74" w14:textId="77777777" w:rsidR="007C632A" w:rsidRDefault="007C632A"/>
    <w:p w14:paraId="5252443D" w14:textId="77777777" w:rsidR="007C632A" w:rsidRDefault="007C632A"/>
    <w:p w14:paraId="4FF9D924" w14:textId="77777777" w:rsidR="007C632A" w:rsidRDefault="007C632A"/>
    <w:p w14:paraId="4E1A07E5" w14:textId="77777777" w:rsidR="007C632A" w:rsidRDefault="007C632A"/>
    <w:p w14:paraId="3F71F3F7" w14:textId="77777777" w:rsidR="007C632A" w:rsidRDefault="007C632A"/>
    <w:p w14:paraId="200F70AC" w14:textId="77777777" w:rsidR="007C632A" w:rsidRDefault="007C632A"/>
    <w:p w14:paraId="516EE2D7" w14:textId="77777777" w:rsidR="007C632A" w:rsidRDefault="007C632A"/>
    <w:p w14:paraId="1447E860" w14:textId="77777777" w:rsidR="007C632A" w:rsidRDefault="007C632A"/>
    <w:p w14:paraId="1662384E" w14:textId="77777777" w:rsidR="007C632A" w:rsidRDefault="007C632A"/>
    <w:p w14:paraId="74155F5B" w14:textId="77777777" w:rsidR="007C632A" w:rsidRDefault="007C632A"/>
    <w:p w14:paraId="333A1D06" w14:textId="77777777" w:rsidR="007C632A" w:rsidRDefault="007C632A"/>
    <w:p w14:paraId="3B5424F9" w14:textId="77777777" w:rsidR="007C632A" w:rsidRDefault="007C632A"/>
    <w:p w14:paraId="7E4E79FC" w14:textId="77777777" w:rsidR="007C632A" w:rsidRDefault="007C632A"/>
    <w:p w14:paraId="66FFF52F" w14:textId="77777777" w:rsidR="007C632A" w:rsidRDefault="007C632A"/>
    <w:p w14:paraId="0C417853" w14:textId="77777777" w:rsidR="007C632A" w:rsidRDefault="007C632A"/>
    <w:p w14:paraId="29A3563E" w14:textId="77777777" w:rsidR="007C632A" w:rsidRDefault="007C632A"/>
    <w:p w14:paraId="2A579CB2" w14:textId="46135861" w:rsidR="007C632A" w:rsidRDefault="007C632A">
      <w:r>
        <w:rPr>
          <w:noProof/>
        </w:rPr>
        <w:lastRenderedPageBreak/>
        <w:drawing>
          <wp:inline distT="0" distB="0" distL="0" distR="0" wp14:anchorId="6F32542E" wp14:editId="2B5FD06A">
            <wp:extent cx="5943600" cy="4245610"/>
            <wp:effectExtent l="0" t="0" r="0" b="0"/>
            <wp:docPr id="6561570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57087" name="Picture 656157087"/>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5052B2E" w14:textId="17A542C8" w:rsidR="007C632A" w:rsidRDefault="007C632A">
      <w:r>
        <w:rPr>
          <w:b/>
          <w:bCs/>
        </w:rPr>
        <w:t>Supplementary Figure 2</w:t>
      </w:r>
      <w:r w:rsidR="00565845">
        <w:rPr>
          <w:b/>
          <w:bCs/>
        </w:rPr>
        <w:t>4</w:t>
      </w:r>
      <w:r>
        <w:rPr>
          <w:b/>
          <w:bCs/>
        </w:rPr>
        <w:t xml:space="preserve">: State phases from log outcome fit model plotted on U.S. map.  </w:t>
      </w:r>
      <w:r>
        <w:t xml:space="preserve">As in Figure 2, states are colored according to the estimated timing of peak GAS pharyngitis visits, but this time based on the phase of the sinusoidal fit to log monthly GAS pharyngitis visits per 1,000 people across all ages. </w:t>
      </w:r>
    </w:p>
    <w:p w14:paraId="513C7659" w14:textId="77777777" w:rsidR="007C632A" w:rsidRDefault="007C632A"/>
    <w:p w14:paraId="4F6C9BB4" w14:textId="77777777" w:rsidR="007C632A" w:rsidRDefault="007C632A"/>
    <w:p w14:paraId="124BFAD5" w14:textId="77777777" w:rsidR="007C632A" w:rsidRDefault="007C632A"/>
    <w:p w14:paraId="15B70BBC" w14:textId="77777777" w:rsidR="007C632A" w:rsidRDefault="007C632A"/>
    <w:p w14:paraId="6D8FB3A3" w14:textId="77777777" w:rsidR="007C632A" w:rsidRPr="00D43D92" w:rsidRDefault="007C632A"/>
    <w:sectPr w:rsidR="007C632A" w:rsidRPr="00D43D92" w:rsidSect="009B22D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1C23B" w14:textId="77777777" w:rsidR="009B22D1" w:rsidRDefault="009B22D1" w:rsidP="00907F42">
      <w:r>
        <w:separator/>
      </w:r>
    </w:p>
  </w:endnote>
  <w:endnote w:type="continuationSeparator" w:id="0">
    <w:p w14:paraId="3C52473F" w14:textId="77777777" w:rsidR="009B22D1" w:rsidRDefault="009B22D1"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1AFC5" w14:textId="77777777" w:rsidR="009B22D1" w:rsidRDefault="009B22D1" w:rsidP="00907F42">
      <w:r>
        <w:separator/>
      </w:r>
    </w:p>
  </w:footnote>
  <w:footnote w:type="continuationSeparator" w:id="0">
    <w:p w14:paraId="158F0C15" w14:textId="77777777" w:rsidR="009B22D1" w:rsidRDefault="009B22D1"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BE032C"/>
    <w:multiLevelType w:val="hybridMultilevel"/>
    <w:tmpl w:val="A6B87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DD470D"/>
    <w:multiLevelType w:val="hybridMultilevel"/>
    <w:tmpl w:val="86A4B534"/>
    <w:lvl w:ilvl="0" w:tplc="2376E5B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5520E0"/>
    <w:multiLevelType w:val="hybridMultilevel"/>
    <w:tmpl w:val="78028344"/>
    <w:lvl w:ilvl="0" w:tplc="C380B670">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4B5C6F"/>
    <w:multiLevelType w:val="hybridMultilevel"/>
    <w:tmpl w:val="401E4308"/>
    <w:lvl w:ilvl="0" w:tplc="1A745E3A">
      <w:start w:val="6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07144C"/>
    <w:multiLevelType w:val="hybridMultilevel"/>
    <w:tmpl w:val="676CF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 w:numId="23" w16cid:durableId="775321395">
    <w:abstractNumId w:val="14"/>
  </w:num>
  <w:num w:numId="24" w16cid:durableId="56242911">
    <w:abstractNumId w:val="12"/>
  </w:num>
  <w:num w:numId="25" w16cid:durableId="1533569644">
    <w:abstractNumId w:val="11"/>
  </w:num>
  <w:num w:numId="26" w16cid:durableId="177280469">
    <w:abstractNumId w:val="10"/>
  </w:num>
  <w:num w:numId="27" w16cid:durableId="81271869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2C29"/>
    <w:rsid w:val="00003C0E"/>
    <w:rsid w:val="00003D71"/>
    <w:rsid w:val="00004310"/>
    <w:rsid w:val="000045F0"/>
    <w:rsid w:val="000045F1"/>
    <w:rsid w:val="00004D4D"/>
    <w:rsid w:val="00004F14"/>
    <w:rsid w:val="000059C5"/>
    <w:rsid w:val="000102A6"/>
    <w:rsid w:val="00010EBF"/>
    <w:rsid w:val="00012583"/>
    <w:rsid w:val="00012BAB"/>
    <w:rsid w:val="000138B3"/>
    <w:rsid w:val="0001540F"/>
    <w:rsid w:val="000160C5"/>
    <w:rsid w:val="00016D1E"/>
    <w:rsid w:val="000170EA"/>
    <w:rsid w:val="00017D31"/>
    <w:rsid w:val="00020B3C"/>
    <w:rsid w:val="00021727"/>
    <w:rsid w:val="000243D9"/>
    <w:rsid w:val="00024738"/>
    <w:rsid w:val="0002568D"/>
    <w:rsid w:val="00025F62"/>
    <w:rsid w:val="00026934"/>
    <w:rsid w:val="00027B40"/>
    <w:rsid w:val="00032633"/>
    <w:rsid w:val="00033C10"/>
    <w:rsid w:val="00033E5B"/>
    <w:rsid w:val="00034BCA"/>
    <w:rsid w:val="00036327"/>
    <w:rsid w:val="00037046"/>
    <w:rsid w:val="00037B27"/>
    <w:rsid w:val="000403AB"/>
    <w:rsid w:val="00040F50"/>
    <w:rsid w:val="0004185E"/>
    <w:rsid w:val="0004205A"/>
    <w:rsid w:val="00043CCD"/>
    <w:rsid w:val="00044874"/>
    <w:rsid w:val="00047AD4"/>
    <w:rsid w:val="00047CA8"/>
    <w:rsid w:val="000517C0"/>
    <w:rsid w:val="00052657"/>
    <w:rsid w:val="00054F5F"/>
    <w:rsid w:val="0005680B"/>
    <w:rsid w:val="00056B31"/>
    <w:rsid w:val="00056F40"/>
    <w:rsid w:val="000606A4"/>
    <w:rsid w:val="000618E4"/>
    <w:rsid w:val="0006252F"/>
    <w:rsid w:val="00063137"/>
    <w:rsid w:val="00063789"/>
    <w:rsid w:val="00064142"/>
    <w:rsid w:val="00064C37"/>
    <w:rsid w:val="00064D12"/>
    <w:rsid w:val="00064E41"/>
    <w:rsid w:val="00067021"/>
    <w:rsid w:val="000676AC"/>
    <w:rsid w:val="0007189E"/>
    <w:rsid w:val="00072C5F"/>
    <w:rsid w:val="00073911"/>
    <w:rsid w:val="00075739"/>
    <w:rsid w:val="000779EF"/>
    <w:rsid w:val="00081FDD"/>
    <w:rsid w:val="000834AD"/>
    <w:rsid w:val="0008415E"/>
    <w:rsid w:val="00084D0F"/>
    <w:rsid w:val="00084F9C"/>
    <w:rsid w:val="0008609F"/>
    <w:rsid w:val="00091437"/>
    <w:rsid w:val="00091B50"/>
    <w:rsid w:val="00094703"/>
    <w:rsid w:val="000968D0"/>
    <w:rsid w:val="00096F66"/>
    <w:rsid w:val="000A11A3"/>
    <w:rsid w:val="000A2DED"/>
    <w:rsid w:val="000A3039"/>
    <w:rsid w:val="000A37F1"/>
    <w:rsid w:val="000A3AA2"/>
    <w:rsid w:val="000A40F2"/>
    <w:rsid w:val="000A41A6"/>
    <w:rsid w:val="000A48B0"/>
    <w:rsid w:val="000A560B"/>
    <w:rsid w:val="000A62B7"/>
    <w:rsid w:val="000B0318"/>
    <w:rsid w:val="000B14D3"/>
    <w:rsid w:val="000B56C0"/>
    <w:rsid w:val="000B6E0B"/>
    <w:rsid w:val="000C1907"/>
    <w:rsid w:val="000C3FEE"/>
    <w:rsid w:val="000C4B48"/>
    <w:rsid w:val="000C6371"/>
    <w:rsid w:val="000D21BF"/>
    <w:rsid w:val="000D5D02"/>
    <w:rsid w:val="000D5DE6"/>
    <w:rsid w:val="000D7001"/>
    <w:rsid w:val="000D70F1"/>
    <w:rsid w:val="000E078F"/>
    <w:rsid w:val="000E114F"/>
    <w:rsid w:val="000E12F2"/>
    <w:rsid w:val="000E25B8"/>
    <w:rsid w:val="000E2BFC"/>
    <w:rsid w:val="000E4799"/>
    <w:rsid w:val="000E6619"/>
    <w:rsid w:val="000E7360"/>
    <w:rsid w:val="000F1028"/>
    <w:rsid w:val="000F1792"/>
    <w:rsid w:val="000F2F07"/>
    <w:rsid w:val="000F39BF"/>
    <w:rsid w:val="000F3F1B"/>
    <w:rsid w:val="000F598A"/>
    <w:rsid w:val="000F5B89"/>
    <w:rsid w:val="000F6DC5"/>
    <w:rsid w:val="00103FBD"/>
    <w:rsid w:val="00104A76"/>
    <w:rsid w:val="001061C1"/>
    <w:rsid w:val="00111087"/>
    <w:rsid w:val="001124D1"/>
    <w:rsid w:val="0011327E"/>
    <w:rsid w:val="00113315"/>
    <w:rsid w:val="00114BC0"/>
    <w:rsid w:val="001179A2"/>
    <w:rsid w:val="00117B0D"/>
    <w:rsid w:val="00117B3C"/>
    <w:rsid w:val="00121C8E"/>
    <w:rsid w:val="001225FC"/>
    <w:rsid w:val="00123771"/>
    <w:rsid w:val="00123875"/>
    <w:rsid w:val="00124C47"/>
    <w:rsid w:val="001267CB"/>
    <w:rsid w:val="00130673"/>
    <w:rsid w:val="00132892"/>
    <w:rsid w:val="00133483"/>
    <w:rsid w:val="0013373D"/>
    <w:rsid w:val="0013609A"/>
    <w:rsid w:val="0013716E"/>
    <w:rsid w:val="00137191"/>
    <w:rsid w:val="001411C7"/>
    <w:rsid w:val="00141E71"/>
    <w:rsid w:val="00141E9C"/>
    <w:rsid w:val="00142392"/>
    <w:rsid w:val="00142519"/>
    <w:rsid w:val="00142738"/>
    <w:rsid w:val="00146638"/>
    <w:rsid w:val="00146849"/>
    <w:rsid w:val="00146ED1"/>
    <w:rsid w:val="00146EFE"/>
    <w:rsid w:val="001471AE"/>
    <w:rsid w:val="00150F30"/>
    <w:rsid w:val="00151674"/>
    <w:rsid w:val="00151B1A"/>
    <w:rsid w:val="00152D4A"/>
    <w:rsid w:val="001553A3"/>
    <w:rsid w:val="00155599"/>
    <w:rsid w:val="00155AB0"/>
    <w:rsid w:val="00156833"/>
    <w:rsid w:val="001574B4"/>
    <w:rsid w:val="00160E67"/>
    <w:rsid w:val="00161A10"/>
    <w:rsid w:val="00162178"/>
    <w:rsid w:val="0016243F"/>
    <w:rsid w:val="001635FE"/>
    <w:rsid w:val="00164380"/>
    <w:rsid w:val="00165E1F"/>
    <w:rsid w:val="00166C37"/>
    <w:rsid w:val="00167954"/>
    <w:rsid w:val="00171918"/>
    <w:rsid w:val="0017218A"/>
    <w:rsid w:val="001750A3"/>
    <w:rsid w:val="00175AD1"/>
    <w:rsid w:val="00176949"/>
    <w:rsid w:val="00176C24"/>
    <w:rsid w:val="00176EBA"/>
    <w:rsid w:val="00177B59"/>
    <w:rsid w:val="00177ED0"/>
    <w:rsid w:val="00180418"/>
    <w:rsid w:val="00180838"/>
    <w:rsid w:val="0018152E"/>
    <w:rsid w:val="00181CEB"/>
    <w:rsid w:val="00182521"/>
    <w:rsid w:val="00182BF4"/>
    <w:rsid w:val="00183FB4"/>
    <w:rsid w:val="001852B1"/>
    <w:rsid w:val="001857F2"/>
    <w:rsid w:val="00187383"/>
    <w:rsid w:val="001900A8"/>
    <w:rsid w:val="001906DD"/>
    <w:rsid w:val="001911E1"/>
    <w:rsid w:val="00192B91"/>
    <w:rsid w:val="001936B8"/>
    <w:rsid w:val="0019407A"/>
    <w:rsid w:val="00194B8C"/>
    <w:rsid w:val="001950F5"/>
    <w:rsid w:val="00196293"/>
    <w:rsid w:val="00196842"/>
    <w:rsid w:val="0019724B"/>
    <w:rsid w:val="00197629"/>
    <w:rsid w:val="0019772A"/>
    <w:rsid w:val="00197BE0"/>
    <w:rsid w:val="00197BF0"/>
    <w:rsid w:val="001A293E"/>
    <w:rsid w:val="001A2FAC"/>
    <w:rsid w:val="001A3592"/>
    <w:rsid w:val="001A5B42"/>
    <w:rsid w:val="001A5D70"/>
    <w:rsid w:val="001A6BCF"/>
    <w:rsid w:val="001A769A"/>
    <w:rsid w:val="001A784E"/>
    <w:rsid w:val="001A7D81"/>
    <w:rsid w:val="001B1042"/>
    <w:rsid w:val="001B1166"/>
    <w:rsid w:val="001B373F"/>
    <w:rsid w:val="001B51FD"/>
    <w:rsid w:val="001B7469"/>
    <w:rsid w:val="001B77AB"/>
    <w:rsid w:val="001B7C0B"/>
    <w:rsid w:val="001C0AB3"/>
    <w:rsid w:val="001C3093"/>
    <w:rsid w:val="001C500D"/>
    <w:rsid w:val="001C64B7"/>
    <w:rsid w:val="001C6ACB"/>
    <w:rsid w:val="001D0032"/>
    <w:rsid w:val="001D10AD"/>
    <w:rsid w:val="001D148E"/>
    <w:rsid w:val="001D1A42"/>
    <w:rsid w:val="001D295A"/>
    <w:rsid w:val="001D36D1"/>
    <w:rsid w:val="001D471D"/>
    <w:rsid w:val="001D57B0"/>
    <w:rsid w:val="001D5D71"/>
    <w:rsid w:val="001D67F7"/>
    <w:rsid w:val="001D7ED8"/>
    <w:rsid w:val="001E25F8"/>
    <w:rsid w:val="001E3B42"/>
    <w:rsid w:val="001E4175"/>
    <w:rsid w:val="001E4368"/>
    <w:rsid w:val="001E4F37"/>
    <w:rsid w:val="001E58F0"/>
    <w:rsid w:val="001E6181"/>
    <w:rsid w:val="001E6847"/>
    <w:rsid w:val="001E7740"/>
    <w:rsid w:val="001E7949"/>
    <w:rsid w:val="001F0F2D"/>
    <w:rsid w:val="001F50D1"/>
    <w:rsid w:val="001F5D3C"/>
    <w:rsid w:val="001F6719"/>
    <w:rsid w:val="001F6BFF"/>
    <w:rsid w:val="001F6EBE"/>
    <w:rsid w:val="002008BA"/>
    <w:rsid w:val="00200B83"/>
    <w:rsid w:val="0020131C"/>
    <w:rsid w:val="00202E44"/>
    <w:rsid w:val="00203884"/>
    <w:rsid w:val="00204743"/>
    <w:rsid w:val="002112CE"/>
    <w:rsid w:val="00211753"/>
    <w:rsid w:val="00213741"/>
    <w:rsid w:val="002175BB"/>
    <w:rsid w:val="00217E8B"/>
    <w:rsid w:val="00221D82"/>
    <w:rsid w:val="00222050"/>
    <w:rsid w:val="00222C02"/>
    <w:rsid w:val="0022408B"/>
    <w:rsid w:val="00225363"/>
    <w:rsid w:val="00225B9D"/>
    <w:rsid w:val="00226994"/>
    <w:rsid w:val="00230AA1"/>
    <w:rsid w:val="002311FA"/>
    <w:rsid w:val="00231729"/>
    <w:rsid w:val="00231D55"/>
    <w:rsid w:val="00232B17"/>
    <w:rsid w:val="00234845"/>
    <w:rsid w:val="00235064"/>
    <w:rsid w:val="00235776"/>
    <w:rsid w:val="00236FB5"/>
    <w:rsid w:val="00242380"/>
    <w:rsid w:val="00242678"/>
    <w:rsid w:val="0024340D"/>
    <w:rsid w:val="00244EA7"/>
    <w:rsid w:val="002459C3"/>
    <w:rsid w:val="00246670"/>
    <w:rsid w:val="002514F6"/>
    <w:rsid w:val="00254E3E"/>
    <w:rsid w:val="00254EDC"/>
    <w:rsid w:val="00255957"/>
    <w:rsid w:val="00256668"/>
    <w:rsid w:val="002573C0"/>
    <w:rsid w:val="00257D0F"/>
    <w:rsid w:val="0026096A"/>
    <w:rsid w:val="00260C66"/>
    <w:rsid w:val="00260CF3"/>
    <w:rsid w:val="00260D2E"/>
    <w:rsid w:val="00262EDA"/>
    <w:rsid w:val="00263921"/>
    <w:rsid w:val="00264128"/>
    <w:rsid w:val="00264274"/>
    <w:rsid w:val="00264FC4"/>
    <w:rsid w:val="00265DF5"/>
    <w:rsid w:val="00267D57"/>
    <w:rsid w:val="0027064A"/>
    <w:rsid w:val="00270B6F"/>
    <w:rsid w:val="00270ED8"/>
    <w:rsid w:val="002719A8"/>
    <w:rsid w:val="00274E1F"/>
    <w:rsid w:val="0027617E"/>
    <w:rsid w:val="00277F31"/>
    <w:rsid w:val="002813D2"/>
    <w:rsid w:val="0028152F"/>
    <w:rsid w:val="0028306E"/>
    <w:rsid w:val="00283303"/>
    <w:rsid w:val="00283730"/>
    <w:rsid w:val="00283B0D"/>
    <w:rsid w:val="00283BE8"/>
    <w:rsid w:val="0028472D"/>
    <w:rsid w:val="0028569B"/>
    <w:rsid w:val="00285D35"/>
    <w:rsid w:val="00286017"/>
    <w:rsid w:val="00286AEE"/>
    <w:rsid w:val="002871B0"/>
    <w:rsid w:val="00290337"/>
    <w:rsid w:val="00290E7F"/>
    <w:rsid w:val="00291219"/>
    <w:rsid w:val="0029230B"/>
    <w:rsid w:val="00293645"/>
    <w:rsid w:val="00294786"/>
    <w:rsid w:val="002956F9"/>
    <w:rsid w:val="00297F6F"/>
    <w:rsid w:val="002A0840"/>
    <w:rsid w:val="002A0CDB"/>
    <w:rsid w:val="002A2543"/>
    <w:rsid w:val="002A2989"/>
    <w:rsid w:val="002A31AF"/>
    <w:rsid w:val="002A3F76"/>
    <w:rsid w:val="002A49ED"/>
    <w:rsid w:val="002A5498"/>
    <w:rsid w:val="002A5584"/>
    <w:rsid w:val="002A6423"/>
    <w:rsid w:val="002A65E2"/>
    <w:rsid w:val="002B1B24"/>
    <w:rsid w:val="002B3FB4"/>
    <w:rsid w:val="002B46C5"/>
    <w:rsid w:val="002B4CCE"/>
    <w:rsid w:val="002B619A"/>
    <w:rsid w:val="002B7542"/>
    <w:rsid w:val="002B7F5C"/>
    <w:rsid w:val="002C118E"/>
    <w:rsid w:val="002C1B49"/>
    <w:rsid w:val="002C1E61"/>
    <w:rsid w:val="002C1EB2"/>
    <w:rsid w:val="002C20DC"/>
    <w:rsid w:val="002C3A9E"/>
    <w:rsid w:val="002C600E"/>
    <w:rsid w:val="002D005E"/>
    <w:rsid w:val="002D0259"/>
    <w:rsid w:val="002D06FC"/>
    <w:rsid w:val="002D0961"/>
    <w:rsid w:val="002D2CDA"/>
    <w:rsid w:val="002D3BDC"/>
    <w:rsid w:val="002D4017"/>
    <w:rsid w:val="002D44B6"/>
    <w:rsid w:val="002D4673"/>
    <w:rsid w:val="002D4B41"/>
    <w:rsid w:val="002D4F52"/>
    <w:rsid w:val="002D6753"/>
    <w:rsid w:val="002D71EA"/>
    <w:rsid w:val="002E04ED"/>
    <w:rsid w:val="002E18A7"/>
    <w:rsid w:val="002E21FA"/>
    <w:rsid w:val="002E3929"/>
    <w:rsid w:val="002E4E2A"/>
    <w:rsid w:val="002E6971"/>
    <w:rsid w:val="002E6F0C"/>
    <w:rsid w:val="002E7075"/>
    <w:rsid w:val="002E7C84"/>
    <w:rsid w:val="002F16BB"/>
    <w:rsid w:val="002F1D42"/>
    <w:rsid w:val="002F24E4"/>
    <w:rsid w:val="002F3581"/>
    <w:rsid w:val="002F3F5B"/>
    <w:rsid w:val="002F78A4"/>
    <w:rsid w:val="003002F4"/>
    <w:rsid w:val="003036C9"/>
    <w:rsid w:val="003038F5"/>
    <w:rsid w:val="003101C2"/>
    <w:rsid w:val="00312EE4"/>
    <w:rsid w:val="00314CBE"/>
    <w:rsid w:val="00315ACE"/>
    <w:rsid w:val="00317364"/>
    <w:rsid w:val="00317C0E"/>
    <w:rsid w:val="00317FF4"/>
    <w:rsid w:val="0032052E"/>
    <w:rsid w:val="0032077F"/>
    <w:rsid w:val="00320EC9"/>
    <w:rsid w:val="0032116A"/>
    <w:rsid w:val="00321230"/>
    <w:rsid w:val="00323957"/>
    <w:rsid w:val="00325A88"/>
    <w:rsid w:val="0032768E"/>
    <w:rsid w:val="00330080"/>
    <w:rsid w:val="0033049E"/>
    <w:rsid w:val="003316D7"/>
    <w:rsid w:val="00333F46"/>
    <w:rsid w:val="00335BA4"/>
    <w:rsid w:val="00335E32"/>
    <w:rsid w:val="00342463"/>
    <w:rsid w:val="00342BB2"/>
    <w:rsid w:val="00342BE6"/>
    <w:rsid w:val="003437A9"/>
    <w:rsid w:val="003445D8"/>
    <w:rsid w:val="003457E0"/>
    <w:rsid w:val="00345B25"/>
    <w:rsid w:val="0034629F"/>
    <w:rsid w:val="003472DA"/>
    <w:rsid w:val="003507DF"/>
    <w:rsid w:val="00350C9A"/>
    <w:rsid w:val="00351061"/>
    <w:rsid w:val="0035165D"/>
    <w:rsid w:val="0035288E"/>
    <w:rsid w:val="00353B07"/>
    <w:rsid w:val="003547D9"/>
    <w:rsid w:val="00354A11"/>
    <w:rsid w:val="00354E8D"/>
    <w:rsid w:val="003551D6"/>
    <w:rsid w:val="00355DDA"/>
    <w:rsid w:val="00356155"/>
    <w:rsid w:val="00356F63"/>
    <w:rsid w:val="00357A65"/>
    <w:rsid w:val="003608CC"/>
    <w:rsid w:val="003609FF"/>
    <w:rsid w:val="00360C61"/>
    <w:rsid w:val="00361617"/>
    <w:rsid w:val="00362DB5"/>
    <w:rsid w:val="00365410"/>
    <w:rsid w:val="00370E79"/>
    <w:rsid w:val="0037316C"/>
    <w:rsid w:val="003740A9"/>
    <w:rsid w:val="003754C5"/>
    <w:rsid w:val="003769D0"/>
    <w:rsid w:val="00377688"/>
    <w:rsid w:val="00380662"/>
    <w:rsid w:val="003809C4"/>
    <w:rsid w:val="00381A5A"/>
    <w:rsid w:val="003825B1"/>
    <w:rsid w:val="00385300"/>
    <w:rsid w:val="00386B63"/>
    <w:rsid w:val="003871B1"/>
    <w:rsid w:val="003921C6"/>
    <w:rsid w:val="0039246A"/>
    <w:rsid w:val="003936C1"/>
    <w:rsid w:val="00393D42"/>
    <w:rsid w:val="00393DED"/>
    <w:rsid w:val="00394F53"/>
    <w:rsid w:val="00396E36"/>
    <w:rsid w:val="003A46BC"/>
    <w:rsid w:val="003A4C2A"/>
    <w:rsid w:val="003A6AE6"/>
    <w:rsid w:val="003A6C57"/>
    <w:rsid w:val="003A738E"/>
    <w:rsid w:val="003B537F"/>
    <w:rsid w:val="003B759E"/>
    <w:rsid w:val="003C0C48"/>
    <w:rsid w:val="003C29DC"/>
    <w:rsid w:val="003C384C"/>
    <w:rsid w:val="003C6267"/>
    <w:rsid w:val="003C78B7"/>
    <w:rsid w:val="003D23F5"/>
    <w:rsid w:val="003D249B"/>
    <w:rsid w:val="003D3BA8"/>
    <w:rsid w:val="003D3C89"/>
    <w:rsid w:val="003D58E8"/>
    <w:rsid w:val="003D6535"/>
    <w:rsid w:val="003D65CC"/>
    <w:rsid w:val="003D7C55"/>
    <w:rsid w:val="003E07F8"/>
    <w:rsid w:val="003E0DA2"/>
    <w:rsid w:val="003E1306"/>
    <w:rsid w:val="003E1C20"/>
    <w:rsid w:val="003E24EA"/>
    <w:rsid w:val="003E3708"/>
    <w:rsid w:val="003E4BD1"/>
    <w:rsid w:val="003E73CD"/>
    <w:rsid w:val="003E77DD"/>
    <w:rsid w:val="003F0C42"/>
    <w:rsid w:val="003F13AE"/>
    <w:rsid w:val="003F1575"/>
    <w:rsid w:val="003F77DF"/>
    <w:rsid w:val="003F7C23"/>
    <w:rsid w:val="00400802"/>
    <w:rsid w:val="004029E5"/>
    <w:rsid w:val="00406C90"/>
    <w:rsid w:val="004079A2"/>
    <w:rsid w:val="00410C8A"/>
    <w:rsid w:val="004130BB"/>
    <w:rsid w:val="00413A7D"/>
    <w:rsid w:val="00413E4B"/>
    <w:rsid w:val="00415499"/>
    <w:rsid w:val="0041563D"/>
    <w:rsid w:val="00415BDB"/>
    <w:rsid w:val="004165FA"/>
    <w:rsid w:val="00420638"/>
    <w:rsid w:val="00423626"/>
    <w:rsid w:val="00423D15"/>
    <w:rsid w:val="004243C3"/>
    <w:rsid w:val="00424723"/>
    <w:rsid w:val="004260F5"/>
    <w:rsid w:val="004272BD"/>
    <w:rsid w:val="00431522"/>
    <w:rsid w:val="00431C30"/>
    <w:rsid w:val="004327C0"/>
    <w:rsid w:val="00432E96"/>
    <w:rsid w:val="00433688"/>
    <w:rsid w:val="00434829"/>
    <w:rsid w:val="00435F7F"/>
    <w:rsid w:val="0043610F"/>
    <w:rsid w:val="00436E49"/>
    <w:rsid w:val="00441FF7"/>
    <w:rsid w:val="004434AA"/>
    <w:rsid w:val="00444694"/>
    <w:rsid w:val="004447B1"/>
    <w:rsid w:val="00445301"/>
    <w:rsid w:val="00445671"/>
    <w:rsid w:val="00445CF2"/>
    <w:rsid w:val="00445EBA"/>
    <w:rsid w:val="00446FE3"/>
    <w:rsid w:val="00447B0E"/>
    <w:rsid w:val="00447E52"/>
    <w:rsid w:val="004503C1"/>
    <w:rsid w:val="00450642"/>
    <w:rsid w:val="00451E07"/>
    <w:rsid w:val="00452722"/>
    <w:rsid w:val="004539AB"/>
    <w:rsid w:val="00454AE8"/>
    <w:rsid w:val="004554A1"/>
    <w:rsid w:val="00455F6B"/>
    <w:rsid w:val="00456843"/>
    <w:rsid w:val="004571B1"/>
    <w:rsid w:val="0045778D"/>
    <w:rsid w:val="00461374"/>
    <w:rsid w:val="00462132"/>
    <w:rsid w:val="00464C1F"/>
    <w:rsid w:val="004704CB"/>
    <w:rsid w:val="00470A2E"/>
    <w:rsid w:val="00470F71"/>
    <w:rsid w:val="004718C3"/>
    <w:rsid w:val="00471FD6"/>
    <w:rsid w:val="004721F4"/>
    <w:rsid w:val="00472507"/>
    <w:rsid w:val="00473755"/>
    <w:rsid w:val="004737AB"/>
    <w:rsid w:val="00474F73"/>
    <w:rsid w:val="004760FB"/>
    <w:rsid w:val="004770C7"/>
    <w:rsid w:val="004773A4"/>
    <w:rsid w:val="00480350"/>
    <w:rsid w:val="00481417"/>
    <w:rsid w:val="00483575"/>
    <w:rsid w:val="004843B4"/>
    <w:rsid w:val="00485A27"/>
    <w:rsid w:val="00485BF9"/>
    <w:rsid w:val="004876DB"/>
    <w:rsid w:val="004877EE"/>
    <w:rsid w:val="004900FA"/>
    <w:rsid w:val="00490DE2"/>
    <w:rsid w:val="004A2197"/>
    <w:rsid w:val="004A4C50"/>
    <w:rsid w:val="004A79CE"/>
    <w:rsid w:val="004A7BCF"/>
    <w:rsid w:val="004B15BE"/>
    <w:rsid w:val="004B1B5B"/>
    <w:rsid w:val="004B303F"/>
    <w:rsid w:val="004B42BA"/>
    <w:rsid w:val="004B7104"/>
    <w:rsid w:val="004B729F"/>
    <w:rsid w:val="004B7F8A"/>
    <w:rsid w:val="004C20FD"/>
    <w:rsid w:val="004C2D2D"/>
    <w:rsid w:val="004C4F37"/>
    <w:rsid w:val="004C54FF"/>
    <w:rsid w:val="004C6B38"/>
    <w:rsid w:val="004C7243"/>
    <w:rsid w:val="004C7560"/>
    <w:rsid w:val="004C770D"/>
    <w:rsid w:val="004C778B"/>
    <w:rsid w:val="004D018A"/>
    <w:rsid w:val="004D02F7"/>
    <w:rsid w:val="004D2DC3"/>
    <w:rsid w:val="004D4B1B"/>
    <w:rsid w:val="004D4BCA"/>
    <w:rsid w:val="004D4CCB"/>
    <w:rsid w:val="004D5467"/>
    <w:rsid w:val="004D5D19"/>
    <w:rsid w:val="004E0C24"/>
    <w:rsid w:val="004E1F9D"/>
    <w:rsid w:val="004E24B8"/>
    <w:rsid w:val="004E4487"/>
    <w:rsid w:val="004E5815"/>
    <w:rsid w:val="004E5A49"/>
    <w:rsid w:val="004E607C"/>
    <w:rsid w:val="004E7E3B"/>
    <w:rsid w:val="004E7F02"/>
    <w:rsid w:val="004F1A95"/>
    <w:rsid w:val="004F23E3"/>
    <w:rsid w:val="004F3FD1"/>
    <w:rsid w:val="004F41FA"/>
    <w:rsid w:val="004F45B5"/>
    <w:rsid w:val="004F6C3C"/>
    <w:rsid w:val="004F7322"/>
    <w:rsid w:val="004F7BF3"/>
    <w:rsid w:val="005003F9"/>
    <w:rsid w:val="00500E45"/>
    <w:rsid w:val="00501975"/>
    <w:rsid w:val="00503FEB"/>
    <w:rsid w:val="005053D8"/>
    <w:rsid w:val="005064BF"/>
    <w:rsid w:val="005078CC"/>
    <w:rsid w:val="0051348B"/>
    <w:rsid w:val="00513E05"/>
    <w:rsid w:val="00514BAB"/>
    <w:rsid w:val="005151D1"/>
    <w:rsid w:val="00516CAA"/>
    <w:rsid w:val="005178EF"/>
    <w:rsid w:val="005179FC"/>
    <w:rsid w:val="00520D5A"/>
    <w:rsid w:val="0052293A"/>
    <w:rsid w:val="00523BFA"/>
    <w:rsid w:val="00523D50"/>
    <w:rsid w:val="005247ED"/>
    <w:rsid w:val="00524A71"/>
    <w:rsid w:val="00524B00"/>
    <w:rsid w:val="00527090"/>
    <w:rsid w:val="00527147"/>
    <w:rsid w:val="005320B0"/>
    <w:rsid w:val="00532E1F"/>
    <w:rsid w:val="005347FF"/>
    <w:rsid w:val="00534B86"/>
    <w:rsid w:val="00534F5B"/>
    <w:rsid w:val="00535EEE"/>
    <w:rsid w:val="00535F5E"/>
    <w:rsid w:val="00537204"/>
    <w:rsid w:val="00540750"/>
    <w:rsid w:val="005409F6"/>
    <w:rsid w:val="005411D4"/>
    <w:rsid w:val="00542FCF"/>
    <w:rsid w:val="00543293"/>
    <w:rsid w:val="005440C5"/>
    <w:rsid w:val="0055081A"/>
    <w:rsid w:val="00550F4D"/>
    <w:rsid w:val="005511E6"/>
    <w:rsid w:val="005515C2"/>
    <w:rsid w:val="00552786"/>
    <w:rsid w:val="0055387B"/>
    <w:rsid w:val="00553BA0"/>
    <w:rsid w:val="00557222"/>
    <w:rsid w:val="00557845"/>
    <w:rsid w:val="00560E4E"/>
    <w:rsid w:val="00560F1D"/>
    <w:rsid w:val="00561156"/>
    <w:rsid w:val="00561317"/>
    <w:rsid w:val="00561C47"/>
    <w:rsid w:val="00562D06"/>
    <w:rsid w:val="00564359"/>
    <w:rsid w:val="00565845"/>
    <w:rsid w:val="00565D44"/>
    <w:rsid w:val="00567423"/>
    <w:rsid w:val="00567E44"/>
    <w:rsid w:val="005703A9"/>
    <w:rsid w:val="00570EA8"/>
    <w:rsid w:val="005720C6"/>
    <w:rsid w:val="00572304"/>
    <w:rsid w:val="0057309D"/>
    <w:rsid w:val="00573E65"/>
    <w:rsid w:val="00575EDF"/>
    <w:rsid w:val="00577814"/>
    <w:rsid w:val="00577B20"/>
    <w:rsid w:val="005815D4"/>
    <w:rsid w:val="00581B0B"/>
    <w:rsid w:val="00584972"/>
    <w:rsid w:val="00584AF7"/>
    <w:rsid w:val="00586869"/>
    <w:rsid w:val="00586C7D"/>
    <w:rsid w:val="005873C6"/>
    <w:rsid w:val="00587E53"/>
    <w:rsid w:val="00590160"/>
    <w:rsid w:val="00591A5F"/>
    <w:rsid w:val="00591C63"/>
    <w:rsid w:val="00591EEA"/>
    <w:rsid w:val="005926F7"/>
    <w:rsid w:val="00593060"/>
    <w:rsid w:val="005947CE"/>
    <w:rsid w:val="00594B2E"/>
    <w:rsid w:val="0059529A"/>
    <w:rsid w:val="00595475"/>
    <w:rsid w:val="00597440"/>
    <w:rsid w:val="005A055F"/>
    <w:rsid w:val="005A1D60"/>
    <w:rsid w:val="005A2D29"/>
    <w:rsid w:val="005A35FA"/>
    <w:rsid w:val="005A3FAB"/>
    <w:rsid w:val="005A4D31"/>
    <w:rsid w:val="005A5691"/>
    <w:rsid w:val="005A683D"/>
    <w:rsid w:val="005B0071"/>
    <w:rsid w:val="005B0ADD"/>
    <w:rsid w:val="005B19BE"/>
    <w:rsid w:val="005B3EDD"/>
    <w:rsid w:val="005B42B9"/>
    <w:rsid w:val="005B54B7"/>
    <w:rsid w:val="005B5E9B"/>
    <w:rsid w:val="005B6E3D"/>
    <w:rsid w:val="005B6F9E"/>
    <w:rsid w:val="005B7E5A"/>
    <w:rsid w:val="005C10B6"/>
    <w:rsid w:val="005C128A"/>
    <w:rsid w:val="005C27D7"/>
    <w:rsid w:val="005C327F"/>
    <w:rsid w:val="005C5599"/>
    <w:rsid w:val="005C5F94"/>
    <w:rsid w:val="005D16B6"/>
    <w:rsid w:val="005D173B"/>
    <w:rsid w:val="005D1C6A"/>
    <w:rsid w:val="005D3927"/>
    <w:rsid w:val="005D3ACE"/>
    <w:rsid w:val="005D3DE2"/>
    <w:rsid w:val="005D5502"/>
    <w:rsid w:val="005D5874"/>
    <w:rsid w:val="005D5D9B"/>
    <w:rsid w:val="005D6ECA"/>
    <w:rsid w:val="005E10B7"/>
    <w:rsid w:val="005E1CE7"/>
    <w:rsid w:val="005E3875"/>
    <w:rsid w:val="005E543A"/>
    <w:rsid w:val="005E63DE"/>
    <w:rsid w:val="005F0682"/>
    <w:rsid w:val="005F0EBF"/>
    <w:rsid w:val="005F15DD"/>
    <w:rsid w:val="005F1D51"/>
    <w:rsid w:val="005F2043"/>
    <w:rsid w:val="005F304F"/>
    <w:rsid w:val="005F3087"/>
    <w:rsid w:val="005F3D71"/>
    <w:rsid w:val="005F4F42"/>
    <w:rsid w:val="005F5250"/>
    <w:rsid w:val="005F55B8"/>
    <w:rsid w:val="005F61AA"/>
    <w:rsid w:val="00601C73"/>
    <w:rsid w:val="00604828"/>
    <w:rsid w:val="0060536D"/>
    <w:rsid w:val="00606E49"/>
    <w:rsid w:val="006070A3"/>
    <w:rsid w:val="00610AC4"/>
    <w:rsid w:val="00611C04"/>
    <w:rsid w:val="00612178"/>
    <w:rsid w:val="0061352F"/>
    <w:rsid w:val="00613865"/>
    <w:rsid w:val="00614C4D"/>
    <w:rsid w:val="00616819"/>
    <w:rsid w:val="00617686"/>
    <w:rsid w:val="006177F5"/>
    <w:rsid w:val="00617A67"/>
    <w:rsid w:val="0062039F"/>
    <w:rsid w:val="006216B4"/>
    <w:rsid w:val="0062298B"/>
    <w:rsid w:val="00622A22"/>
    <w:rsid w:val="00625BCD"/>
    <w:rsid w:val="00625D5C"/>
    <w:rsid w:val="00626AE5"/>
    <w:rsid w:val="00631DB3"/>
    <w:rsid w:val="006320BE"/>
    <w:rsid w:val="00632512"/>
    <w:rsid w:val="0063296F"/>
    <w:rsid w:val="00632E76"/>
    <w:rsid w:val="00633890"/>
    <w:rsid w:val="006339D2"/>
    <w:rsid w:val="00634B43"/>
    <w:rsid w:val="00636E5A"/>
    <w:rsid w:val="006401EE"/>
    <w:rsid w:val="00642532"/>
    <w:rsid w:val="00642790"/>
    <w:rsid w:val="006449C8"/>
    <w:rsid w:val="00644E0F"/>
    <w:rsid w:val="00646E29"/>
    <w:rsid w:val="00650716"/>
    <w:rsid w:val="006512FC"/>
    <w:rsid w:val="0065198A"/>
    <w:rsid w:val="00651EDB"/>
    <w:rsid w:val="00652EDA"/>
    <w:rsid w:val="00654163"/>
    <w:rsid w:val="00654A3B"/>
    <w:rsid w:val="00655E10"/>
    <w:rsid w:val="00655FD9"/>
    <w:rsid w:val="006560A0"/>
    <w:rsid w:val="00656CE0"/>
    <w:rsid w:val="00656FA0"/>
    <w:rsid w:val="00660BC1"/>
    <w:rsid w:val="006630AA"/>
    <w:rsid w:val="006653FB"/>
    <w:rsid w:val="00666A70"/>
    <w:rsid w:val="00666B53"/>
    <w:rsid w:val="00670DC8"/>
    <w:rsid w:val="006716EA"/>
    <w:rsid w:val="006717D7"/>
    <w:rsid w:val="0067191B"/>
    <w:rsid w:val="006733D1"/>
    <w:rsid w:val="00674310"/>
    <w:rsid w:val="00675194"/>
    <w:rsid w:val="00676758"/>
    <w:rsid w:val="0067721C"/>
    <w:rsid w:val="0068091D"/>
    <w:rsid w:val="006810BF"/>
    <w:rsid w:val="00683790"/>
    <w:rsid w:val="0068661D"/>
    <w:rsid w:val="0068716E"/>
    <w:rsid w:val="00691283"/>
    <w:rsid w:val="00691471"/>
    <w:rsid w:val="00691AB4"/>
    <w:rsid w:val="0069294A"/>
    <w:rsid w:val="0069375C"/>
    <w:rsid w:val="00693B02"/>
    <w:rsid w:val="00694180"/>
    <w:rsid w:val="006946FC"/>
    <w:rsid w:val="006949BC"/>
    <w:rsid w:val="00695BFC"/>
    <w:rsid w:val="00695DAE"/>
    <w:rsid w:val="00696078"/>
    <w:rsid w:val="00696B3E"/>
    <w:rsid w:val="00696ED4"/>
    <w:rsid w:val="00697FC2"/>
    <w:rsid w:val="006A0BD1"/>
    <w:rsid w:val="006A0F7F"/>
    <w:rsid w:val="006A15FE"/>
    <w:rsid w:val="006A28E5"/>
    <w:rsid w:val="006A3FF0"/>
    <w:rsid w:val="006A5048"/>
    <w:rsid w:val="006A6AB9"/>
    <w:rsid w:val="006A7794"/>
    <w:rsid w:val="006B02B1"/>
    <w:rsid w:val="006B2E8C"/>
    <w:rsid w:val="006B3CCD"/>
    <w:rsid w:val="006B4149"/>
    <w:rsid w:val="006B5092"/>
    <w:rsid w:val="006B6220"/>
    <w:rsid w:val="006B6812"/>
    <w:rsid w:val="006B6D15"/>
    <w:rsid w:val="006B752C"/>
    <w:rsid w:val="006C1036"/>
    <w:rsid w:val="006C142C"/>
    <w:rsid w:val="006C168C"/>
    <w:rsid w:val="006C1E10"/>
    <w:rsid w:val="006C297F"/>
    <w:rsid w:val="006C75C9"/>
    <w:rsid w:val="006D0D4D"/>
    <w:rsid w:val="006D14E5"/>
    <w:rsid w:val="006D37F2"/>
    <w:rsid w:val="006D438D"/>
    <w:rsid w:val="006D4742"/>
    <w:rsid w:val="006D4BB1"/>
    <w:rsid w:val="006D5511"/>
    <w:rsid w:val="006D5646"/>
    <w:rsid w:val="006D6C9D"/>
    <w:rsid w:val="006D7393"/>
    <w:rsid w:val="006D7AE3"/>
    <w:rsid w:val="006E0F5F"/>
    <w:rsid w:val="006E1FD0"/>
    <w:rsid w:val="006E22E5"/>
    <w:rsid w:val="006E4596"/>
    <w:rsid w:val="006E57BC"/>
    <w:rsid w:val="006E79AF"/>
    <w:rsid w:val="006F14DC"/>
    <w:rsid w:val="006F1B0D"/>
    <w:rsid w:val="006F20E2"/>
    <w:rsid w:val="006F4562"/>
    <w:rsid w:val="006F5D0B"/>
    <w:rsid w:val="006F5F2E"/>
    <w:rsid w:val="00700654"/>
    <w:rsid w:val="00701669"/>
    <w:rsid w:val="007020D0"/>
    <w:rsid w:val="007067A9"/>
    <w:rsid w:val="0071100F"/>
    <w:rsid w:val="007114D5"/>
    <w:rsid w:val="00711C39"/>
    <w:rsid w:val="0071501F"/>
    <w:rsid w:val="00716272"/>
    <w:rsid w:val="00716876"/>
    <w:rsid w:val="00720E0F"/>
    <w:rsid w:val="0072136D"/>
    <w:rsid w:val="00722B7A"/>
    <w:rsid w:val="00723269"/>
    <w:rsid w:val="00724A7F"/>
    <w:rsid w:val="00724DCF"/>
    <w:rsid w:val="00725131"/>
    <w:rsid w:val="0072532C"/>
    <w:rsid w:val="00726847"/>
    <w:rsid w:val="007272E4"/>
    <w:rsid w:val="0073008D"/>
    <w:rsid w:val="00730A72"/>
    <w:rsid w:val="00730CA6"/>
    <w:rsid w:val="00730FDC"/>
    <w:rsid w:val="0073179C"/>
    <w:rsid w:val="00731BC0"/>
    <w:rsid w:val="00732C7A"/>
    <w:rsid w:val="00733056"/>
    <w:rsid w:val="00734AB3"/>
    <w:rsid w:val="0073533D"/>
    <w:rsid w:val="00735897"/>
    <w:rsid w:val="00736E37"/>
    <w:rsid w:val="00736F7E"/>
    <w:rsid w:val="0073743D"/>
    <w:rsid w:val="00740705"/>
    <w:rsid w:val="00741948"/>
    <w:rsid w:val="00741C06"/>
    <w:rsid w:val="007435A1"/>
    <w:rsid w:val="00744F26"/>
    <w:rsid w:val="00745D66"/>
    <w:rsid w:val="007518B1"/>
    <w:rsid w:val="00751A13"/>
    <w:rsid w:val="007524C1"/>
    <w:rsid w:val="00754007"/>
    <w:rsid w:val="00754753"/>
    <w:rsid w:val="0075564A"/>
    <w:rsid w:val="00756AA9"/>
    <w:rsid w:val="00757B80"/>
    <w:rsid w:val="00757FF0"/>
    <w:rsid w:val="007602EF"/>
    <w:rsid w:val="00760A4B"/>
    <w:rsid w:val="00761069"/>
    <w:rsid w:val="00761265"/>
    <w:rsid w:val="007618AF"/>
    <w:rsid w:val="007619EB"/>
    <w:rsid w:val="00762FB2"/>
    <w:rsid w:val="007643E1"/>
    <w:rsid w:val="0076490F"/>
    <w:rsid w:val="00770B8B"/>
    <w:rsid w:val="0077109D"/>
    <w:rsid w:val="00771374"/>
    <w:rsid w:val="00771701"/>
    <w:rsid w:val="0077193E"/>
    <w:rsid w:val="00774CA6"/>
    <w:rsid w:val="00782975"/>
    <w:rsid w:val="00782A4B"/>
    <w:rsid w:val="00782D8D"/>
    <w:rsid w:val="0078773F"/>
    <w:rsid w:val="007902D6"/>
    <w:rsid w:val="00790E5D"/>
    <w:rsid w:val="007919AA"/>
    <w:rsid w:val="00791F3A"/>
    <w:rsid w:val="0079248D"/>
    <w:rsid w:val="00792850"/>
    <w:rsid w:val="007A0B32"/>
    <w:rsid w:val="007A1E69"/>
    <w:rsid w:val="007A20A2"/>
    <w:rsid w:val="007A26E7"/>
    <w:rsid w:val="007A4332"/>
    <w:rsid w:val="007A484A"/>
    <w:rsid w:val="007A4F37"/>
    <w:rsid w:val="007A4FD5"/>
    <w:rsid w:val="007A62FA"/>
    <w:rsid w:val="007A66E7"/>
    <w:rsid w:val="007A6C3B"/>
    <w:rsid w:val="007B1A5A"/>
    <w:rsid w:val="007B1BFA"/>
    <w:rsid w:val="007B4765"/>
    <w:rsid w:val="007B527C"/>
    <w:rsid w:val="007C2DA1"/>
    <w:rsid w:val="007C62F3"/>
    <w:rsid w:val="007C632A"/>
    <w:rsid w:val="007C75F9"/>
    <w:rsid w:val="007D0122"/>
    <w:rsid w:val="007D12F8"/>
    <w:rsid w:val="007D1320"/>
    <w:rsid w:val="007D2C7B"/>
    <w:rsid w:val="007D425C"/>
    <w:rsid w:val="007D4FA5"/>
    <w:rsid w:val="007D5B8C"/>
    <w:rsid w:val="007D69B1"/>
    <w:rsid w:val="007E24C1"/>
    <w:rsid w:val="007E2D6B"/>
    <w:rsid w:val="007E3D88"/>
    <w:rsid w:val="007E5122"/>
    <w:rsid w:val="007E530D"/>
    <w:rsid w:val="007E5E01"/>
    <w:rsid w:val="007E7649"/>
    <w:rsid w:val="007F0A5C"/>
    <w:rsid w:val="007F2CB1"/>
    <w:rsid w:val="007F374E"/>
    <w:rsid w:val="007F39A5"/>
    <w:rsid w:val="007F3A10"/>
    <w:rsid w:val="007F4423"/>
    <w:rsid w:val="007F66D1"/>
    <w:rsid w:val="007F68E7"/>
    <w:rsid w:val="008010B3"/>
    <w:rsid w:val="0080258B"/>
    <w:rsid w:val="00802B7E"/>
    <w:rsid w:val="00804D7C"/>
    <w:rsid w:val="00806ADA"/>
    <w:rsid w:val="008128B1"/>
    <w:rsid w:val="00813D74"/>
    <w:rsid w:val="00814D91"/>
    <w:rsid w:val="00816147"/>
    <w:rsid w:val="008165B2"/>
    <w:rsid w:val="0081695B"/>
    <w:rsid w:val="00817530"/>
    <w:rsid w:val="0082013A"/>
    <w:rsid w:val="0082128D"/>
    <w:rsid w:val="008212E4"/>
    <w:rsid w:val="0082164D"/>
    <w:rsid w:val="00821C05"/>
    <w:rsid w:val="00821E20"/>
    <w:rsid w:val="0082349C"/>
    <w:rsid w:val="00823CBD"/>
    <w:rsid w:val="0082479C"/>
    <w:rsid w:val="00824E96"/>
    <w:rsid w:val="00825F50"/>
    <w:rsid w:val="00826C9B"/>
    <w:rsid w:val="00827760"/>
    <w:rsid w:val="00827C5A"/>
    <w:rsid w:val="00830E76"/>
    <w:rsid w:val="00831648"/>
    <w:rsid w:val="00832C9F"/>
    <w:rsid w:val="00832FA4"/>
    <w:rsid w:val="00834900"/>
    <w:rsid w:val="00834982"/>
    <w:rsid w:val="00836930"/>
    <w:rsid w:val="00836C54"/>
    <w:rsid w:val="008375C0"/>
    <w:rsid w:val="008379DD"/>
    <w:rsid w:val="00841757"/>
    <w:rsid w:val="008420D4"/>
    <w:rsid w:val="008428F8"/>
    <w:rsid w:val="008434DE"/>
    <w:rsid w:val="008439DA"/>
    <w:rsid w:val="0084467C"/>
    <w:rsid w:val="00847A77"/>
    <w:rsid w:val="00851CC7"/>
    <w:rsid w:val="00852EF9"/>
    <w:rsid w:val="008554D9"/>
    <w:rsid w:val="008557E3"/>
    <w:rsid w:val="00856E03"/>
    <w:rsid w:val="00857426"/>
    <w:rsid w:val="00861371"/>
    <w:rsid w:val="008613AA"/>
    <w:rsid w:val="00862082"/>
    <w:rsid w:val="00863667"/>
    <w:rsid w:val="008639A6"/>
    <w:rsid w:val="00864036"/>
    <w:rsid w:val="00864397"/>
    <w:rsid w:val="008643B6"/>
    <w:rsid w:val="00865DE8"/>
    <w:rsid w:val="00866181"/>
    <w:rsid w:val="00866184"/>
    <w:rsid w:val="00866CCF"/>
    <w:rsid w:val="00867502"/>
    <w:rsid w:val="00871B03"/>
    <w:rsid w:val="00872286"/>
    <w:rsid w:val="008723E1"/>
    <w:rsid w:val="00872D1E"/>
    <w:rsid w:val="008741C7"/>
    <w:rsid w:val="008741DB"/>
    <w:rsid w:val="00874DE9"/>
    <w:rsid w:val="008759F8"/>
    <w:rsid w:val="00875B24"/>
    <w:rsid w:val="00875BA5"/>
    <w:rsid w:val="00876021"/>
    <w:rsid w:val="008800EA"/>
    <w:rsid w:val="008802C7"/>
    <w:rsid w:val="0088050F"/>
    <w:rsid w:val="00880893"/>
    <w:rsid w:val="00880DD7"/>
    <w:rsid w:val="0088306F"/>
    <w:rsid w:val="00885235"/>
    <w:rsid w:val="008860C4"/>
    <w:rsid w:val="0088749C"/>
    <w:rsid w:val="0088752D"/>
    <w:rsid w:val="008878E4"/>
    <w:rsid w:val="00887C8C"/>
    <w:rsid w:val="00890016"/>
    <w:rsid w:val="0089235E"/>
    <w:rsid w:val="008941AA"/>
    <w:rsid w:val="00894458"/>
    <w:rsid w:val="0089579F"/>
    <w:rsid w:val="00896068"/>
    <w:rsid w:val="00896BB8"/>
    <w:rsid w:val="008A0E86"/>
    <w:rsid w:val="008A1E75"/>
    <w:rsid w:val="008A392A"/>
    <w:rsid w:val="008A3BA0"/>
    <w:rsid w:val="008A45A8"/>
    <w:rsid w:val="008A5D27"/>
    <w:rsid w:val="008A687D"/>
    <w:rsid w:val="008A6C7F"/>
    <w:rsid w:val="008B0358"/>
    <w:rsid w:val="008B406C"/>
    <w:rsid w:val="008B51E0"/>
    <w:rsid w:val="008C419A"/>
    <w:rsid w:val="008C4382"/>
    <w:rsid w:val="008C4B8E"/>
    <w:rsid w:val="008C5875"/>
    <w:rsid w:val="008C67BF"/>
    <w:rsid w:val="008C717B"/>
    <w:rsid w:val="008C75DB"/>
    <w:rsid w:val="008D0D6A"/>
    <w:rsid w:val="008D21A7"/>
    <w:rsid w:val="008D39E5"/>
    <w:rsid w:val="008D4AFC"/>
    <w:rsid w:val="008D55CF"/>
    <w:rsid w:val="008D55E0"/>
    <w:rsid w:val="008D55F6"/>
    <w:rsid w:val="008D6C73"/>
    <w:rsid w:val="008E0D5E"/>
    <w:rsid w:val="008E2803"/>
    <w:rsid w:val="008E2D5F"/>
    <w:rsid w:val="008E586D"/>
    <w:rsid w:val="008F004F"/>
    <w:rsid w:val="008F18D2"/>
    <w:rsid w:val="008F27EB"/>
    <w:rsid w:val="008F3C6D"/>
    <w:rsid w:val="008F4310"/>
    <w:rsid w:val="008F4EA6"/>
    <w:rsid w:val="009000A1"/>
    <w:rsid w:val="00900D5C"/>
    <w:rsid w:val="00904294"/>
    <w:rsid w:val="00904C99"/>
    <w:rsid w:val="0090664A"/>
    <w:rsid w:val="00906E43"/>
    <w:rsid w:val="00907F42"/>
    <w:rsid w:val="00913239"/>
    <w:rsid w:val="00913A56"/>
    <w:rsid w:val="009151B9"/>
    <w:rsid w:val="00915D63"/>
    <w:rsid w:val="00916DD2"/>
    <w:rsid w:val="00917A12"/>
    <w:rsid w:val="00920645"/>
    <w:rsid w:val="00920A70"/>
    <w:rsid w:val="00920F9F"/>
    <w:rsid w:val="0092379A"/>
    <w:rsid w:val="0092439A"/>
    <w:rsid w:val="00924CCE"/>
    <w:rsid w:val="009253B5"/>
    <w:rsid w:val="0092563E"/>
    <w:rsid w:val="00927476"/>
    <w:rsid w:val="00931AD9"/>
    <w:rsid w:val="00932134"/>
    <w:rsid w:val="00933E3C"/>
    <w:rsid w:val="00934135"/>
    <w:rsid w:val="009344B7"/>
    <w:rsid w:val="00934E74"/>
    <w:rsid w:val="00936480"/>
    <w:rsid w:val="009375E9"/>
    <w:rsid w:val="0093794D"/>
    <w:rsid w:val="00937FE6"/>
    <w:rsid w:val="009400A7"/>
    <w:rsid w:val="009415EC"/>
    <w:rsid w:val="00941766"/>
    <w:rsid w:val="00942307"/>
    <w:rsid w:val="0094313F"/>
    <w:rsid w:val="00943181"/>
    <w:rsid w:val="0094376E"/>
    <w:rsid w:val="009439B9"/>
    <w:rsid w:val="0094581F"/>
    <w:rsid w:val="00945888"/>
    <w:rsid w:val="00945EDB"/>
    <w:rsid w:val="009501FA"/>
    <w:rsid w:val="009504A3"/>
    <w:rsid w:val="00951295"/>
    <w:rsid w:val="0095257B"/>
    <w:rsid w:val="00952A25"/>
    <w:rsid w:val="009565D3"/>
    <w:rsid w:val="009565D7"/>
    <w:rsid w:val="0096020B"/>
    <w:rsid w:val="0096658D"/>
    <w:rsid w:val="00966BC9"/>
    <w:rsid w:val="00967CD2"/>
    <w:rsid w:val="009712B0"/>
    <w:rsid w:val="0097146C"/>
    <w:rsid w:val="00974248"/>
    <w:rsid w:val="00975217"/>
    <w:rsid w:val="00976540"/>
    <w:rsid w:val="00977AE9"/>
    <w:rsid w:val="00977DCF"/>
    <w:rsid w:val="009800B8"/>
    <w:rsid w:val="00980BFA"/>
    <w:rsid w:val="00984DD9"/>
    <w:rsid w:val="009853D1"/>
    <w:rsid w:val="00985BA6"/>
    <w:rsid w:val="00990983"/>
    <w:rsid w:val="00990A57"/>
    <w:rsid w:val="00991C68"/>
    <w:rsid w:val="0099327B"/>
    <w:rsid w:val="0099627F"/>
    <w:rsid w:val="009962EC"/>
    <w:rsid w:val="009A13FB"/>
    <w:rsid w:val="009A2374"/>
    <w:rsid w:val="009A32D8"/>
    <w:rsid w:val="009A470F"/>
    <w:rsid w:val="009A4F36"/>
    <w:rsid w:val="009A5618"/>
    <w:rsid w:val="009A71EF"/>
    <w:rsid w:val="009B1352"/>
    <w:rsid w:val="009B15DF"/>
    <w:rsid w:val="009B1E1E"/>
    <w:rsid w:val="009B22D1"/>
    <w:rsid w:val="009B3869"/>
    <w:rsid w:val="009B47F7"/>
    <w:rsid w:val="009B7127"/>
    <w:rsid w:val="009B7629"/>
    <w:rsid w:val="009C0729"/>
    <w:rsid w:val="009C2923"/>
    <w:rsid w:val="009C2ACF"/>
    <w:rsid w:val="009C3F5E"/>
    <w:rsid w:val="009C54A3"/>
    <w:rsid w:val="009C5D38"/>
    <w:rsid w:val="009D2485"/>
    <w:rsid w:val="009D31BF"/>
    <w:rsid w:val="009D3297"/>
    <w:rsid w:val="009D4CCE"/>
    <w:rsid w:val="009D5901"/>
    <w:rsid w:val="009D71FB"/>
    <w:rsid w:val="009E027B"/>
    <w:rsid w:val="009E0E8F"/>
    <w:rsid w:val="009E1A8F"/>
    <w:rsid w:val="009E4F89"/>
    <w:rsid w:val="009E6E7C"/>
    <w:rsid w:val="009F033E"/>
    <w:rsid w:val="009F058A"/>
    <w:rsid w:val="009F1683"/>
    <w:rsid w:val="009F21D0"/>
    <w:rsid w:val="009F2433"/>
    <w:rsid w:val="009F2A74"/>
    <w:rsid w:val="009F34AD"/>
    <w:rsid w:val="009F3676"/>
    <w:rsid w:val="009F42D3"/>
    <w:rsid w:val="009F4372"/>
    <w:rsid w:val="009F590B"/>
    <w:rsid w:val="009F5AE4"/>
    <w:rsid w:val="009F6A36"/>
    <w:rsid w:val="00A00644"/>
    <w:rsid w:val="00A0109E"/>
    <w:rsid w:val="00A015E4"/>
    <w:rsid w:val="00A0217C"/>
    <w:rsid w:val="00A02188"/>
    <w:rsid w:val="00A03D44"/>
    <w:rsid w:val="00A05A33"/>
    <w:rsid w:val="00A06753"/>
    <w:rsid w:val="00A0751F"/>
    <w:rsid w:val="00A11E21"/>
    <w:rsid w:val="00A129D4"/>
    <w:rsid w:val="00A13623"/>
    <w:rsid w:val="00A1447D"/>
    <w:rsid w:val="00A16772"/>
    <w:rsid w:val="00A16F20"/>
    <w:rsid w:val="00A2043A"/>
    <w:rsid w:val="00A2224D"/>
    <w:rsid w:val="00A231A6"/>
    <w:rsid w:val="00A235DB"/>
    <w:rsid w:val="00A255B9"/>
    <w:rsid w:val="00A25E77"/>
    <w:rsid w:val="00A303B1"/>
    <w:rsid w:val="00A317DB"/>
    <w:rsid w:val="00A317EF"/>
    <w:rsid w:val="00A344CC"/>
    <w:rsid w:val="00A34687"/>
    <w:rsid w:val="00A35ACF"/>
    <w:rsid w:val="00A35AD4"/>
    <w:rsid w:val="00A36A05"/>
    <w:rsid w:val="00A40415"/>
    <w:rsid w:val="00A41B81"/>
    <w:rsid w:val="00A43E24"/>
    <w:rsid w:val="00A456C7"/>
    <w:rsid w:val="00A46079"/>
    <w:rsid w:val="00A465E2"/>
    <w:rsid w:val="00A46815"/>
    <w:rsid w:val="00A50288"/>
    <w:rsid w:val="00A52A8F"/>
    <w:rsid w:val="00A54384"/>
    <w:rsid w:val="00A54BB7"/>
    <w:rsid w:val="00A562BF"/>
    <w:rsid w:val="00A600F7"/>
    <w:rsid w:val="00A60FBE"/>
    <w:rsid w:val="00A6231C"/>
    <w:rsid w:val="00A62A73"/>
    <w:rsid w:val="00A63554"/>
    <w:rsid w:val="00A63700"/>
    <w:rsid w:val="00A6698C"/>
    <w:rsid w:val="00A71B9E"/>
    <w:rsid w:val="00A7780A"/>
    <w:rsid w:val="00A80B43"/>
    <w:rsid w:val="00A86E74"/>
    <w:rsid w:val="00A8749D"/>
    <w:rsid w:val="00A8751B"/>
    <w:rsid w:val="00A87DB0"/>
    <w:rsid w:val="00A904AC"/>
    <w:rsid w:val="00A906E4"/>
    <w:rsid w:val="00A90D47"/>
    <w:rsid w:val="00A914A0"/>
    <w:rsid w:val="00A91D29"/>
    <w:rsid w:val="00A91D9A"/>
    <w:rsid w:val="00A9491D"/>
    <w:rsid w:val="00A94FC5"/>
    <w:rsid w:val="00A9633B"/>
    <w:rsid w:val="00A974AC"/>
    <w:rsid w:val="00AA0B70"/>
    <w:rsid w:val="00AA16FD"/>
    <w:rsid w:val="00AA218B"/>
    <w:rsid w:val="00AA3576"/>
    <w:rsid w:val="00AA3D6F"/>
    <w:rsid w:val="00AA3D7E"/>
    <w:rsid w:val="00AA41ED"/>
    <w:rsid w:val="00AA5AB5"/>
    <w:rsid w:val="00AA613F"/>
    <w:rsid w:val="00AA66DC"/>
    <w:rsid w:val="00AA70EA"/>
    <w:rsid w:val="00AB005D"/>
    <w:rsid w:val="00AB3CF2"/>
    <w:rsid w:val="00AB4230"/>
    <w:rsid w:val="00AB5574"/>
    <w:rsid w:val="00AB5639"/>
    <w:rsid w:val="00AB64B5"/>
    <w:rsid w:val="00AB6D75"/>
    <w:rsid w:val="00AC082E"/>
    <w:rsid w:val="00AC133B"/>
    <w:rsid w:val="00AC1747"/>
    <w:rsid w:val="00AC1CB6"/>
    <w:rsid w:val="00AC322C"/>
    <w:rsid w:val="00AC4E9B"/>
    <w:rsid w:val="00AC6D67"/>
    <w:rsid w:val="00AC7CB4"/>
    <w:rsid w:val="00AD036C"/>
    <w:rsid w:val="00AD0785"/>
    <w:rsid w:val="00AD0FBA"/>
    <w:rsid w:val="00AD256C"/>
    <w:rsid w:val="00AD37C1"/>
    <w:rsid w:val="00AD4A1B"/>
    <w:rsid w:val="00AD4C5A"/>
    <w:rsid w:val="00AD6799"/>
    <w:rsid w:val="00AD6E3F"/>
    <w:rsid w:val="00AD7890"/>
    <w:rsid w:val="00AD7B28"/>
    <w:rsid w:val="00AE0FE3"/>
    <w:rsid w:val="00AE1794"/>
    <w:rsid w:val="00AE29F8"/>
    <w:rsid w:val="00AE3215"/>
    <w:rsid w:val="00AE3BE0"/>
    <w:rsid w:val="00AE431B"/>
    <w:rsid w:val="00AE6D62"/>
    <w:rsid w:val="00AE7C41"/>
    <w:rsid w:val="00AF005D"/>
    <w:rsid w:val="00AF0321"/>
    <w:rsid w:val="00AF0B1E"/>
    <w:rsid w:val="00AF2AE8"/>
    <w:rsid w:val="00AF3843"/>
    <w:rsid w:val="00AF4078"/>
    <w:rsid w:val="00AF5C50"/>
    <w:rsid w:val="00AF5D07"/>
    <w:rsid w:val="00AF7278"/>
    <w:rsid w:val="00AF769F"/>
    <w:rsid w:val="00B00106"/>
    <w:rsid w:val="00B00A98"/>
    <w:rsid w:val="00B02389"/>
    <w:rsid w:val="00B04533"/>
    <w:rsid w:val="00B06D81"/>
    <w:rsid w:val="00B07800"/>
    <w:rsid w:val="00B07833"/>
    <w:rsid w:val="00B10044"/>
    <w:rsid w:val="00B10F33"/>
    <w:rsid w:val="00B113C2"/>
    <w:rsid w:val="00B14455"/>
    <w:rsid w:val="00B2172C"/>
    <w:rsid w:val="00B21BA7"/>
    <w:rsid w:val="00B2573F"/>
    <w:rsid w:val="00B257B6"/>
    <w:rsid w:val="00B31A4F"/>
    <w:rsid w:val="00B34BFA"/>
    <w:rsid w:val="00B34FB0"/>
    <w:rsid w:val="00B3667E"/>
    <w:rsid w:val="00B36CC7"/>
    <w:rsid w:val="00B37951"/>
    <w:rsid w:val="00B41935"/>
    <w:rsid w:val="00B45FE8"/>
    <w:rsid w:val="00B46BEC"/>
    <w:rsid w:val="00B46D5D"/>
    <w:rsid w:val="00B515FA"/>
    <w:rsid w:val="00B528D7"/>
    <w:rsid w:val="00B52C36"/>
    <w:rsid w:val="00B54259"/>
    <w:rsid w:val="00B56D0B"/>
    <w:rsid w:val="00B57635"/>
    <w:rsid w:val="00B61AA2"/>
    <w:rsid w:val="00B629C4"/>
    <w:rsid w:val="00B62F04"/>
    <w:rsid w:val="00B63CA9"/>
    <w:rsid w:val="00B6450F"/>
    <w:rsid w:val="00B64528"/>
    <w:rsid w:val="00B648C8"/>
    <w:rsid w:val="00B6538D"/>
    <w:rsid w:val="00B71244"/>
    <w:rsid w:val="00B724AE"/>
    <w:rsid w:val="00B727F6"/>
    <w:rsid w:val="00B7305F"/>
    <w:rsid w:val="00B74CA1"/>
    <w:rsid w:val="00B7661D"/>
    <w:rsid w:val="00B810E1"/>
    <w:rsid w:val="00B815CD"/>
    <w:rsid w:val="00B8319D"/>
    <w:rsid w:val="00B83EC1"/>
    <w:rsid w:val="00B84E00"/>
    <w:rsid w:val="00B85CC0"/>
    <w:rsid w:val="00B85D7C"/>
    <w:rsid w:val="00B91A88"/>
    <w:rsid w:val="00B91FA5"/>
    <w:rsid w:val="00B928A2"/>
    <w:rsid w:val="00B931BD"/>
    <w:rsid w:val="00B94FCF"/>
    <w:rsid w:val="00B958F9"/>
    <w:rsid w:val="00B968A5"/>
    <w:rsid w:val="00BA02C9"/>
    <w:rsid w:val="00BA0363"/>
    <w:rsid w:val="00BA26A5"/>
    <w:rsid w:val="00BA3E8C"/>
    <w:rsid w:val="00BB07E6"/>
    <w:rsid w:val="00BB15EB"/>
    <w:rsid w:val="00BB1CDF"/>
    <w:rsid w:val="00BB31EF"/>
    <w:rsid w:val="00BB3915"/>
    <w:rsid w:val="00BB43F5"/>
    <w:rsid w:val="00BB4536"/>
    <w:rsid w:val="00BB6F37"/>
    <w:rsid w:val="00BC1214"/>
    <w:rsid w:val="00BC22DE"/>
    <w:rsid w:val="00BC406C"/>
    <w:rsid w:val="00BC59F6"/>
    <w:rsid w:val="00BC5A3D"/>
    <w:rsid w:val="00BC5FF9"/>
    <w:rsid w:val="00BC644B"/>
    <w:rsid w:val="00BC6787"/>
    <w:rsid w:val="00BC72F0"/>
    <w:rsid w:val="00BC7CEE"/>
    <w:rsid w:val="00BD0A93"/>
    <w:rsid w:val="00BD1762"/>
    <w:rsid w:val="00BD3916"/>
    <w:rsid w:val="00BD55D1"/>
    <w:rsid w:val="00BD5D9E"/>
    <w:rsid w:val="00BD5E68"/>
    <w:rsid w:val="00BD65AB"/>
    <w:rsid w:val="00BD66E2"/>
    <w:rsid w:val="00BD7295"/>
    <w:rsid w:val="00BE097C"/>
    <w:rsid w:val="00BE1875"/>
    <w:rsid w:val="00BE2C85"/>
    <w:rsid w:val="00BE3E41"/>
    <w:rsid w:val="00BE3E8F"/>
    <w:rsid w:val="00BE4147"/>
    <w:rsid w:val="00BE4350"/>
    <w:rsid w:val="00BE49EC"/>
    <w:rsid w:val="00BE5C68"/>
    <w:rsid w:val="00BE6A03"/>
    <w:rsid w:val="00BF0D79"/>
    <w:rsid w:val="00BF237C"/>
    <w:rsid w:val="00BF2DD3"/>
    <w:rsid w:val="00BF3FAB"/>
    <w:rsid w:val="00BF4D43"/>
    <w:rsid w:val="00BF5133"/>
    <w:rsid w:val="00BF6852"/>
    <w:rsid w:val="00BF6C7A"/>
    <w:rsid w:val="00C00E75"/>
    <w:rsid w:val="00C0143C"/>
    <w:rsid w:val="00C0146F"/>
    <w:rsid w:val="00C04648"/>
    <w:rsid w:val="00C051B2"/>
    <w:rsid w:val="00C05A70"/>
    <w:rsid w:val="00C060B6"/>
    <w:rsid w:val="00C10002"/>
    <w:rsid w:val="00C1023E"/>
    <w:rsid w:val="00C1031B"/>
    <w:rsid w:val="00C10438"/>
    <w:rsid w:val="00C107D4"/>
    <w:rsid w:val="00C121AF"/>
    <w:rsid w:val="00C1352A"/>
    <w:rsid w:val="00C13AE5"/>
    <w:rsid w:val="00C13AEB"/>
    <w:rsid w:val="00C13BD9"/>
    <w:rsid w:val="00C1595A"/>
    <w:rsid w:val="00C15EFC"/>
    <w:rsid w:val="00C16A24"/>
    <w:rsid w:val="00C234F4"/>
    <w:rsid w:val="00C23EE3"/>
    <w:rsid w:val="00C25681"/>
    <w:rsid w:val="00C25DBC"/>
    <w:rsid w:val="00C27601"/>
    <w:rsid w:val="00C2766A"/>
    <w:rsid w:val="00C27C9E"/>
    <w:rsid w:val="00C32808"/>
    <w:rsid w:val="00C34830"/>
    <w:rsid w:val="00C34B23"/>
    <w:rsid w:val="00C35BF1"/>
    <w:rsid w:val="00C35F23"/>
    <w:rsid w:val="00C360E3"/>
    <w:rsid w:val="00C369A8"/>
    <w:rsid w:val="00C37563"/>
    <w:rsid w:val="00C376A8"/>
    <w:rsid w:val="00C4059F"/>
    <w:rsid w:val="00C40C8B"/>
    <w:rsid w:val="00C40DFC"/>
    <w:rsid w:val="00C41A7D"/>
    <w:rsid w:val="00C425DD"/>
    <w:rsid w:val="00C42781"/>
    <w:rsid w:val="00C4355D"/>
    <w:rsid w:val="00C452C6"/>
    <w:rsid w:val="00C46A38"/>
    <w:rsid w:val="00C46D26"/>
    <w:rsid w:val="00C47673"/>
    <w:rsid w:val="00C5042F"/>
    <w:rsid w:val="00C538FF"/>
    <w:rsid w:val="00C540D2"/>
    <w:rsid w:val="00C56F61"/>
    <w:rsid w:val="00C60415"/>
    <w:rsid w:val="00C61B95"/>
    <w:rsid w:val="00C62D2D"/>
    <w:rsid w:val="00C63346"/>
    <w:rsid w:val="00C637D9"/>
    <w:rsid w:val="00C63E25"/>
    <w:rsid w:val="00C6470D"/>
    <w:rsid w:val="00C65AC3"/>
    <w:rsid w:val="00C6614A"/>
    <w:rsid w:val="00C665BA"/>
    <w:rsid w:val="00C66E20"/>
    <w:rsid w:val="00C7179C"/>
    <w:rsid w:val="00C7278D"/>
    <w:rsid w:val="00C748AC"/>
    <w:rsid w:val="00C75001"/>
    <w:rsid w:val="00C7545A"/>
    <w:rsid w:val="00C764E6"/>
    <w:rsid w:val="00C76E11"/>
    <w:rsid w:val="00C81E0C"/>
    <w:rsid w:val="00C823C0"/>
    <w:rsid w:val="00C82619"/>
    <w:rsid w:val="00C82894"/>
    <w:rsid w:val="00C82A9E"/>
    <w:rsid w:val="00C839A0"/>
    <w:rsid w:val="00C84658"/>
    <w:rsid w:val="00C85D8E"/>
    <w:rsid w:val="00C86AF5"/>
    <w:rsid w:val="00C87678"/>
    <w:rsid w:val="00C92D01"/>
    <w:rsid w:val="00C93A2C"/>
    <w:rsid w:val="00C93D45"/>
    <w:rsid w:val="00C9511E"/>
    <w:rsid w:val="00C952A0"/>
    <w:rsid w:val="00C9549D"/>
    <w:rsid w:val="00CA0AE1"/>
    <w:rsid w:val="00CA119E"/>
    <w:rsid w:val="00CA431B"/>
    <w:rsid w:val="00CA4693"/>
    <w:rsid w:val="00CA473D"/>
    <w:rsid w:val="00CA5A9D"/>
    <w:rsid w:val="00CA6E2D"/>
    <w:rsid w:val="00CA761F"/>
    <w:rsid w:val="00CA7A0B"/>
    <w:rsid w:val="00CA7B69"/>
    <w:rsid w:val="00CB0A47"/>
    <w:rsid w:val="00CB180A"/>
    <w:rsid w:val="00CB492F"/>
    <w:rsid w:val="00CB539B"/>
    <w:rsid w:val="00CB7199"/>
    <w:rsid w:val="00CB7B3E"/>
    <w:rsid w:val="00CC0C96"/>
    <w:rsid w:val="00CC3200"/>
    <w:rsid w:val="00CC7969"/>
    <w:rsid w:val="00CD4B02"/>
    <w:rsid w:val="00CD6788"/>
    <w:rsid w:val="00CE0F04"/>
    <w:rsid w:val="00CE13F8"/>
    <w:rsid w:val="00CE2CA6"/>
    <w:rsid w:val="00CE2EB2"/>
    <w:rsid w:val="00CE69DC"/>
    <w:rsid w:val="00CE75C0"/>
    <w:rsid w:val="00CF0228"/>
    <w:rsid w:val="00CF10D0"/>
    <w:rsid w:val="00CF1A0F"/>
    <w:rsid w:val="00CF1D87"/>
    <w:rsid w:val="00CF420F"/>
    <w:rsid w:val="00CF7D98"/>
    <w:rsid w:val="00D004F5"/>
    <w:rsid w:val="00D02E12"/>
    <w:rsid w:val="00D03A31"/>
    <w:rsid w:val="00D04168"/>
    <w:rsid w:val="00D05536"/>
    <w:rsid w:val="00D067BE"/>
    <w:rsid w:val="00D1157F"/>
    <w:rsid w:val="00D11DA6"/>
    <w:rsid w:val="00D133F5"/>
    <w:rsid w:val="00D13F58"/>
    <w:rsid w:val="00D147EB"/>
    <w:rsid w:val="00D14DB6"/>
    <w:rsid w:val="00D160DB"/>
    <w:rsid w:val="00D17542"/>
    <w:rsid w:val="00D20F4B"/>
    <w:rsid w:val="00D22251"/>
    <w:rsid w:val="00D22608"/>
    <w:rsid w:val="00D23A04"/>
    <w:rsid w:val="00D24B72"/>
    <w:rsid w:val="00D25689"/>
    <w:rsid w:val="00D27790"/>
    <w:rsid w:val="00D27851"/>
    <w:rsid w:val="00D318A3"/>
    <w:rsid w:val="00D337EA"/>
    <w:rsid w:val="00D34D10"/>
    <w:rsid w:val="00D35738"/>
    <w:rsid w:val="00D3681C"/>
    <w:rsid w:val="00D370BB"/>
    <w:rsid w:val="00D37111"/>
    <w:rsid w:val="00D375D6"/>
    <w:rsid w:val="00D40881"/>
    <w:rsid w:val="00D41934"/>
    <w:rsid w:val="00D43110"/>
    <w:rsid w:val="00D43D92"/>
    <w:rsid w:val="00D4534E"/>
    <w:rsid w:val="00D45852"/>
    <w:rsid w:val="00D511F6"/>
    <w:rsid w:val="00D52332"/>
    <w:rsid w:val="00D54158"/>
    <w:rsid w:val="00D55E7E"/>
    <w:rsid w:val="00D56560"/>
    <w:rsid w:val="00D56C67"/>
    <w:rsid w:val="00D57046"/>
    <w:rsid w:val="00D57180"/>
    <w:rsid w:val="00D614AA"/>
    <w:rsid w:val="00D61B56"/>
    <w:rsid w:val="00D6354D"/>
    <w:rsid w:val="00D64717"/>
    <w:rsid w:val="00D64AD9"/>
    <w:rsid w:val="00D64C46"/>
    <w:rsid w:val="00D64D73"/>
    <w:rsid w:val="00D6598A"/>
    <w:rsid w:val="00D65DED"/>
    <w:rsid w:val="00D661CC"/>
    <w:rsid w:val="00D66E1F"/>
    <w:rsid w:val="00D723F1"/>
    <w:rsid w:val="00D737B0"/>
    <w:rsid w:val="00D7466C"/>
    <w:rsid w:val="00D7477F"/>
    <w:rsid w:val="00D74DE6"/>
    <w:rsid w:val="00D75AC0"/>
    <w:rsid w:val="00D75ACA"/>
    <w:rsid w:val="00D75B5E"/>
    <w:rsid w:val="00D77166"/>
    <w:rsid w:val="00D77B02"/>
    <w:rsid w:val="00D77C12"/>
    <w:rsid w:val="00D82237"/>
    <w:rsid w:val="00D836E4"/>
    <w:rsid w:val="00D83B59"/>
    <w:rsid w:val="00D84FB7"/>
    <w:rsid w:val="00D85288"/>
    <w:rsid w:val="00D864C3"/>
    <w:rsid w:val="00D87130"/>
    <w:rsid w:val="00D8764B"/>
    <w:rsid w:val="00D9004F"/>
    <w:rsid w:val="00D91538"/>
    <w:rsid w:val="00D91B46"/>
    <w:rsid w:val="00D91ED3"/>
    <w:rsid w:val="00D92239"/>
    <w:rsid w:val="00D92CEF"/>
    <w:rsid w:val="00D93081"/>
    <w:rsid w:val="00D95100"/>
    <w:rsid w:val="00D96558"/>
    <w:rsid w:val="00D96E2E"/>
    <w:rsid w:val="00D9752E"/>
    <w:rsid w:val="00D97BC6"/>
    <w:rsid w:val="00DA1449"/>
    <w:rsid w:val="00DA16B3"/>
    <w:rsid w:val="00DA198C"/>
    <w:rsid w:val="00DA3B87"/>
    <w:rsid w:val="00DA454A"/>
    <w:rsid w:val="00DA4BC2"/>
    <w:rsid w:val="00DA4F2B"/>
    <w:rsid w:val="00DA53A1"/>
    <w:rsid w:val="00DA63DB"/>
    <w:rsid w:val="00DA645C"/>
    <w:rsid w:val="00DA79BA"/>
    <w:rsid w:val="00DB2D5A"/>
    <w:rsid w:val="00DB32F4"/>
    <w:rsid w:val="00DB5E10"/>
    <w:rsid w:val="00DC06BF"/>
    <w:rsid w:val="00DC0A03"/>
    <w:rsid w:val="00DC105E"/>
    <w:rsid w:val="00DC10D2"/>
    <w:rsid w:val="00DC2F03"/>
    <w:rsid w:val="00DC32FD"/>
    <w:rsid w:val="00DC35BC"/>
    <w:rsid w:val="00DC57E5"/>
    <w:rsid w:val="00DC6626"/>
    <w:rsid w:val="00DC755A"/>
    <w:rsid w:val="00DD08B7"/>
    <w:rsid w:val="00DD11EF"/>
    <w:rsid w:val="00DD22A8"/>
    <w:rsid w:val="00DD2493"/>
    <w:rsid w:val="00DD357B"/>
    <w:rsid w:val="00DD5EE7"/>
    <w:rsid w:val="00DD632C"/>
    <w:rsid w:val="00DE0E76"/>
    <w:rsid w:val="00DE1BB2"/>
    <w:rsid w:val="00DE1BFC"/>
    <w:rsid w:val="00DE278B"/>
    <w:rsid w:val="00DE5B92"/>
    <w:rsid w:val="00DE639A"/>
    <w:rsid w:val="00DE6B7F"/>
    <w:rsid w:val="00DF15A7"/>
    <w:rsid w:val="00DF32F3"/>
    <w:rsid w:val="00DF3E6F"/>
    <w:rsid w:val="00DF56D3"/>
    <w:rsid w:val="00DF6929"/>
    <w:rsid w:val="00DF6A87"/>
    <w:rsid w:val="00DF74D7"/>
    <w:rsid w:val="00DF7584"/>
    <w:rsid w:val="00DF7C78"/>
    <w:rsid w:val="00E00DA9"/>
    <w:rsid w:val="00E01352"/>
    <w:rsid w:val="00E01F1A"/>
    <w:rsid w:val="00E031D2"/>
    <w:rsid w:val="00E03C97"/>
    <w:rsid w:val="00E040AA"/>
    <w:rsid w:val="00E051E8"/>
    <w:rsid w:val="00E11053"/>
    <w:rsid w:val="00E11094"/>
    <w:rsid w:val="00E14A6F"/>
    <w:rsid w:val="00E151FE"/>
    <w:rsid w:val="00E15855"/>
    <w:rsid w:val="00E15FE8"/>
    <w:rsid w:val="00E21410"/>
    <w:rsid w:val="00E21C97"/>
    <w:rsid w:val="00E235D7"/>
    <w:rsid w:val="00E23EAC"/>
    <w:rsid w:val="00E2480C"/>
    <w:rsid w:val="00E24BA1"/>
    <w:rsid w:val="00E33213"/>
    <w:rsid w:val="00E332B9"/>
    <w:rsid w:val="00E34B8D"/>
    <w:rsid w:val="00E351EF"/>
    <w:rsid w:val="00E35ACB"/>
    <w:rsid w:val="00E35E97"/>
    <w:rsid w:val="00E36DC6"/>
    <w:rsid w:val="00E36E81"/>
    <w:rsid w:val="00E37E7B"/>
    <w:rsid w:val="00E408FD"/>
    <w:rsid w:val="00E40AAF"/>
    <w:rsid w:val="00E413C6"/>
    <w:rsid w:val="00E44472"/>
    <w:rsid w:val="00E453CA"/>
    <w:rsid w:val="00E51954"/>
    <w:rsid w:val="00E54100"/>
    <w:rsid w:val="00E54AC9"/>
    <w:rsid w:val="00E54E23"/>
    <w:rsid w:val="00E55869"/>
    <w:rsid w:val="00E55F76"/>
    <w:rsid w:val="00E569AF"/>
    <w:rsid w:val="00E573D2"/>
    <w:rsid w:val="00E5770E"/>
    <w:rsid w:val="00E57E33"/>
    <w:rsid w:val="00E57F5B"/>
    <w:rsid w:val="00E60D0E"/>
    <w:rsid w:val="00E61BDB"/>
    <w:rsid w:val="00E63A78"/>
    <w:rsid w:val="00E63E74"/>
    <w:rsid w:val="00E65799"/>
    <w:rsid w:val="00E6582C"/>
    <w:rsid w:val="00E6591D"/>
    <w:rsid w:val="00E6593F"/>
    <w:rsid w:val="00E6600B"/>
    <w:rsid w:val="00E67A16"/>
    <w:rsid w:val="00E703DE"/>
    <w:rsid w:val="00E72A8D"/>
    <w:rsid w:val="00E73E56"/>
    <w:rsid w:val="00E74346"/>
    <w:rsid w:val="00E747E2"/>
    <w:rsid w:val="00E75011"/>
    <w:rsid w:val="00E75D58"/>
    <w:rsid w:val="00E77453"/>
    <w:rsid w:val="00E8040F"/>
    <w:rsid w:val="00E8076A"/>
    <w:rsid w:val="00E80BDE"/>
    <w:rsid w:val="00E81D27"/>
    <w:rsid w:val="00E83DBD"/>
    <w:rsid w:val="00E8609E"/>
    <w:rsid w:val="00E91563"/>
    <w:rsid w:val="00E91EA6"/>
    <w:rsid w:val="00E92F4C"/>
    <w:rsid w:val="00E92FFF"/>
    <w:rsid w:val="00E943E2"/>
    <w:rsid w:val="00E94C13"/>
    <w:rsid w:val="00E94F81"/>
    <w:rsid w:val="00E95433"/>
    <w:rsid w:val="00E95F5E"/>
    <w:rsid w:val="00E9624D"/>
    <w:rsid w:val="00E96642"/>
    <w:rsid w:val="00E96827"/>
    <w:rsid w:val="00E96C13"/>
    <w:rsid w:val="00EA144D"/>
    <w:rsid w:val="00EA2240"/>
    <w:rsid w:val="00EA2E36"/>
    <w:rsid w:val="00EA3074"/>
    <w:rsid w:val="00EA3E9B"/>
    <w:rsid w:val="00EA5FFF"/>
    <w:rsid w:val="00EA6993"/>
    <w:rsid w:val="00EA6DB7"/>
    <w:rsid w:val="00EA78DB"/>
    <w:rsid w:val="00EB0CDB"/>
    <w:rsid w:val="00EB320C"/>
    <w:rsid w:val="00EB380C"/>
    <w:rsid w:val="00EB410A"/>
    <w:rsid w:val="00EB7118"/>
    <w:rsid w:val="00EC1683"/>
    <w:rsid w:val="00EC3AFB"/>
    <w:rsid w:val="00EC4718"/>
    <w:rsid w:val="00EC5C18"/>
    <w:rsid w:val="00EC7E09"/>
    <w:rsid w:val="00ED09AA"/>
    <w:rsid w:val="00ED0F48"/>
    <w:rsid w:val="00ED0FE5"/>
    <w:rsid w:val="00ED1015"/>
    <w:rsid w:val="00ED1738"/>
    <w:rsid w:val="00ED1E12"/>
    <w:rsid w:val="00ED2142"/>
    <w:rsid w:val="00ED2AA6"/>
    <w:rsid w:val="00ED4202"/>
    <w:rsid w:val="00ED46A3"/>
    <w:rsid w:val="00ED4E72"/>
    <w:rsid w:val="00ED6807"/>
    <w:rsid w:val="00ED68C0"/>
    <w:rsid w:val="00ED768C"/>
    <w:rsid w:val="00ED7A3F"/>
    <w:rsid w:val="00ED7ADF"/>
    <w:rsid w:val="00EE12B0"/>
    <w:rsid w:val="00EE32FD"/>
    <w:rsid w:val="00EE3FC0"/>
    <w:rsid w:val="00EE5AA5"/>
    <w:rsid w:val="00EE5AA6"/>
    <w:rsid w:val="00EE6F15"/>
    <w:rsid w:val="00EE7F23"/>
    <w:rsid w:val="00EF14BA"/>
    <w:rsid w:val="00EF15BD"/>
    <w:rsid w:val="00EF4B52"/>
    <w:rsid w:val="00EF6F2A"/>
    <w:rsid w:val="00EF718B"/>
    <w:rsid w:val="00EF7900"/>
    <w:rsid w:val="00F020ED"/>
    <w:rsid w:val="00F02D0C"/>
    <w:rsid w:val="00F03F32"/>
    <w:rsid w:val="00F05CA9"/>
    <w:rsid w:val="00F111FD"/>
    <w:rsid w:val="00F117F9"/>
    <w:rsid w:val="00F127D2"/>
    <w:rsid w:val="00F16CA4"/>
    <w:rsid w:val="00F17B37"/>
    <w:rsid w:val="00F20C2E"/>
    <w:rsid w:val="00F21387"/>
    <w:rsid w:val="00F22519"/>
    <w:rsid w:val="00F22E92"/>
    <w:rsid w:val="00F2577F"/>
    <w:rsid w:val="00F30587"/>
    <w:rsid w:val="00F3182A"/>
    <w:rsid w:val="00F321CB"/>
    <w:rsid w:val="00F32246"/>
    <w:rsid w:val="00F333A4"/>
    <w:rsid w:val="00F3397C"/>
    <w:rsid w:val="00F35086"/>
    <w:rsid w:val="00F36374"/>
    <w:rsid w:val="00F36563"/>
    <w:rsid w:val="00F40504"/>
    <w:rsid w:val="00F4391C"/>
    <w:rsid w:val="00F43F09"/>
    <w:rsid w:val="00F472B8"/>
    <w:rsid w:val="00F477D1"/>
    <w:rsid w:val="00F50282"/>
    <w:rsid w:val="00F5055C"/>
    <w:rsid w:val="00F51389"/>
    <w:rsid w:val="00F52E1C"/>
    <w:rsid w:val="00F54EAF"/>
    <w:rsid w:val="00F559D9"/>
    <w:rsid w:val="00F605F2"/>
    <w:rsid w:val="00F60B9E"/>
    <w:rsid w:val="00F61FFD"/>
    <w:rsid w:val="00F64698"/>
    <w:rsid w:val="00F64C2E"/>
    <w:rsid w:val="00F65C57"/>
    <w:rsid w:val="00F66118"/>
    <w:rsid w:val="00F67505"/>
    <w:rsid w:val="00F702A8"/>
    <w:rsid w:val="00F71B1E"/>
    <w:rsid w:val="00F72F2A"/>
    <w:rsid w:val="00F72F8C"/>
    <w:rsid w:val="00F739C8"/>
    <w:rsid w:val="00F7414B"/>
    <w:rsid w:val="00F74361"/>
    <w:rsid w:val="00F75C0E"/>
    <w:rsid w:val="00F767EE"/>
    <w:rsid w:val="00F80A6F"/>
    <w:rsid w:val="00F8119A"/>
    <w:rsid w:val="00F82546"/>
    <w:rsid w:val="00F853BF"/>
    <w:rsid w:val="00F8549F"/>
    <w:rsid w:val="00F86356"/>
    <w:rsid w:val="00F87E6D"/>
    <w:rsid w:val="00F900D9"/>
    <w:rsid w:val="00F900F4"/>
    <w:rsid w:val="00F908B4"/>
    <w:rsid w:val="00F90C78"/>
    <w:rsid w:val="00F937C7"/>
    <w:rsid w:val="00F93D5B"/>
    <w:rsid w:val="00FA002C"/>
    <w:rsid w:val="00FA3AEB"/>
    <w:rsid w:val="00FA3FE2"/>
    <w:rsid w:val="00FA462A"/>
    <w:rsid w:val="00FA5928"/>
    <w:rsid w:val="00FA5B57"/>
    <w:rsid w:val="00FA5E7A"/>
    <w:rsid w:val="00FA651D"/>
    <w:rsid w:val="00FA6947"/>
    <w:rsid w:val="00FA6F61"/>
    <w:rsid w:val="00FA7E19"/>
    <w:rsid w:val="00FB26B7"/>
    <w:rsid w:val="00FB2E23"/>
    <w:rsid w:val="00FB32CB"/>
    <w:rsid w:val="00FB4778"/>
    <w:rsid w:val="00FB5CA5"/>
    <w:rsid w:val="00FB613E"/>
    <w:rsid w:val="00FC086B"/>
    <w:rsid w:val="00FC1A8D"/>
    <w:rsid w:val="00FC324D"/>
    <w:rsid w:val="00FC3D37"/>
    <w:rsid w:val="00FC5FF0"/>
    <w:rsid w:val="00FC70E1"/>
    <w:rsid w:val="00FD11A6"/>
    <w:rsid w:val="00FD15F6"/>
    <w:rsid w:val="00FD2B2D"/>
    <w:rsid w:val="00FD34FC"/>
    <w:rsid w:val="00FD4BCE"/>
    <w:rsid w:val="00FD6F16"/>
    <w:rsid w:val="00FD7774"/>
    <w:rsid w:val="00FE00F1"/>
    <w:rsid w:val="00FE0B19"/>
    <w:rsid w:val="00FE1201"/>
    <w:rsid w:val="00FE3B45"/>
    <w:rsid w:val="00FE4612"/>
    <w:rsid w:val="00FE5EA9"/>
    <w:rsid w:val="00FE6BC7"/>
    <w:rsid w:val="00FF0013"/>
    <w:rsid w:val="00FF0156"/>
    <w:rsid w:val="00FF16C0"/>
    <w:rsid w:val="00FF34BD"/>
    <w:rsid w:val="00FF7107"/>
    <w:rsid w:val="00FF77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091437"/>
    <w:rPr>
      <w:color w:val="0563C1" w:themeColor="hyperlink"/>
      <w:u w:val="single"/>
    </w:rPr>
  </w:style>
  <w:style w:type="character" w:styleId="UnresolvedMention">
    <w:name w:val="Unresolved Mention"/>
    <w:basedOn w:val="DefaultParagraphFont"/>
    <w:uiPriority w:val="99"/>
    <w:rsid w:val="00091437"/>
    <w:rPr>
      <w:color w:val="605E5C"/>
      <w:shd w:val="clear" w:color="auto" w:fill="E1DFDD"/>
    </w:rPr>
  </w:style>
  <w:style w:type="character" w:styleId="FollowedHyperlink">
    <w:name w:val="FollowedHyperlink"/>
    <w:basedOn w:val="DefaultParagraphFont"/>
    <w:uiPriority w:val="99"/>
    <w:semiHidden/>
    <w:unhideWhenUsed/>
    <w:rsid w:val="00F908B4"/>
    <w:rPr>
      <w:color w:val="954F72" w:themeColor="followedHyperlink"/>
      <w:u w:val="single"/>
    </w:rPr>
  </w:style>
  <w:style w:type="table" w:styleId="ListTable5Dark-Accent3">
    <w:name w:val="List Table 5 Dark Accent 3"/>
    <w:basedOn w:val="TableNormal"/>
    <w:uiPriority w:val="50"/>
    <w:rsid w:val="00047AD4"/>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Accent3">
    <w:name w:val="List Table 6 Colorful Accent 3"/>
    <w:basedOn w:val="TableNormal"/>
    <w:uiPriority w:val="51"/>
    <w:rsid w:val="00047AD4"/>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047AD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3">
    <w:name w:val="List Table 3 Accent 3"/>
    <w:basedOn w:val="TableNormal"/>
    <w:uiPriority w:val="48"/>
    <w:rsid w:val="00047AD4"/>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1Light-Accent3">
    <w:name w:val="List Table 1 Light Accent 3"/>
    <w:basedOn w:val="TableNormal"/>
    <w:uiPriority w:val="46"/>
    <w:rsid w:val="00047AD4"/>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47AD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3">
    <w:name w:val="Grid Table 6 Colorful Accent 3"/>
    <w:basedOn w:val="TableNormal"/>
    <w:uiPriority w:val="51"/>
    <w:rsid w:val="00047AD4"/>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3">
    <w:name w:val="Grid Table 3 Accent 3"/>
    <w:basedOn w:val="TableNormal"/>
    <w:uiPriority w:val="48"/>
    <w:rsid w:val="00047AD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2-Accent3">
    <w:name w:val="Grid Table 2 Accent 3"/>
    <w:basedOn w:val="TableNormal"/>
    <w:uiPriority w:val="47"/>
    <w:rsid w:val="00047AD4"/>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047AD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084F9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770B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7631">
      <w:bodyDiv w:val="1"/>
      <w:marLeft w:val="0"/>
      <w:marRight w:val="0"/>
      <w:marTop w:val="0"/>
      <w:marBottom w:val="0"/>
      <w:divBdr>
        <w:top w:val="none" w:sz="0" w:space="0" w:color="auto"/>
        <w:left w:val="none" w:sz="0" w:space="0" w:color="auto"/>
        <w:bottom w:val="none" w:sz="0" w:space="0" w:color="auto"/>
        <w:right w:val="none" w:sz="0" w:space="0" w:color="auto"/>
      </w:divBdr>
    </w:div>
    <w:div w:id="21445211">
      <w:bodyDiv w:val="1"/>
      <w:marLeft w:val="0"/>
      <w:marRight w:val="0"/>
      <w:marTop w:val="0"/>
      <w:marBottom w:val="0"/>
      <w:divBdr>
        <w:top w:val="none" w:sz="0" w:space="0" w:color="auto"/>
        <w:left w:val="none" w:sz="0" w:space="0" w:color="auto"/>
        <w:bottom w:val="none" w:sz="0" w:space="0" w:color="auto"/>
        <w:right w:val="none" w:sz="0" w:space="0" w:color="auto"/>
      </w:divBdr>
    </w:div>
    <w:div w:id="23335005">
      <w:bodyDiv w:val="1"/>
      <w:marLeft w:val="0"/>
      <w:marRight w:val="0"/>
      <w:marTop w:val="0"/>
      <w:marBottom w:val="0"/>
      <w:divBdr>
        <w:top w:val="none" w:sz="0" w:space="0" w:color="auto"/>
        <w:left w:val="none" w:sz="0" w:space="0" w:color="auto"/>
        <w:bottom w:val="none" w:sz="0" w:space="0" w:color="auto"/>
        <w:right w:val="none" w:sz="0" w:space="0" w:color="auto"/>
      </w:divBdr>
    </w:div>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22592186">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422655258">
      <w:bodyDiv w:val="1"/>
      <w:marLeft w:val="0"/>
      <w:marRight w:val="0"/>
      <w:marTop w:val="0"/>
      <w:marBottom w:val="0"/>
      <w:divBdr>
        <w:top w:val="none" w:sz="0" w:space="0" w:color="auto"/>
        <w:left w:val="none" w:sz="0" w:space="0" w:color="auto"/>
        <w:bottom w:val="none" w:sz="0" w:space="0" w:color="auto"/>
        <w:right w:val="none" w:sz="0" w:space="0" w:color="auto"/>
      </w:divBdr>
    </w:div>
    <w:div w:id="461778256">
      <w:bodyDiv w:val="1"/>
      <w:marLeft w:val="0"/>
      <w:marRight w:val="0"/>
      <w:marTop w:val="0"/>
      <w:marBottom w:val="0"/>
      <w:divBdr>
        <w:top w:val="none" w:sz="0" w:space="0" w:color="auto"/>
        <w:left w:val="none" w:sz="0" w:space="0" w:color="auto"/>
        <w:bottom w:val="none" w:sz="0" w:space="0" w:color="auto"/>
        <w:right w:val="none" w:sz="0" w:space="0" w:color="auto"/>
      </w:divBdr>
    </w:div>
    <w:div w:id="638877092">
      <w:bodyDiv w:val="1"/>
      <w:marLeft w:val="0"/>
      <w:marRight w:val="0"/>
      <w:marTop w:val="0"/>
      <w:marBottom w:val="0"/>
      <w:divBdr>
        <w:top w:val="none" w:sz="0" w:space="0" w:color="auto"/>
        <w:left w:val="none" w:sz="0" w:space="0" w:color="auto"/>
        <w:bottom w:val="none" w:sz="0" w:space="0" w:color="auto"/>
        <w:right w:val="none" w:sz="0" w:space="0" w:color="auto"/>
      </w:divBdr>
    </w:div>
    <w:div w:id="671295987">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573925936">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 w:id="1809589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kline1/StrepPharyngitis_Public" TargetMode="External"/><Relationship Id="rId18" Type="http://schemas.openxmlformats.org/officeDocument/2006/relationships/hyperlink" Target="https://github.com/mkline1/StrepPharyngitis_Public/blob/main/figures/finalgif.gif" TargetMode="External"/><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emf"/><Relationship Id="rId47" Type="http://schemas.openxmlformats.org/officeDocument/2006/relationships/image" Target="media/image33.emf"/><Relationship Id="rId50" Type="http://schemas.openxmlformats.org/officeDocument/2006/relationships/image" Target="media/image36.emf"/><Relationship Id="rId55" Type="http://schemas.openxmlformats.org/officeDocument/2006/relationships/image" Target="media/image41.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5.emf"/><Relationship Id="rId11" Type="http://schemas.openxmlformats.org/officeDocument/2006/relationships/image" Target="media/image3.emf"/><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emf"/><Relationship Id="rId53" Type="http://schemas.openxmlformats.org/officeDocument/2006/relationships/image" Target="media/image39.emf"/><Relationship Id="rId5" Type="http://schemas.openxmlformats.org/officeDocument/2006/relationships/webSettings" Target="webSettings.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github.com/mkline1/StrepPharyngitis_Public" TargetMode="Externa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image" Target="media/image34.emf"/><Relationship Id="rId56" Type="http://schemas.openxmlformats.org/officeDocument/2006/relationships/fontTable" Target="fontTable.xml"/><Relationship Id="rId8" Type="http://schemas.openxmlformats.org/officeDocument/2006/relationships/hyperlink" Target="mailto:ygrad@hsph.harvard.edu" TargetMode="External"/><Relationship Id="rId51" Type="http://schemas.openxmlformats.org/officeDocument/2006/relationships/image" Target="media/image37.emf"/><Relationship Id="rId3" Type="http://schemas.openxmlformats.org/officeDocument/2006/relationships/styles" Target="styles.xml"/><Relationship Id="rId12" Type="http://schemas.openxmlformats.org/officeDocument/2006/relationships/hyperlink" Target="mailto:info@pewresearch.org" TargetMode="External"/><Relationship Id="rId17" Type="http://schemas.openxmlformats.org/officeDocument/2006/relationships/image" Target="media/image4.gi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20" Type="http://schemas.openxmlformats.org/officeDocument/2006/relationships/image" Target="media/image6.emf"/><Relationship Id="rId41" Type="http://schemas.openxmlformats.org/officeDocument/2006/relationships/image" Target="media/image27.emf"/><Relationship Id="rId54" Type="http://schemas.openxmlformats.org/officeDocument/2006/relationships/image" Target="media/image4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image" Target="media/image35.emf"/><Relationship Id="rId57" Type="http://schemas.openxmlformats.org/officeDocument/2006/relationships/theme" Target="theme/theme1.xml"/><Relationship Id="rId10" Type="http://schemas.openxmlformats.org/officeDocument/2006/relationships/image" Target="media/image2.emf"/><Relationship Id="rId31" Type="http://schemas.openxmlformats.org/officeDocument/2006/relationships/image" Target="media/image17.emf"/><Relationship Id="rId44" Type="http://schemas.openxmlformats.org/officeDocument/2006/relationships/image" Target="media/image30.emf"/><Relationship Id="rId52"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39F09-EDA9-E847-A3BC-2BEB61F2B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3</Pages>
  <Words>17273</Words>
  <Characters>98459</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3</cp:revision>
  <dcterms:created xsi:type="dcterms:W3CDTF">2024-02-02T01:45:00Z</dcterms:created>
  <dcterms:modified xsi:type="dcterms:W3CDTF">2024-02-02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j0GtzhAE"/&gt;&lt;style id="http://www.zotero.org/styles/cell" hasBibliography="1" bibliographyStyleHasBeenSet="1"/&gt;&lt;prefs&gt;&lt;pref name="fieldType" value="Field"/&gt;&lt;/prefs&gt;&lt;/data&gt;</vt:lpwstr>
  </property>
</Properties>
</file>